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77A65" w14:textId="533F1DD8" w:rsidR="006550FB" w:rsidRDefault="00177AEA" w:rsidP="006550FB">
      <w:pPr>
        <w:jc w:val="center"/>
        <w:rPr>
          <w:rFonts w:ascii="Times New Roman" w:hAnsi="Times New Roman" w:cs="Times New Roman"/>
          <w:sz w:val="32"/>
          <w:szCs w:val="24"/>
        </w:rPr>
      </w:pPr>
      <w:ins w:id="0" w:author="Miller, Harvey J." w:date="2019-12-10T13:20:00Z">
        <w:r>
          <w:rPr>
            <w:rFonts w:ascii="Times New Roman" w:hAnsi="Times New Roman" w:cs="Times New Roman"/>
            <w:sz w:val="32"/>
            <w:szCs w:val="24"/>
          </w:rPr>
          <w:t xml:space="preserve">Does </w:t>
        </w:r>
      </w:ins>
      <w:del w:id="1" w:author="Miller, Harvey J." w:date="2019-12-10T13:20:00Z">
        <w:r w:rsidR="006550FB" w:rsidDel="00177AEA">
          <w:rPr>
            <w:rFonts w:ascii="Times New Roman" w:hAnsi="Times New Roman" w:cs="Times New Roman"/>
            <w:sz w:val="32"/>
            <w:szCs w:val="24"/>
          </w:rPr>
          <w:delText xml:space="preserve">Is </w:delText>
        </w:r>
      </w:del>
      <w:r w:rsidR="006550FB" w:rsidRPr="005719F8">
        <w:rPr>
          <w:rFonts w:ascii="Times New Roman" w:hAnsi="Times New Roman" w:cs="Times New Roman"/>
          <w:sz w:val="32"/>
          <w:szCs w:val="24"/>
        </w:rPr>
        <w:t xml:space="preserve">real-time transit </w:t>
      </w:r>
      <w:r w:rsidR="006550FB">
        <w:rPr>
          <w:rFonts w:ascii="Times New Roman" w:hAnsi="Times New Roman" w:cs="Times New Roman"/>
          <w:sz w:val="32"/>
          <w:szCs w:val="24"/>
        </w:rPr>
        <w:t xml:space="preserve">information </w:t>
      </w:r>
      <w:ins w:id="2" w:author="Miller, Harvey J." w:date="2019-12-10T13:20:00Z">
        <w:r>
          <w:rPr>
            <w:rFonts w:ascii="Times New Roman" w:hAnsi="Times New Roman" w:cs="Times New Roman"/>
            <w:sz w:val="32"/>
            <w:szCs w:val="24"/>
          </w:rPr>
          <w:t>reduce waiting time</w:t>
        </w:r>
      </w:ins>
      <w:del w:id="3" w:author="Miller, Harvey J." w:date="2019-12-10T13:20:00Z">
        <w:r w:rsidR="006550FB" w:rsidDel="00177AEA">
          <w:rPr>
            <w:rFonts w:ascii="Times New Roman" w:hAnsi="Times New Roman" w:cs="Times New Roman"/>
            <w:sz w:val="32"/>
            <w:szCs w:val="24"/>
          </w:rPr>
          <w:delText>helpful</w:delText>
        </w:r>
      </w:del>
      <w:r w:rsidR="006550FB" w:rsidRPr="005719F8">
        <w:rPr>
          <w:rFonts w:ascii="Times New Roman" w:hAnsi="Times New Roman" w:cs="Times New Roman"/>
          <w:sz w:val="32"/>
          <w:szCs w:val="24"/>
        </w:rPr>
        <w:t xml:space="preserve">?  Analyzing the impacts of </w:t>
      </w:r>
      <w:r w:rsidR="006550FB">
        <w:rPr>
          <w:rFonts w:ascii="Times New Roman" w:hAnsi="Times New Roman" w:cs="Times New Roman"/>
          <w:sz w:val="32"/>
          <w:szCs w:val="24"/>
        </w:rPr>
        <w:t xml:space="preserve">public </w:t>
      </w:r>
      <w:r w:rsidR="006550FB" w:rsidRPr="005719F8">
        <w:rPr>
          <w:rFonts w:ascii="Times New Roman" w:hAnsi="Times New Roman" w:cs="Times New Roman"/>
          <w:sz w:val="32"/>
          <w:szCs w:val="24"/>
        </w:rPr>
        <w:t xml:space="preserve">transit real-time </w:t>
      </w:r>
      <w:r w:rsidR="006550FB">
        <w:rPr>
          <w:rFonts w:ascii="Times New Roman" w:hAnsi="Times New Roman" w:cs="Times New Roman"/>
          <w:sz w:val="32"/>
          <w:szCs w:val="24"/>
        </w:rPr>
        <w:t>information</w:t>
      </w:r>
      <w:r w:rsidR="006550FB" w:rsidRPr="005719F8">
        <w:rPr>
          <w:rFonts w:ascii="Times New Roman" w:hAnsi="Times New Roman" w:cs="Times New Roman"/>
          <w:sz w:val="32"/>
          <w:szCs w:val="24"/>
        </w:rPr>
        <w:t xml:space="preserve"> </w:t>
      </w:r>
      <w:ins w:id="4" w:author="Miller, Harvey J." w:date="2019-12-10T13:21:00Z">
        <w:r>
          <w:rPr>
            <w:rFonts w:ascii="Times New Roman" w:hAnsi="Times New Roman" w:cs="Times New Roman"/>
            <w:sz w:val="32"/>
            <w:szCs w:val="24"/>
          </w:rPr>
          <w:t>based on empirical transit system performance</w:t>
        </w:r>
      </w:ins>
      <w:del w:id="5" w:author="Miller, Harvey J." w:date="2019-12-10T13:20:00Z">
        <w:r w:rsidR="006550FB" w:rsidRPr="005719F8" w:rsidDel="00177AEA">
          <w:rPr>
            <w:rFonts w:ascii="Times New Roman" w:hAnsi="Times New Roman" w:cs="Times New Roman"/>
            <w:sz w:val="32"/>
            <w:szCs w:val="24"/>
          </w:rPr>
          <w:delText>on users waiting time</w:delText>
        </w:r>
      </w:del>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40FAC77E"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del w:id="6" w:author="Miller, Harvey J." w:date="2019-12-09T16:34:00Z">
        <w:r w:rsidR="00351DC4" w:rsidDel="00E108BF">
          <w:rPr>
            <w:rFonts w:ascii="Times New Roman" w:hAnsi="Times New Roman" w:cs="Times New Roman"/>
            <w:sz w:val="24"/>
            <w:szCs w:val="24"/>
          </w:rPr>
          <w:delText xml:space="preserve">first </w:delText>
        </w:r>
      </w:del>
      <w:r w:rsidR="006550FB">
        <w:rPr>
          <w:rFonts w:ascii="Times New Roman" w:hAnsi="Times New Roman" w:cs="Times New Roman"/>
          <w:sz w:val="24"/>
          <w:szCs w:val="24"/>
        </w:rPr>
        <w:t xml:space="preserve">theorize and </w:t>
      </w:r>
      <w:del w:id="7" w:author="Miller, Harvey J." w:date="2019-12-09T16:34:00Z">
        <w:r w:rsidR="006550FB" w:rsidDel="00E108BF">
          <w:rPr>
            <w:rFonts w:ascii="Times New Roman" w:hAnsi="Times New Roman" w:cs="Times New Roman"/>
            <w:sz w:val="24"/>
            <w:szCs w:val="24"/>
          </w:rPr>
          <w:delText xml:space="preserve">later </w:delText>
        </w:r>
      </w:del>
      <w:r w:rsidR="006550FB">
        <w:rPr>
          <w:rFonts w:ascii="Times New Roman" w:hAnsi="Times New Roman" w:cs="Times New Roman"/>
          <w:sz w:val="24"/>
          <w:szCs w:val="24"/>
        </w:rPr>
        <w:t>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ins w:id="8" w:author="Miller, Harvey J." w:date="2019-12-10T08:58:00Z">
        <w:r w:rsidR="00D5173A">
          <w:rPr>
            <w:rFonts w:ascii="Times New Roman" w:hAnsi="Times New Roman" w:cs="Times New Roman"/>
            <w:sz w:val="24"/>
            <w:szCs w:val="24"/>
          </w:rPr>
          <w:t>(</w:t>
        </w:r>
      </w:ins>
      <w:del w:id="9" w:author="Miller, Harvey J." w:date="2019-12-10T08:58:00Z">
        <w:r w:rsidDel="00D5173A">
          <w:rPr>
            <w:rFonts w:ascii="Times New Roman" w:hAnsi="Times New Roman" w:cs="Times New Roman"/>
            <w:sz w:val="24"/>
            <w:szCs w:val="24"/>
          </w:rPr>
          <w:delText xml:space="preserve">due to </w:delText>
        </w:r>
      </w:del>
      <w:r>
        <w:rPr>
          <w:rFonts w:ascii="Times New Roman" w:hAnsi="Times New Roman" w:cs="Times New Roman"/>
          <w:sz w:val="24"/>
          <w:szCs w:val="24"/>
        </w:rPr>
        <w:t>bus drivers compensating for being behind schedule</w:t>
      </w:r>
      <w:ins w:id="10"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ins w:id="11" w:author="Miller, Harvey J." w:date="2019-12-09T16:32:00Z">
        <w:r w:rsidR="00D5173A">
          <w:rPr>
            <w:rFonts w:ascii="Times New Roman" w:hAnsi="Times New Roman" w:cs="Times New Roman"/>
            <w:sz w:val="24"/>
            <w:szCs w:val="24"/>
          </w:rPr>
          <w:t xml:space="preserve"> (</w:t>
        </w:r>
      </w:ins>
      <w:del w:id="12" w:author="Miller, Harvey J." w:date="2019-12-09T16:32:00Z">
        <w:r w:rsidDel="00E108BF">
          <w:rPr>
            <w:rFonts w:ascii="Times New Roman" w:hAnsi="Times New Roman" w:cs="Times New Roman"/>
            <w:sz w:val="24"/>
            <w:szCs w:val="24"/>
          </w:rPr>
          <w:delText xml:space="preserve"> </w:delText>
        </w:r>
      </w:del>
      <w:ins w:id="13" w:author="Miller, Harvey J." w:date="2019-12-09T16:32:00Z">
        <w:r w:rsidR="00E108BF">
          <w:rPr>
            <w:rFonts w:ascii="Times New Roman" w:hAnsi="Times New Roman" w:cs="Times New Roman"/>
            <w:sz w:val="24"/>
            <w:szCs w:val="24"/>
          </w:rPr>
          <w:t xml:space="preserve">an artifact of </w:t>
        </w:r>
      </w:ins>
      <w:del w:id="14" w:author="Miller, Harvey J." w:date="2019-12-09T16:32:00Z">
        <w:r w:rsidDel="00E108BF">
          <w:rPr>
            <w:rFonts w:ascii="Times New Roman" w:hAnsi="Times New Roman" w:cs="Times New Roman"/>
            <w:sz w:val="24"/>
            <w:szCs w:val="24"/>
          </w:rPr>
          <w:delText xml:space="preserve">due to </w:delText>
        </w:r>
      </w:del>
      <w:r>
        <w:rPr>
          <w:rFonts w:ascii="Times New Roman" w:hAnsi="Times New Roman" w:cs="Times New Roman"/>
          <w:sz w:val="24"/>
          <w:szCs w:val="24"/>
        </w:rPr>
        <w:t>the updat</w:t>
      </w:r>
      <w:ins w:id="15" w:author="Miller, Harvey J." w:date="2019-12-10T10:50:00Z">
        <w:r w:rsidR="008C77AC">
          <w:rPr>
            <w:rFonts w:ascii="Times New Roman" w:hAnsi="Times New Roman" w:cs="Times New Roman"/>
            <w:sz w:val="24"/>
            <w:szCs w:val="24"/>
          </w:rPr>
          <w:t>e</w:t>
        </w:r>
      </w:ins>
      <w:del w:id="16" w:author="Miller, Harvey J." w:date="2019-12-10T10:50:00Z">
        <w:r w:rsidDel="008C77AC">
          <w:rPr>
            <w:rFonts w:ascii="Times New Roman" w:hAnsi="Times New Roman" w:cs="Times New Roman"/>
            <w:sz w:val="24"/>
            <w:szCs w:val="24"/>
          </w:rPr>
          <w:delText>ing</w:delText>
        </w:r>
      </w:del>
      <w:r>
        <w:rPr>
          <w:rFonts w:ascii="Times New Roman" w:hAnsi="Times New Roman" w:cs="Times New Roman"/>
          <w:sz w:val="24"/>
          <w:szCs w:val="24"/>
        </w:rPr>
        <w:t xml:space="preserve"> frequency of RTI</w:t>
      </w:r>
      <w:del w:id="17" w:author="Miller, Harvey J." w:date="2019-12-10T08:58:00Z">
        <w:r w:rsidR="00000F55" w:rsidDel="00D5173A">
          <w:rPr>
            <w:rFonts w:ascii="Times New Roman" w:hAnsi="Times New Roman" w:cs="Times New Roman"/>
            <w:sz w:val="24"/>
            <w:szCs w:val="24"/>
          </w:rPr>
          <w:delText xml:space="preserve"> apps</w:delText>
        </w:r>
      </w:del>
      <w:ins w:id="18"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ins w:id="19" w:author="Miller, Harvey J." w:date="2019-12-09T16:38:00Z">
        <w:r w:rsidR="00E108BF">
          <w:rPr>
            <w:rFonts w:ascii="Times New Roman" w:hAnsi="Times New Roman" w:cs="Times New Roman"/>
            <w:sz w:val="24"/>
            <w:szCs w:val="24"/>
          </w:rPr>
          <w:t>W</w:t>
        </w:r>
      </w:ins>
      <w:del w:id="20" w:author="Miller, Harvey J." w:date="2019-12-09T16:33:00Z">
        <w:r w:rsidR="00747B08" w:rsidDel="00E108BF">
          <w:rPr>
            <w:rFonts w:ascii="Times New Roman" w:hAnsi="Times New Roman" w:cs="Times New Roman"/>
            <w:sz w:val="24"/>
            <w:szCs w:val="24"/>
          </w:rPr>
          <w:delText>W</w:delText>
        </w:r>
      </w:del>
      <w:r w:rsidR="00351DC4">
        <w:rPr>
          <w:rFonts w:ascii="Times New Roman" w:hAnsi="Times New Roman" w:cs="Times New Roman"/>
          <w:sz w:val="24"/>
          <w:szCs w:val="24"/>
        </w:rPr>
        <w:t xml:space="preserve">e </w:t>
      </w:r>
      <w:del w:id="21" w:author="Miller, Harvey J." w:date="2019-12-09T16:35:00Z">
        <w:r w:rsidR="00497F38" w:rsidDel="00E108BF">
          <w:rPr>
            <w:rFonts w:ascii="Times New Roman" w:hAnsi="Times New Roman" w:cs="Times New Roman"/>
            <w:sz w:val="24"/>
            <w:szCs w:val="24"/>
          </w:rPr>
          <w:delText>then</w:delText>
        </w:r>
        <w:r w:rsidR="00351DC4" w:rsidDel="00E108BF">
          <w:rPr>
            <w:rFonts w:ascii="Times New Roman" w:hAnsi="Times New Roman" w:cs="Times New Roman"/>
            <w:sz w:val="24"/>
            <w:szCs w:val="24"/>
          </w:rPr>
          <w:delText xml:space="preserve"> </w:delText>
        </w:r>
      </w:del>
      <w:r w:rsidR="00351DC4">
        <w:rPr>
          <w:rFonts w:ascii="Times New Roman" w:hAnsi="Times New Roman" w:cs="Times New Roman"/>
          <w:sz w:val="24"/>
          <w:szCs w:val="24"/>
        </w:rPr>
        <w:t xml:space="preserve">introduce five </w:t>
      </w:r>
      <w:del w:id="22" w:author="Miller, Harvey J." w:date="2019-12-09T16:35:00Z">
        <w:r w:rsidR="00351DC4" w:rsidDel="00E108BF">
          <w:rPr>
            <w:rFonts w:ascii="Times New Roman" w:hAnsi="Times New Roman" w:cs="Times New Roman"/>
            <w:sz w:val="24"/>
            <w:szCs w:val="24"/>
          </w:rPr>
          <w:delText xml:space="preserve">types of </w:delText>
        </w:r>
      </w:del>
      <w:r w:rsidR="00351DC4">
        <w:rPr>
          <w:rFonts w:ascii="Times New Roman" w:hAnsi="Times New Roman" w:cs="Times New Roman"/>
          <w:sz w:val="24"/>
          <w:szCs w:val="24"/>
        </w:rPr>
        <w:t xml:space="preserve">trip planning strategies (TPSs) </w:t>
      </w:r>
      <w:ins w:id="23" w:author="Miller, Harvey J." w:date="2019-12-09T16:35:00Z">
        <w:r w:rsidR="00E108BF">
          <w:rPr>
            <w:rFonts w:ascii="Times New Roman" w:hAnsi="Times New Roman" w:cs="Times New Roman"/>
            <w:sz w:val="24"/>
            <w:szCs w:val="24"/>
          </w:rPr>
          <w:t xml:space="preserve">that cover possible </w:t>
        </w:r>
      </w:ins>
      <w:ins w:id="24" w:author="Miller, Harvey J." w:date="2019-12-09T16:36:00Z">
        <w:r w:rsidR="00E108BF">
          <w:rPr>
            <w:rFonts w:ascii="Times New Roman" w:hAnsi="Times New Roman" w:cs="Times New Roman"/>
            <w:sz w:val="24"/>
            <w:szCs w:val="24"/>
          </w:rPr>
          <w:t>behaviors t</w:t>
        </w:r>
      </w:ins>
      <w:ins w:id="25" w:author="Miller, Harvey J." w:date="2019-12-09T16:37:00Z">
        <w:r w:rsidR="00E108BF">
          <w:rPr>
            <w:rFonts w:ascii="Times New Roman" w:hAnsi="Times New Roman" w:cs="Times New Roman"/>
            <w:sz w:val="24"/>
            <w:szCs w:val="24"/>
          </w:rPr>
          <w:t xml:space="preserve">hat ignore or use RTI in deciding when to depart home to arrive at a nearby </w:t>
        </w:r>
      </w:ins>
      <w:ins w:id="26" w:author="Miller, Harvey J." w:date="2019-12-09T16:38:00Z">
        <w:r w:rsidR="00E108BF">
          <w:rPr>
            <w:rFonts w:ascii="Times New Roman" w:hAnsi="Times New Roman" w:cs="Times New Roman"/>
            <w:sz w:val="24"/>
            <w:szCs w:val="24"/>
          </w:rPr>
          <w:t xml:space="preserve">transit </w:t>
        </w:r>
      </w:ins>
      <w:ins w:id="27" w:author="Miller, Harvey J." w:date="2019-12-09T16:37:00Z">
        <w:r w:rsidR="00E108BF">
          <w:rPr>
            <w:rFonts w:ascii="Times New Roman" w:hAnsi="Times New Roman" w:cs="Times New Roman"/>
            <w:sz w:val="24"/>
            <w:szCs w:val="24"/>
          </w:rPr>
          <w:t>stop</w:t>
        </w:r>
      </w:ins>
      <w:del w:id="28" w:author="Miller, Harvey J." w:date="2019-12-09T16:36:00Z">
        <w:r w:rsidR="00351DC4" w:rsidDel="00E108BF">
          <w:rPr>
            <w:rFonts w:ascii="Times New Roman" w:hAnsi="Times New Roman" w:cs="Times New Roman"/>
            <w:sz w:val="24"/>
            <w:szCs w:val="24"/>
          </w:rPr>
          <w:delText>for RTI</w:delText>
        </w:r>
        <w:r w:rsidR="00EF21A3" w:rsidDel="00E108BF">
          <w:rPr>
            <w:rFonts w:ascii="Times New Roman" w:hAnsi="Times New Roman" w:cs="Times New Roman"/>
            <w:sz w:val="24"/>
            <w:szCs w:val="24"/>
          </w:rPr>
          <w:delText>-based</w:delText>
        </w:r>
        <w:r w:rsidR="00351DC4" w:rsidDel="00E108BF">
          <w:rPr>
            <w:rFonts w:ascii="Times New Roman" w:hAnsi="Times New Roman" w:cs="Times New Roman"/>
            <w:sz w:val="24"/>
            <w:szCs w:val="24"/>
          </w:rPr>
          <w:delText xml:space="preserve"> and non-RTI users</w:delText>
        </w:r>
      </w:del>
      <w:r w:rsidR="00482EDD">
        <w:rPr>
          <w:rFonts w:ascii="Times New Roman" w:hAnsi="Times New Roman" w:cs="Times New Roman"/>
          <w:sz w:val="24"/>
          <w:szCs w:val="24"/>
        </w:rPr>
        <w:t xml:space="preserve">. </w:t>
      </w:r>
      <w:ins w:id="29" w:author="Miller, Harvey J." w:date="2019-12-09T16:37:00Z">
        <w:r w:rsidR="00E108BF">
          <w:rPr>
            <w:rFonts w:ascii="Times New Roman" w:hAnsi="Times New Roman" w:cs="Times New Roman"/>
            <w:sz w:val="24"/>
            <w:szCs w:val="24"/>
          </w:rPr>
          <w:t xml:space="preserve"> </w:t>
        </w:r>
      </w:ins>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w:t>
      </w:r>
      <w:del w:id="30" w:author="Miller, Harvey J." w:date="2019-12-09T16:38:00Z">
        <w:r w:rsidDel="00E108BF">
          <w:rPr>
            <w:rFonts w:ascii="Times New Roman" w:hAnsi="Times New Roman" w:cs="Times New Roman"/>
            <w:sz w:val="24"/>
            <w:szCs w:val="24"/>
          </w:rPr>
          <w:delText xml:space="preserve">a transit authority in </w:delText>
        </w:r>
      </w:del>
      <w:r>
        <w:rPr>
          <w:rFonts w:ascii="Times New Roman" w:hAnsi="Times New Roman" w:cs="Times New Roman"/>
          <w:sz w:val="24"/>
          <w:szCs w:val="24"/>
        </w:rPr>
        <w:t>a medium-sized US city</w:t>
      </w:r>
      <w:r w:rsidR="006550FB">
        <w:rPr>
          <w:rFonts w:ascii="Times New Roman" w:hAnsi="Times New Roman" w:cs="Times New Roman"/>
          <w:sz w:val="24"/>
          <w:szCs w:val="24"/>
        </w:rPr>
        <w:t xml:space="preserve">, we calculate the </w:t>
      </w:r>
      <w:ins w:id="31" w:author="Miller, Harvey J." w:date="2019-12-10T08:58:00Z">
        <w:r w:rsidR="00D5173A">
          <w:rPr>
            <w:rFonts w:ascii="Times New Roman" w:hAnsi="Times New Roman" w:cs="Times New Roman"/>
            <w:sz w:val="24"/>
            <w:szCs w:val="24"/>
          </w:rPr>
          <w:t xml:space="preserve">realized </w:t>
        </w:r>
      </w:ins>
      <w:del w:id="32" w:author="Miller, Harvey J." w:date="2019-12-10T08:58:00Z">
        <w:r w:rsidR="00AF5D99" w:rsidDel="00D5173A">
          <w:rPr>
            <w:rFonts w:ascii="Times New Roman" w:hAnsi="Times New Roman" w:cs="Times New Roman"/>
            <w:sz w:val="24"/>
            <w:szCs w:val="24"/>
          </w:rPr>
          <w:delText xml:space="preserve">empirical </w:delText>
        </w:r>
      </w:del>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 xml:space="preserve">with an optimized insurance </w:t>
      </w:r>
      <w:ins w:id="33" w:author="Miller, Harvey J." w:date="2019-12-10T08:59:00Z">
        <w:r w:rsidR="00D5173A">
          <w:rPr>
            <w:rFonts w:ascii="Times New Roman" w:hAnsi="Times New Roman" w:cs="Times New Roman"/>
            <w:sz w:val="24"/>
            <w:szCs w:val="24"/>
          </w:rPr>
          <w:t xml:space="preserve">time </w:t>
        </w:r>
      </w:ins>
      <w:r w:rsidR="003803CA" w:rsidRPr="003803CA">
        <w:rPr>
          <w:rFonts w:ascii="Times New Roman" w:hAnsi="Times New Roman" w:cs="Times New Roman"/>
          <w:sz w:val="24"/>
          <w:szCs w:val="24"/>
        </w:rPr>
        <w:t>buffer, performs roughly the same as a simple,</w:t>
      </w:r>
      <w:r w:rsidR="003803CA">
        <w:rPr>
          <w:rFonts w:ascii="Times New Roman" w:hAnsi="Times New Roman" w:cs="Times New Roman"/>
          <w:sz w:val="24"/>
          <w:szCs w:val="24"/>
        </w:rPr>
        <w:t xml:space="preserve"> follow</w:t>
      </w:r>
      <w:ins w:id="34" w:author="Miller, Harvey J." w:date="2019-12-10T08:59:00Z">
        <w:r w:rsidR="00D5173A">
          <w:rPr>
            <w:rFonts w:ascii="Times New Roman" w:hAnsi="Times New Roman" w:cs="Times New Roman"/>
            <w:sz w:val="24"/>
            <w:szCs w:val="24"/>
          </w:rPr>
          <w:t>-</w:t>
        </w:r>
      </w:ins>
      <w:del w:id="35"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the</w:t>
      </w:r>
      <w:ins w:id="36" w:author="Miller, Harvey J." w:date="2019-12-10T08:59:00Z">
        <w:r w:rsidR="00D5173A">
          <w:rPr>
            <w:rFonts w:ascii="Times New Roman" w:hAnsi="Times New Roman" w:cs="Times New Roman"/>
            <w:sz w:val="24"/>
            <w:szCs w:val="24"/>
          </w:rPr>
          <w:t>-</w:t>
        </w:r>
      </w:ins>
      <w:del w:id="37"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 xml:space="preserve">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del w:id="38" w:author="Miller, Harvey J." w:date="2019-12-09T16:39:00Z">
        <w:r w:rsidR="003803CA" w:rsidRPr="003803CA" w:rsidDel="00E108BF">
          <w:rPr>
            <w:rFonts w:ascii="Times New Roman" w:hAnsi="Times New Roman" w:cs="Times New Roman"/>
            <w:sz w:val="24"/>
            <w:szCs w:val="24"/>
          </w:rPr>
          <w:delText xml:space="preserve">These results show that although the best RTI strategy can indeed save time for certain users in certain stops and during certain hours, </w:delText>
        </w:r>
        <w:r w:rsidR="003803CA" w:rsidDel="00E108BF">
          <w:rPr>
            <w:rFonts w:ascii="Times New Roman" w:hAnsi="Times New Roman" w:cs="Times New Roman"/>
            <w:sz w:val="24"/>
            <w:szCs w:val="24"/>
          </w:rPr>
          <w:delText xml:space="preserve">it </w:delText>
        </w:r>
        <w:r w:rsidR="003803CA" w:rsidRPr="003803CA" w:rsidDel="00E108BF">
          <w:rPr>
            <w:rFonts w:ascii="Times New Roman" w:hAnsi="Times New Roman" w:cs="Times New Roman"/>
            <w:sz w:val="24"/>
            <w:szCs w:val="24"/>
          </w:rPr>
          <w:delText xml:space="preserve">cannot </w:delText>
        </w:r>
        <w:r w:rsidR="003803CA" w:rsidDel="00E108BF">
          <w:rPr>
            <w:rFonts w:ascii="Times New Roman" w:hAnsi="Times New Roman" w:cs="Times New Roman"/>
            <w:sz w:val="24"/>
            <w:szCs w:val="24"/>
          </w:rPr>
          <w:delText xml:space="preserve">globally outperform simply following the </w:delText>
        </w:r>
        <w:r w:rsidR="003803CA" w:rsidRPr="003803CA" w:rsidDel="00E108BF">
          <w:rPr>
            <w:rFonts w:ascii="Times New Roman" w:hAnsi="Times New Roman" w:cs="Times New Roman"/>
            <w:sz w:val="24"/>
            <w:szCs w:val="24"/>
          </w:rPr>
          <w:delText xml:space="preserve">schedule. </w:delText>
        </w:r>
      </w:del>
      <w:r w:rsidR="003803CA"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ins w:id="39" w:author="Miller, Harvey J." w:date="2019-12-09T16:40:00Z">
        <w:r w:rsidR="00E108BF">
          <w:rPr>
            <w:rFonts w:ascii="Times New Roman" w:hAnsi="Times New Roman" w:cs="Times New Roman"/>
            <w:sz w:val="24"/>
            <w:szCs w:val="24"/>
          </w:rPr>
          <w:t>ese results suggest limitations on claims that RTI reduces public tra</w:t>
        </w:r>
      </w:ins>
      <w:ins w:id="40" w:author="Miller, Harvey J." w:date="2019-12-09T16:41:00Z">
        <w:r w:rsidR="00E108BF">
          <w:rPr>
            <w:rFonts w:ascii="Times New Roman" w:hAnsi="Times New Roman" w:cs="Times New Roman"/>
            <w:sz w:val="24"/>
            <w:szCs w:val="24"/>
          </w:rPr>
          <w:t>nsit waiting times.</w:t>
        </w:r>
      </w:ins>
      <w:ins w:id="41" w:author="Miller, Harvey J." w:date="2019-12-09T16:40:00Z">
        <w:r w:rsidR="00E108BF">
          <w:rPr>
            <w:rFonts w:ascii="Times New Roman" w:hAnsi="Times New Roman" w:cs="Times New Roman"/>
            <w:sz w:val="24"/>
            <w:szCs w:val="24"/>
          </w:rPr>
          <w:t xml:space="preserve">  </w:t>
        </w:r>
      </w:ins>
      <w:del w:id="42" w:author="Miller, Harvey J." w:date="2019-12-09T16:40:00Z">
        <w:r w:rsidR="003803CA" w:rsidRPr="003803CA" w:rsidDel="00E108BF">
          <w:rPr>
            <w:rFonts w:ascii="Times New Roman" w:hAnsi="Times New Roman" w:cs="Times New Roman"/>
            <w:sz w:val="24"/>
            <w:szCs w:val="24"/>
          </w:rPr>
          <w:delText xml:space="preserve">is suggests that RTI could make users’ waiting time significantly longer if </w:delText>
        </w:r>
        <w:r w:rsidR="003803CA" w:rsidDel="00E108BF">
          <w:rPr>
            <w:rFonts w:ascii="Times New Roman" w:hAnsi="Times New Roman" w:cs="Times New Roman"/>
            <w:sz w:val="24"/>
            <w:szCs w:val="24"/>
          </w:rPr>
          <w:delText xml:space="preserve">RTI </w:delText>
        </w:r>
        <w:r w:rsidR="003803CA" w:rsidRPr="003803CA" w:rsidDel="00E108BF">
          <w:rPr>
            <w:rFonts w:ascii="Times New Roman" w:hAnsi="Times New Roman" w:cs="Times New Roman"/>
            <w:sz w:val="24"/>
            <w:szCs w:val="24"/>
          </w:rPr>
          <w:delText>apps are not using the appropriate trip planning strategy.</w:delText>
        </w:r>
      </w:del>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5798801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w:t>
      </w:r>
      <w:del w:id="43" w:author="Miller, Harvey J." w:date="2019-12-09T16:43:00Z">
        <w:r w:rsidDel="00827812">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and sharing real-time information about transportation systems is changing how people navigate and travel through cities. </w:t>
      </w:r>
      <w:del w:id="44" w:author="Miller, Harvey J." w:date="2019-12-10T09:01:00Z">
        <w:r w:rsidDel="00BE31B1">
          <w:rPr>
            <w:rFonts w:ascii="Times New Roman" w:hAnsi="Times New Roman" w:cs="Times New Roman"/>
            <w:sz w:val="24"/>
            <w:szCs w:val="24"/>
          </w:rPr>
          <w:delText xml:space="preserve">For example, </w:delText>
        </w:r>
      </w:del>
      <w:ins w:id="45" w:author="Miller, Harvey J." w:date="2019-12-10T09:01:00Z">
        <w:r w:rsidR="00BE31B1">
          <w:rPr>
            <w:rFonts w:ascii="Times New Roman" w:hAnsi="Times New Roman" w:cs="Times New Roman"/>
            <w:sz w:val="24"/>
            <w:szCs w:val="24"/>
          </w:rPr>
          <w:t>A</w:t>
        </w:r>
      </w:ins>
      <w:del w:id="46" w:author="Miller, Harvey J." w:date="2019-12-10T09:01:00Z">
        <w:r w:rsidDel="00BE31B1">
          <w:rPr>
            <w:rFonts w:ascii="Times New Roman" w:hAnsi="Times New Roman" w:cs="Times New Roman"/>
            <w:sz w:val="24"/>
            <w:szCs w:val="24"/>
          </w:rPr>
          <w:delText>a</w:delText>
        </w:r>
      </w:del>
      <w:r>
        <w:rPr>
          <w:rFonts w:ascii="Times New Roman" w:hAnsi="Times New Roman" w:cs="Times New Roman"/>
          <w:sz w:val="24"/>
          <w:szCs w:val="24"/>
        </w:rPr>
        <w:t xml:space="preserve">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4B5C5A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ins w:id="47" w:author="Miller, Harvey J." w:date="2019-12-09T16:48:00Z">
        <w:r w:rsidR="00827812">
          <w:rPr>
            <w:rFonts w:ascii="Times New Roman" w:hAnsi="Times New Roman" w:cs="Times New Roman"/>
            <w:sz w:val="24"/>
            <w:szCs w:val="24"/>
          </w:rPr>
          <w:t xml:space="preserve">arrival times to </w:t>
        </w:r>
      </w:ins>
      <w:del w:id="48" w:author="Miller, Harvey J." w:date="2019-12-09T16:48:00Z">
        <w:r w:rsidRPr="006E0EAE" w:rsidDel="00827812">
          <w:rPr>
            <w:rFonts w:ascii="Times New Roman" w:hAnsi="Times New Roman" w:cs="Times New Roman"/>
            <w:sz w:val="24"/>
            <w:szCs w:val="24"/>
          </w:rPr>
          <w:delText xml:space="preserve">delays to </w:delText>
        </w:r>
      </w:del>
      <w:del w:id="49" w:author="Miller, Harvey J." w:date="2019-12-09T16:47:00Z">
        <w:r w:rsidRPr="006E0EAE" w:rsidDel="00827812">
          <w:rPr>
            <w:rFonts w:ascii="Times New Roman" w:hAnsi="Times New Roman" w:cs="Times New Roman"/>
            <w:sz w:val="24"/>
            <w:szCs w:val="24"/>
          </w:rPr>
          <w:delText>help users to deal with this inevitable feature of public transit</w:delText>
        </w:r>
        <w:r w:rsidRPr="003E62F4" w:rsidDel="00827812">
          <w:rPr>
            <w:rFonts w:ascii="Times New Roman" w:hAnsi="Times New Roman" w:cs="Times New Roman"/>
            <w:sz w:val="24"/>
            <w:szCs w:val="24"/>
          </w:rPr>
          <w:delText xml:space="preserve"> </w:delText>
        </w:r>
      </w:del>
      <w:ins w:id="50" w:author="Miller, Harvey J." w:date="2019-12-09T16:48:00Z">
        <w:r w:rsidR="00827812">
          <w:rPr>
            <w:rFonts w:ascii="Times New Roman" w:hAnsi="Times New Roman" w:cs="Times New Roman"/>
            <w:sz w:val="24"/>
            <w:szCs w:val="24"/>
          </w:rPr>
          <w:t xml:space="preserve">make the system </w:t>
        </w:r>
      </w:ins>
      <w:ins w:id="51" w:author="Miller, Harvey J." w:date="2019-12-09T16:51:00Z">
        <w:r w:rsidR="00827812">
          <w:rPr>
            <w:rFonts w:ascii="Times New Roman" w:hAnsi="Times New Roman" w:cs="Times New Roman"/>
            <w:sz w:val="24"/>
            <w:szCs w:val="24"/>
          </w:rPr>
          <w:t xml:space="preserve">feel more </w:t>
        </w:r>
      </w:ins>
      <w:ins w:id="52" w:author="Miller, Harvey J." w:date="2019-12-09T16:48:00Z">
        <w:r w:rsidR="00827812">
          <w:rPr>
            <w:rFonts w:ascii="Times New Roman" w:hAnsi="Times New Roman" w:cs="Times New Roman"/>
            <w:sz w:val="24"/>
            <w:szCs w:val="24"/>
          </w:rPr>
          <w:t xml:space="preserve">convivial </w:t>
        </w:r>
      </w:ins>
      <w:ins w:id="53" w:author="Miller, Harvey J." w:date="2019-12-09T16:51:00Z">
        <w:r w:rsidR="00827812">
          <w:rPr>
            <w:rFonts w:ascii="Times New Roman" w:hAnsi="Times New Roman" w:cs="Times New Roman"/>
            <w:sz w:val="24"/>
            <w:szCs w:val="24"/>
          </w:rPr>
          <w:t>to users</w:t>
        </w:r>
        <w:del w:id="54" w:author="Luyu Liu" w:date="2019-12-17T21:02:00Z">
          <w:r w:rsidR="00827812" w:rsidDel="00225EED">
            <w:rPr>
              <w:rFonts w:ascii="Times New Roman" w:hAnsi="Times New Roman" w:cs="Times New Roman"/>
              <w:sz w:val="24"/>
              <w:szCs w:val="24"/>
            </w:rPr>
            <w:delText xml:space="preserve"> </w:delText>
          </w:r>
        </w:del>
      </w:ins>
      <w:del w:id="55" w:author="Luyu Liu" w:date="2019-12-17T20:50:00Z">
        <w:r w:rsidRPr="003E62F4" w:rsidDel="004B1A87">
          <w:rPr>
            <w:rFonts w:ascii="Times New Roman" w:hAnsi="Times New Roman" w:cs="Times New Roman"/>
            <w:sz w:val="24"/>
            <w:szCs w:val="24"/>
          </w:rPr>
          <w:delText>(Brakewood et al., 2014)</w:delText>
        </w:r>
      </w:del>
      <w:r w:rsidRPr="003E62F4">
        <w:rPr>
          <w:rFonts w:ascii="Times New Roman" w:hAnsi="Times New Roman" w:cs="Times New Roman"/>
          <w:sz w:val="24"/>
          <w:szCs w:val="24"/>
        </w:rPr>
        <w:t xml:space="preserve">.  </w:t>
      </w:r>
      <w:ins w:id="56" w:author="Miller, Harvey J." w:date="2019-12-09T16:45:00Z">
        <w:r w:rsidR="00827812">
          <w:rPr>
            <w:rFonts w:ascii="Times New Roman" w:hAnsi="Times New Roman" w:cs="Times New Roman"/>
            <w:sz w:val="24"/>
            <w:szCs w:val="24"/>
          </w:rPr>
          <w:t xml:space="preserve">RTI </w:t>
        </w:r>
      </w:ins>
      <w:ins w:id="57" w:author="Miller, Harvey J." w:date="2019-12-09T16:46:00Z">
        <w:r w:rsidR="00827812">
          <w:rPr>
            <w:rFonts w:ascii="Times New Roman" w:hAnsi="Times New Roman" w:cs="Times New Roman"/>
            <w:sz w:val="24"/>
            <w:szCs w:val="24"/>
          </w:rPr>
          <w:t xml:space="preserve">can help </w:t>
        </w:r>
      </w:ins>
      <w:ins w:id="58" w:author="Miller, Harvey J." w:date="2019-12-09T16:45:00Z">
        <w:r w:rsidR="00827812">
          <w:rPr>
            <w:rFonts w:ascii="Times New Roman" w:hAnsi="Times New Roman" w:cs="Times New Roman"/>
            <w:sz w:val="24"/>
            <w:szCs w:val="24"/>
          </w:rPr>
          <w:t xml:space="preserve">users </w:t>
        </w:r>
      </w:ins>
      <w:del w:id="59" w:author="Miller, Harvey J." w:date="2019-12-09T16:45:00Z">
        <w:r w:rsidDel="00827812">
          <w:rPr>
            <w:rFonts w:ascii="Times New Roman" w:hAnsi="Times New Roman" w:cs="Times New Roman"/>
            <w:sz w:val="24"/>
            <w:szCs w:val="24"/>
          </w:rPr>
          <w:delText xml:space="preserve">In particular, RTI </w:delText>
        </w:r>
        <w:r w:rsidRPr="0086659E" w:rsidDel="00827812">
          <w:rPr>
            <w:rFonts w:ascii="Times New Roman" w:hAnsi="Times New Roman" w:cs="Times New Roman"/>
            <w:sz w:val="24"/>
            <w:szCs w:val="24"/>
          </w:rPr>
          <w:delText xml:space="preserve">can allow users to </w:delText>
        </w:r>
      </w:del>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60" w:author="Liu, Luyu" w:date="2019-12-03T19:52:00Z">
        <w:r w:rsidR="004A316C">
          <w:rPr>
            <w:rFonts w:ascii="Times New Roman" w:hAnsi="Times New Roman" w:cs="Times New Roman"/>
            <w:sz w:val="24"/>
            <w:szCs w:val="24"/>
          </w:rPr>
          <w:t>ing</w:t>
        </w:r>
      </w:ins>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61" w:author="Miller, Harvey J." w:date="2019-12-10T10:52:00Z">
        <w:r w:rsidRPr="003E62F4" w:rsidDel="008C77AC">
          <w:rPr>
            <w:rFonts w:ascii="Times New Roman" w:hAnsi="Times New Roman" w:cs="Times New Roman"/>
            <w:sz w:val="24"/>
            <w:szCs w:val="24"/>
          </w:rPr>
          <w:delText xml:space="preserve"> so as to minimize wait time</w:delText>
        </w:r>
      </w:del>
      <w:r w:rsidRPr="003E62F4">
        <w:rPr>
          <w:rFonts w:ascii="Times New Roman" w:hAnsi="Times New Roman" w:cs="Times New Roman"/>
          <w:sz w:val="24"/>
          <w:szCs w:val="24"/>
        </w:rPr>
        <w:t xml:space="preserve">.   </w:t>
      </w:r>
      <w:del w:id="62" w:author="Miller, Harvey J." w:date="2019-12-10T10:52:00Z">
        <w:r w:rsidRPr="003E62F4" w:rsidDel="008C77AC">
          <w:rPr>
            <w:rFonts w:ascii="Times New Roman" w:hAnsi="Times New Roman" w:cs="Times New Roman"/>
            <w:sz w:val="24"/>
            <w:szCs w:val="24"/>
          </w:rPr>
          <w:delText xml:space="preserve">When delay happens, </w:delText>
        </w:r>
      </w:del>
      <w:r w:rsidRPr="003E62F4">
        <w:rPr>
          <w:rFonts w:ascii="Times New Roman" w:hAnsi="Times New Roman" w:cs="Times New Roman"/>
          <w:sz w:val="24"/>
          <w:szCs w:val="24"/>
        </w:rPr>
        <w:t xml:space="preserve">RTI </w:t>
      </w:r>
      <w:del w:id="63" w:author="Miller, Harvey J." w:date="2019-12-10T10:52:00Z">
        <w:r w:rsidDel="008C77AC">
          <w:rPr>
            <w:rFonts w:ascii="Times New Roman" w:hAnsi="Times New Roman" w:cs="Times New Roman"/>
            <w:sz w:val="24"/>
            <w:szCs w:val="24"/>
          </w:rPr>
          <w:delText>app</w:delText>
        </w:r>
        <w:r w:rsidRPr="003E62F4" w:rsidDel="008C77AC">
          <w:rPr>
            <w:rFonts w:ascii="Times New Roman" w:hAnsi="Times New Roman" w:cs="Times New Roman"/>
            <w:sz w:val="24"/>
            <w:szCs w:val="24"/>
          </w:rPr>
          <w:delText xml:space="preserve"> </w:delText>
        </w:r>
      </w:del>
      <w:r w:rsidRPr="003E62F4">
        <w:rPr>
          <w:rFonts w:ascii="Times New Roman" w:hAnsi="Times New Roman" w:cs="Times New Roman"/>
          <w:sz w:val="24"/>
          <w:szCs w:val="24"/>
        </w:rPr>
        <w:t xml:space="preserve">users can access </w:t>
      </w:r>
      <w:del w:id="64" w:author="Miller, Harvey J." w:date="2019-12-10T10:53:00Z">
        <w:r w:rsidRPr="003E62F4" w:rsidDel="008C77AC">
          <w:rPr>
            <w:rFonts w:ascii="Times New Roman" w:hAnsi="Times New Roman" w:cs="Times New Roman"/>
            <w:sz w:val="24"/>
            <w:szCs w:val="24"/>
          </w:rPr>
          <w:delText xml:space="preserve">to </w:delText>
        </w:r>
      </w:del>
      <w:ins w:id="65" w:author="Miller, Harvey J." w:date="2019-12-10T10:52:00Z">
        <w:r w:rsidR="008C77AC">
          <w:rPr>
            <w:rFonts w:ascii="Times New Roman" w:hAnsi="Times New Roman" w:cs="Times New Roman"/>
            <w:sz w:val="24"/>
            <w:szCs w:val="24"/>
          </w:rPr>
          <w:t xml:space="preserve">frequently updated </w:t>
        </w:r>
      </w:ins>
      <w:ins w:id="66" w:author="Miller, Harvey J." w:date="2019-12-10T10:53:00Z">
        <w:r w:rsidR="008C77AC">
          <w:rPr>
            <w:rFonts w:ascii="Times New Roman" w:hAnsi="Times New Roman" w:cs="Times New Roman"/>
            <w:sz w:val="24"/>
            <w:szCs w:val="24"/>
          </w:rPr>
          <w:t xml:space="preserve">data on </w:t>
        </w:r>
      </w:ins>
      <w:del w:id="67" w:author="Miller, Harvey J." w:date="2019-12-10T10:52:00Z">
        <w:r w:rsidRPr="003E62F4" w:rsidDel="008C77AC">
          <w:rPr>
            <w:rFonts w:ascii="Times New Roman" w:hAnsi="Times New Roman" w:cs="Times New Roman"/>
            <w:sz w:val="24"/>
            <w:szCs w:val="24"/>
          </w:rPr>
          <w:delText>the re</w:delText>
        </w:r>
        <w:r w:rsidDel="008C77AC">
          <w:rPr>
            <w:rFonts w:ascii="Times New Roman" w:hAnsi="Times New Roman" w:cs="Times New Roman"/>
            <w:sz w:val="24"/>
            <w:szCs w:val="24"/>
          </w:rPr>
          <w:delText xml:space="preserve">al-time status of </w:delText>
        </w:r>
      </w:del>
      <w:r>
        <w:rPr>
          <w:rFonts w:ascii="Times New Roman" w:hAnsi="Times New Roman" w:cs="Times New Roman"/>
          <w:sz w:val="24"/>
          <w:szCs w:val="24"/>
        </w:rPr>
        <w:t>bus</w:t>
      </w:r>
      <w:ins w:id="68" w:author="Miller, Harvey J." w:date="2019-12-10T10:52:00Z">
        <w:r w:rsidR="008C77AC">
          <w:rPr>
            <w:rFonts w:ascii="Times New Roman" w:hAnsi="Times New Roman" w:cs="Times New Roman"/>
            <w:sz w:val="24"/>
            <w:szCs w:val="24"/>
          </w:rPr>
          <w:t xml:space="preserve"> location</w:t>
        </w:r>
      </w:ins>
      <w:del w:id="69" w:author="Miller, Harvey J." w:date="2019-12-10T10:52:00Z">
        <w:r w:rsidDel="008C77AC">
          <w:rPr>
            <w:rFonts w:ascii="Times New Roman" w:hAnsi="Times New Roman" w:cs="Times New Roman"/>
            <w:sz w:val="24"/>
            <w:szCs w:val="24"/>
          </w:rPr>
          <w:delText>es</w:delText>
        </w:r>
      </w:del>
      <w:r>
        <w:rPr>
          <w:rFonts w:ascii="Times New Roman" w:hAnsi="Times New Roman" w:cs="Times New Roman"/>
          <w:sz w:val="24"/>
          <w:szCs w:val="24"/>
        </w:rPr>
        <w:t xml:space="preserve"> and </w:t>
      </w:r>
      <w:ins w:id="70" w:author="Miller, Harvey J." w:date="2019-12-10T10:53:00Z">
        <w:r w:rsidR="008C77AC">
          <w:rPr>
            <w:rFonts w:ascii="Times New Roman" w:hAnsi="Times New Roman" w:cs="Times New Roman"/>
            <w:sz w:val="24"/>
            <w:szCs w:val="24"/>
          </w:rPr>
          <w:t xml:space="preserve">arrival times at stops, </w:t>
        </w:r>
      </w:ins>
      <w:r>
        <w:rPr>
          <w:rFonts w:ascii="Times New Roman" w:hAnsi="Times New Roman" w:cs="Times New Roman"/>
          <w:sz w:val="24"/>
          <w:szCs w:val="24"/>
        </w:rPr>
        <w:t>adjust</w:t>
      </w:r>
      <w:ins w:id="71" w:author="Miller, Harvey J." w:date="2019-12-10T10:53:00Z">
        <w:r w:rsidR="008C77AC">
          <w:rPr>
            <w:rFonts w:ascii="Times New Roman" w:hAnsi="Times New Roman" w:cs="Times New Roman"/>
            <w:sz w:val="24"/>
            <w:szCs w:val="24"/>
          </w:rPr>
          <w:t>ing</w:t>
        </w:r>
      </w:ins>
      <w:r>
        <w:rPr>
          <w:rFonts w:ascii="Times New Roman" w:hAnsi="Times New Roman" w:cs="Times New Roman"/>
          <w:sz w:val="24"/>
          <w:szCs w:val="24"/>
        </w:rPr>
        <w:t xml:space="preserve">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et al.,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lang w:eastAsia="en-US"/>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72"/>
      <w:commentRangeStart w:id="7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72"/>
      <w:r>
        <w:rPr>
          <w:rStyle w:val="CommentReference"/>
        </w:rPr>
        <w:commentReference w:id="72"/>
      </w:r>
      <w:commentRangeEnd w:id="73"/>
      <w:r>
        <w:rPr>
          <w:rStyle w:val="CommentReference"/>
        </w:rPr>
        <w:commentReference w:id="73"/>
      </w:r>
    </w:p>
    <w:p w14:paraId="71184CFA" w14:textId="4BC1C5F1" w:rsidR="008C77AC" w:rsidRPr="008C77AC" w:rsidRDefault="006550FB" w:rsidP="008C77AC">
      <w:pPr>
        <w:ind w:firstLine="720"/>
        <w:jc w:val="both"/>
        <w:rPr>
          <w:ins w:id="74" w:author="Miller, Harvey J." w:date="2019-12-10T10:55:00Z"/>
          <w:rFonts w:ascii="Times New Roman" w:hAnsi="Times New Roman" w:cs="Times New Roman"/>
          <w:sz w:val="24"/>
          <w:szCs w:val="24"/>
        </w:rPr>
      </w:pPr>
      <w:commentRangeStart w:id="75"/>
      <w:r>
        <w:rPr>
          <w:rFonts w:ascii="Times New Roman" w:hAnsi="Times New Roman" w:cs="Times New Roman"/>
          <w:sz w:val="24"/>
          <w:szCs w:val="24"/>
        </w:rPr>
        <w:t>RTI can be especially important for systems with sparser timetable and longer headways</w:t>
      </w:r>
      <w:ins w:id="76" w:author="Miller, Harvey J." w:date="2019-12-10T10:53:00Z">
        <w:r w:rsidR="008C77AC">
          <w:rPr>
            <w:rFonts w:ascii="Times New Roman" w:hAnsi="Times New Roman" w:cs="Times New Roman"/>
            <w:sz w:val="24"/>
            <w:szCs w:val="24"/>
          </w:rPr>
          <w:t xml:space="preserve"> such as those in medium and smaller urban areas</w:t>
        </w:r>
      </w:ins>
      <w:r>
        <w:rPr>
          <w:rFonts w:ascii="Times New Roman" w:hAnsi="Times New Roman" w:cs="Times New Roman"/>
          <w:sz w:val="24"/>
          <w:szCs w:val="24"/>
        </w:rPr>
        <w:t xml:space="preserve">. </w:t>
      </w:r>
      <w:commentRangeEnd w:id="75"/>
      <w:ins w:id="77" w:author="Luyu Liu" w:date="2019-12-17T21:17:00Z">
        <w:r w:rsidR="004B2578">
          <w:rPr>
            <w:rFonts w:ascii="Times New Roman" w:hAnsi="Times New Roman" w:cs="Times New Roman"/>
            <w:sz w:val="24"/>
            <w:szCs w:val="24"/>
          </w:rPr>
          <w:t xml:space="preserve">As </w:t>
        </w:r>
      </w:ins>
      <w:r w:rsidR="008C77AC">
        <w:rPr>
          <w:rStyle w:val="CommentReference"/>
        </w:rPr>
        <w:commentReference w:id="75"/>
      </w:r>
      <w:moveToRangeStart w:id="78" w:author="Miller, Harvey J." w:date="2019-12-10T10:55:00Z" w:name="move26867758"/>
      <w:ins w:id="79" w:author="Miller, Harvey J." w:date="2019-12-10T10:55:00Z">
        <w:r w:rsidR="008C77AC" w:rsidRPr="008C77AC">
          <w:rPr>
            <w:rFonts w:ascii="Times New Roman" w:hAnsi="Times New Roman" w:cs="Times New Roman"/>
            <w:sz w:val="24"/>
            <w:szCs w:val="24"/>
          </w:rPr>
          <w:fldChar w:fldCharType="begin" w:fldLock="1"/>
        </w:r>
      </w:ins>
      <w:ins w:id="80" w:author="Luyu Liu" w:date="2019-12-17T21:17:00Z">
        <w:r w:rsidR="004B2578">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ins>
      <w:ins w:id="81" w:author="Miller, Harvey J." w:date="2019-12-10T10:55:00Z">
        <w:del w:id="82" w:author="Luyu Liu" w:date="2019-12-17T21:17:00Z">
          <w:r w:rsidR="008C77AC" w:rsidRPr="008C77AC" w:rsidDel="004B2578">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del>
        <w:r w:rsidR="008C77AC" w:rsidRPr="008C77AC">
          <w:rPr>
            <w:rFonts w:ascii="Times New Roman" w:hAnsi="Times New Roman" w:cs="Times New Roman"/>
            <w:sz w:val="24"/>
            <w:szCs w:val="24"/>
          </w:rPr>
          <w:fldChar w:fldCharType="separate"/>
        </w:r>
        <w:del w:id="83" w:author="Luyu Liu" w:date="2019-12-17T21:17:00Z">
          <w:r w:rsidR="008C77AC" w:rsidRPr="008C77AC" w:rsidDel="004B2578">
            <w:rPr>
              <w:rFonts w:ascii="Times New Roman" w:hAnsi="Times New Roman" w:cs="Times New Roman"/>
              <w:noProof/>
              <w:sz w:val="24"/>
              <w:szCs w:val="24"/>
            </w:rPr>
            <w:delText xml:space="preserve">As </w:delText>
          </w:r>
        </w:del>
        <w:r w:rsidR="008C77AC" w:rsidRPr="008C77AC">
          <w:rPr>
            <w:rFonts w:ascii="Times New Roman" w:hAnsi="Times New Roman" w:cs="Times New Roman"/>
            <w:noProof/>
            <w:sz w:val="24"/>
            <w:szCs w:val="24"/>
          </w:rPr>
          <w:t>Walker (2012)</w:t>
        </w:r>
      </w:ins>
      <w:r w:rsidR="008C77AC" w:rsidRPr="008C77AC">
        <w:rPr>
          <w:rFonts w:ascii="Times New Roman" w:hAnsi="Times New Roman" w:cs="Times New Roman"/>
          <w:sz w:val="24"/>
          <w:szCs w:val="24"/>
        </w:rPr>
        <w:fldChar w:fldCharType="end"/>
      </w:r>
      <w:ins w:id="84" w:author="Miller, Harvey J." w:date="2019-12-10T10:55:00Z">
        <w:r w:rsidR="008C77AC" w:rsidRPr="008C77AC">
          <w:rPr>
            <w:rFonts w:ascii="Times New Roman" w:hAnsi="Times New Roman" w:cs="Times New Roman"/>
            <w:sz w:val="24"/>
            <w:szCs w:val="24"/>
          </w:rPr>
          <w:t xml:space="preserve"> argues, with publi</w:t>
        </w:r>
        <w:r w:rsidR="008C77AC">
          <w:rPr>
            <w:rFonts w:ascii="Times New Roman" w:hAnsi="Times New Roman" w:cs="Times New Roman"/>
            <w:sz w:val="24"/>
            <w:szCs w:val="24"/>
          </w:rPr>
          <w:t>c transit, frequency is freedom, but frequency is expensive.</w:t>
        </w:r>
        <w:del w:id="85" w:author="Luyu Liu" w:date="2019-12-17T21:14:00Z">
          <w:r w:rsidR="008C77AC" w:rsidDel="004B2578">
            <w:rPr>
              <w:rFonts w:ascii="Times New Roman" w:hAnsi="Times New Roman" w:cs="Times New Roman"/>
              <w:sz w:val="24"/>
              <w:szCs w:val="24"/>
            </w:rPr>
            <w:delText xml:space="preserve">  </w:delText>
          </w:r>
          <w:r w:rsidR="008C77AC" w:rsidRPr="008C77AC" w:rsidDel="004B2578">
            <w:rPr>
              <w:rFonts w:ascii="Times New Roman" w:hAnsi="Times New Roman" w:cs="Times New Roman"/>
              <w:sz w:val="24"/>
              <w:szCs w:val="24"/>
            </w:rPr>
            <w:delText xml:space="preserve"> </w:delText>
          </w:r>
        </w:del>
        <w:r w:rsidR="008C77AC" w:rsidRPr="008C77AC">
          <w:rPr>
            <w:rFonts w:ascii="Times New Roman" w:hAnsi="Times New Roman" w:cs="Times New Roman"/>
            <w:sz w:val="24"/>
            <w:szCs w:val="24"/>
          </w:rPr>
          <w:t xml:space="preserve"> </w:t>
        </w:r>
      </w:ins>
      <w:ins w:id="86" w:author="Luyu Liu" w:date="2019-12-17T21:14:00Z">
        <w:r w:rsidR="004B2578">
          <w:rPr>
            <w:rFonts w:ascii="Times New Roman" w:hAnsi="Times New Roman" w:cs="Times New Roman"/>
            <w:sz w:val="24"/>
            <w:szCs w:val="24"/>
          </w:rPr>
          <w:t xml:space="preserve"> </w:t>
        </w:r>
      </w:ins>
      <w:commentRangeStart w:id="87"/>
      <w:ins w:id="88" w:author="Miller, Harvey J." w:date="2019-12-10T10:56:00Z">
        <w:r w:rsidR="008C77AC">
          <w:rPr>
            <w:rFonts w:ascii="Times New Roman" w:hAnsi="Times New Roman" w:cs="Times New Roman"/>
            <w:sz w:val="24"/>
            <w:szCs w:val="24"/>
          </w:rPr>
          <w:t xml:space="preserve">In </w:t>
        </w:r>
      </w:ins>
      <w:ins w:id="89" w:author="Miller, Harvey J." w:date="2019-12-10T10:55:00Z">
        <w:r w:rsidR="008C77AC" w:rsidRPr="008C77AC">
          <w:rPr>
            <w:rFonts w:ascii="Times New Roman" w:hAnsi="Times New Roman" w:cs="Times New Roman"/>
            <w:sz w:val="24"/>
            <w:szCs w:val="24"/>
          </w:rPr>
          <w:t>public transit system</w:t>
        </w:r>
      </w:ins>
      <w:ins w:id="90" w:author="Miller, Harvey J." w:date="2019-12-10T10:56:00Z">
        <w:r w:rsidR="008C77AC">
          <w:rPr>
            <w:rFonts w:ascii="Times New Roman" w:hAnsi="Times New Roman" w:cs="Times New Roman"/>
            <w:sz w:val="24"/>
            <w:szCs w:val="24"/>
          </w:rPr>
          <w:t>s</w:t>
        </w:r>
      </w:ins>
      <w:ins w:id="91" w:author="Miller, Harvey J." w:date="2019-12-10T10:55:00Z">
        <w:r w:rsidR="008C77AC">
          <w:rPr>
            <w:rFonts w:ascii="Times New Roman" w:hAnsi="Times New Roman" w:cs="Times New Roman"/>
            <w:sz w:val="24"/>
            <w:szCs w:val="24"/>
          </w:rPr>
          <w:t xml:space="preserve"> that </w:t>
        </w:r>
        <w:r w:rsidR="008C77AC" w:rsidRPr="008C77AC">
          <w:rPr>
            <w:rFonts w:ascii="Times New Roman" w:hAnsi="Times New Roman" w:cs="Times New Roman"/>
            <w:sz w:val="24"/>
            <w:szCs w:val="24"/>
          </w:rPr>
          <w:t xml:space="preserve">cannot sustain </w:t>
        </w:r>
        <w:r w:rsidR="008C77AC" w:rsidRPr="008C77AC">
          <w:rPr>
            <w:rFonts w:ascii="Times New Roman" w:hAnsi="Times New Roman" w:cs="Times New Roman"/>
            <w:sz w:val="24"/>
            <w:szCs w:val="24"/>
          </w:rPr>
          <w:lastRenderedPageBreak/>
          <w:t>high frequency service du</w:t>
        </w:r>
        <w:r w:rsidR="008C77AC">
          <w:rPr>
            <w:rFonts w:ascii="Times New Roman" w:hAnsi="Times New Roman" w:cs="Times New Roman"/>
            <w:sz w:val="24"/>
            <w:szCs w:val="24"/>
          </w:rPr>
          <w:t>e to limited resour</w:t>
        </w:r>
      </w:ins>
      <w:ins w:id="92" w:author="Miller, Harvey J." w:date="2019-12-10T10:56:00Z">
        <w:r w:rsidR="008C77AC">
          <w:rPr>
            <w:rFonts w:ascii="Times New Roman" w:hAnsi="Times New Roman" w:cs="Times New Roman"/>
            <w:sz w:val="24"/>
            <w:szCs w:val="24"/>
          </w:rPr>
          <w:t>ces</w:t>
        </w:r>
      </w:ins>
      <w:ins w:id="93" w:author="Miller, Harvey J." w:date="2019-12-10T10:55:00Z">
        <w:r w:rsidR="008C77AC" w:rsidRPr="008C77AC">
          <w:rPr>
            <w:rFonts w:ascii="Times New Roman" w:hAnsi="Times New Roman" w:cs="Times New Roman"/>
            <w:sz w:val="24"/>
            <w:szCs w:val="24"/>
          </w:rPr>
          <w:t xml:space="preserve">, RTI can play an important role as </w:t>
        </w:r>
        <w:r w:rsidR="008C77AC">
          <w:rPr>
            <w:rFonts w:ascii="Times New Roman" w:hAnsi="Times New Roman" w:cs="Times New Roman"/>
            <w:sz w:val="24"/>
            <w:szCs w:val="24"/>
          </w:rPr>
          <w:t xml:space="preserve">a </w:t>
        </w:r>
      </w:ins>
      <w:ins w:id="94" w:author="Miller, Harvey J." w:date="2019-12-10T10:57:00Z">
        <w:r w:rsidR="008C77AC">
          <w:rPr>
            <w:rFonts w:ascii="Times New Roman" w:hAnsi="Times New Roman" w:cs="Times New Roman"/>
            <w:sz w:val="24"/>
            <w:szCs w:val="24"/>
          </w:rPr>
          <w:t>substitute to allow users to experience short waiting times despite infrequent service</w:t>
        </w:r>
      </w:ins>
      <w:ins w:id="95" w:author="Miller, Harvey J." w:date="2019-12-10T10:55:00Z">
        <w:r w:rsidR="008C77AC" w:rsidRPr="008C77AC">
          <w:rPr>
            <w:rFonts w:ascii="Times New Roman" w:hAnsi="Times New Roman" w:cs="Times New Roman"/>
            <w:sz w:val="24"/>
            <w:szCs w:val="24"/>
          </w:rPr>
          <w:t>.</w:t>
        </w:r>
      </w:ins>
      <w:ins w:id="96" w:author="Miller, Harvey J." w:date="2019-12-10T10:57:00Z">
        <w:r w:rsidR="008C77AC">
          <w:rPr>
            <w:rFonts w:ascii="Times New Roman" w:hAnsi="Times New Roman" w:cs="Times New Roman"/>
            <w:sz w:val="24"/>
            <w:szCs w:val="24"/>
          </w:rPr>
          <w:t xml:space="preserve"> </w:t>
        </w:r>
        <w:del w:id="97" w:author="Luyu Liu" w:date="2019-12-17T21:04:00Z">
          <w:r w:rsidR="008C77AC" w:rsidDel="004A6E55">
            <w:rPr>
              <w:rFonts w:ascii="Times New Roman" w:hAnsi="Times New Roman" w:cs="Times New Roman"/>
              <w:sz w:val="24"/>
              <w:szCs w:val="24"/>
            </w:rPr>
            <w:delText xml:space="preserve"> In these cases, </w:delText>
          </w:r>
        </w:del>
        <w:r w:rsidR="008C77AC">
          <w:rPr>
            <w:rFonts w:ascii="Times New Roman" w:hAnsi="Times New Roman" w:cs="Times New Roman"/>
            <w:sz w:val="24"/>
            <w:szCs w:val="24"/>
          </w:rPr>
          <w:t xml:space="preserve">RTI </w:t>
        </w:r>
      </w:ins>
      <w:ins w:id="98" w:author="Miller, Harvey J." w:date="2019-12-10T10:58:00Z">
        <w:r w:rsidR="008C77AC">
          <w:rPr>
            <w:rFonts w:ascii="Times New Roman" w:hAnsi="Times New Roman" w:cs="Times New Roman"/>
            <w:sz w:val="24"/>
            <w:szCs w:val="24"/>
          </w:rPr>
          <w:t xml:space="preserve">may be </w:t>
        </w:r>
      </w:ins>
      <w:ins w:id="99" w:author="Miller, Harvey J." w:date="2019-12-10T10:59:00Z">
        <w:r w:rsidR="008C77AC">
          <w:rPr>
            <w:rFonts w:ascii="Times New Roman" w:hAnsi="Times New Roman" w:cs="Times New Roman"/>
            <w:sz w:val="24"/>
            <w:szCs w:val="24"/>
          </w:rPr>
          <w:t xml:space="preserve">especially </w:t>
        </w:r>
      </w:ins>
      <w:ins w:id="100" w:author="Miller, Harvey J." w:date="2019-12-10T10:58:00Z">
        <w:r w:rsidR="008C77AC">
          <w:rPr>
            <w:rFonts w:ascii="Times New Roman" w:hAnsi="Times New Roman" w:cs="Times New Roman"/>
            <w:sz w:val="24"/>
            <w:szCs w:val="24"/>
          </w:rPr>
          <w:t>cr</w:t>
        </w:r>
      </w:ins>
      <w:ins w:id="101" w:author="Miller, Harvey J." w:date="2019-12-10T10:59:00Z">
        <w:r w:rsidR="008C77AC">
          <w:rPr>
            <w:rFonts w:ascii="Times New Roman" w:hAnsi="Times New Roman" w:cs="Times New Roman"/>
            <w:sz w:val="24"/>
            <w:szCs w:val="24"/>
          </w:rPr>
          <w:t xml:space="preserve">itical </w:t>
        </w:r>
      </w:ins>
      <w:ins w:id="102" w:author="Miller, Harvey J." w:date="2019-12-10T10:58:00Z">
        <w:r w:rsidR="008C77AC">
          <w:rPr>
            <w:rFonts w:ascii="Times New Roman" w:hAnsi="Times New Roman" w:cs="Times New Roman"/>
            <w:sz w:val="24"/>
            <w:szCs w:val="24"/>
          </w:rPr>
          <w:t xml:space="preserve">to users due to time penalties associated with missing a bus on route </w:t>
        </w:r>
      </w:ins>
      <w:ins w:id="103" w:author="Miller, Harvey J." w:date="2019-12-10T10:59:00Z">
        <w:r w:rsidR="008C77AC">
          <w:rPr>
            <w:rFonts w:ascii="Times New Roman" w:hAnsi="Times New Roman" w:cs="Times New Roman"/>
            <w:sz w:val="24"/>
            <w:szCs w:val="24"/>
          </w:rPr>
          <w:t xml:space="preserve">with </w:t>
        </w:r>
      </w:ins>
      <w:ins w:id="104" w:author="Miller, Harvey J." w:date="2019-12-10T10:58:00Z">
        <w:r w:rsidR="008C77AC">
          <w:rPr>
            <w:rFonts w:ascii="Times New Roman" w:hAnsi="Times New Roman" w:cs="Times New Roman"/>
            <w:sz w:val="24"/>
            <w:szCs w:val="24"/>
          </w:rPr>
          <w:t>long headway</w:t>
        </w:r>
      </w:ins>
      <w:ins w:id="105" w:author="Miller, Harvey J." w:date="2019-12-10T10:59:00Z">
        <w:r w:rsidR="008C77AC">
          <w:rPr>
            <w:rFonts w:ascii="Times New Roman" w:hAnsi="Times New Roman" w:cs="Times New Roman"/>
            <w:sz w:val="24"/>
            <w:szCs w:val="24"/>
          </w:rPr>
          <w:t>s</w:t>
        </w:r>
      </w:ins>
      <w:ins w:id="106" w:author="Miller, Harvey J." w:date="2019-12-10T10:58:00Z">
        <w:r w:rsidR="008C77AC">
          <w:rPr>
            <w:rFonts w:ascii="Times New Roman" w:hAnsi="Times New Roman" w:cs="Times New Roman"/>
            <w:sz w:val="24"/>
            <w:szCs w:val="24"/>
          </w:rPr>
          <w:t xml:space="preserve">. </w:t>
        </w:r>
      </w:ins>
      <w:ins w:id="107" w:author="Miller, Harvey J." w:date="2019-12-10T10:55:00Z">
        <w:r w:rsidR="008C77AC" w:rsidRPr="008C77AC">
          <w:rPr>
            <w:rFonts w:ascii="Times New Roman" w:hAnsi="Times New Roman" w:cs="Times New Roman"/>
            <w:sz w:val="24"/>
            <w:szCs w:val="24"/>
          </w:rPr>
          <w:t xml:space="preserve"> </w:t>
        </w:r>
      </w:ins>
      <w:commentRangeEnd w:id="87"/>
      <w:ins w:id="108" w:author="Miller, Harvey J." w:date="2019-12-10T10:59:00Z">
        <w:r w:rsidR="008C77AC">
          <w:rPr>
            <w:rStyle w:val="CommentReference"/>
          </w:rPr>
          <w:commentReference w:id="87"/>
        </w:r>
      </w:ins>
    </w:p>
    <w:moveToRangeEnd w:id="78"/>
    <w:p w14:paraId="52036CDE" w14:textId="68895758" w:rsidR="006550FB" w:rsidDel="008C77AC" w:rsidRDefault="006550FB" w:rsidP="006550FB">
      <w:pPr>
        <w:ind w:firstLine="720"/>
        <w:jc w:val="both"/>
        <w:rPr>
          <w:del w:id="109" w:author="Miller, Harvey J." w:date="2019-12-10T10:59:00Z"/>
          <w:rFonts w:ascii="Times New Roman" w:hAnsi="Times New Roman" w:cs="Times New Roman"/>
          <w:sz w:val="24"/>
          <w:szCs w:val="24"/>
        </w:rPr>
      </w:pPr>
      <w:del w:id="110" w:author="Miller, Harvey J." w:date="2019-12-10T10:59:00Z">
        <w:r w:rsidDel="008C77AC">
          <w:rPr>
            <w:rFonts w:ascii="Times New Roman" w:hAnsi="Times New Roman" w:cs="Times New Roman"/>
            <w:sz w:val="24"/>
            <w:szCs w:val="24"/>
          </w:rPr>
          <w:delText xml:space="preserve">For example, in a system with average headway of 30 minutes, people is highly likely to care more about </w:delText>
        </w:r>
      </w:del>
      <w:del w:id="111" w:author="Miller, Harvey J." w:date="2019-12-10T10:55:00Z">
        <w:r w:rsidDel="008C77AC">
          <w:rPr>
            <w:rFonts w:ascii="Times New Roman" w:hAnsi="Times New Roman" w:cs="Times New Roman"/>
            <w:sz w:val="24"/>
            <w:szCs w:val="24"/>
          </w:rPr>
          <w:delText>getting t</w:delText>
        </w:r>
      </w:del>
      <w:del w:id="112" w:author="Miller, Harvey J." w:date="2019-12-10T10:59:00Z">
        <w:r w:rsidDel="008C77AC">
          <w:rPr>
            <w:rFonts w:ascii="Times New Roman" w:hAnsi="Times New Roman" w:cs="Times New Roman"/>
            <w:sz w:val="24"/>
            <w:szCs w:val="24"/>
          </w:rPr>
          <w:delText xml:space="preserve">he performance of a specific vehicle via </w:delText>
        </w:r>
      </w:del>
      <w:del w:id="113" w:author="Miller, Harvey J." w:date="2019-12-10T10:55:00Z">
        <w:r w:rsidDel="008C77AC">
          <w:rPr>
            <w:rFonts w:ascii="Times New Roman" w:hAnsi="Times New Roman" w:cs="Times New Roman"/>
            <w:sz w:val="24"/>
            <w:szCs w:val="24"/>
          </w:rPr>
          <w:delText>real-time information</w:delText>
        </w:r>
      </w:del>
      <w:del w:id="114" w:author="Miller, Harvey J." w:date="2019-12-10T10:59:00Z">
        <w:r w:rsidDel="008C77AC">
          <w:rPr>
            <w:rFonts w:ascii="Times New Roman" w:hAnsi="Times New Roman" w:cs="Times New Roman"/>
            <w:sz w:val="24"/>
            <w:szCs w:val="24"/>
          </w:rPr>
          <w:delText xml:space="preserve">, since the possible waiting time is significantly longer; while in a system with average headway of 2 minutes, people may not care about how a specific vehicle works, since there will be another one shortly after the bus. </w:delText>
        </w:r>
      </w:del>
      <w:moveFromRangeStart w:id="115" w:author="Miller, Harvey J." w:date="2019-12-10T10:55:00Z" w:name="move26867758"/>
      <w:moveFrom w:id="116" w:author="Miller, Harvey J." w:date="2019-12-10T10:55:00Z">
        <w:del w:id="117" w:author="Miller, Harvey J." w:date="2019-12-10T10:59:00Z">
          <w:r w:rsidDel="008C77AC">
            <w:rPr>
              <w:rFonts w:ascii="Times New Roman" w:hAnsi="Times New Roman" w:cs="Times New Roman"/>
              <w:sz w:val="24"/>
              <w:szCs w:val="24"/>
            </w:rPr>
            <w:fldChar w:fldCharType="begin" w:fldLock="1"/>
          </w:r>
          <w:r w:rsidR="000545CA" w:rsidRPr="008728F6" w:rsidDel="008C77AC">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r w:rsidDel="008C77AC">
            <w:rPr>
              <w:rFonts w:ascii="Times New Roman" w:hAnsi="Times New Roman" w:cs="Times New Roman"/>
              <w:sz w:val="24"/>
              <w:szCs w:val="24"/>
            </w:rPr>
            <w:fldChar w:fldCharType="separate"/>
          </w:r>
          <w:r w:rsidDel="008C77AC">
            <w:rPr>
              <w:rFonts w:ascii="Times New Roman" w:hAnsi="Times New Roman" w:cs="Times New Roman"/>
              <w:noProof/>
              <w:sz w:val="24"/>
              <w:szCs w:val="24"/>
            </w:rPr>
            <w:delText>As Walker (</w:delText>
          </w:r>
          <w:r w:rsidRPr="0004466D" w:rsidDel="008C77AC">
            <w:rPr>
              <w:rFonts w:ascii="Times New Roman" w:hAnsi="Times New Roman" w:cs="Times New Roman"/>
              <w:noProof/>
              <w:sz w:val="24"/>
              <w:szCs w:val="24"/>
            </w:rPr>
            <w:delText>2012)</w:delText>
          </w:r>
          <w:r w:rsidDel="008C77AC">
            <w:rPr>
              <w:rFonts w:ascii="Times New Roman" w:hAnsi="Times New Roman" w:cs="Times New Roman"/>
              <w:sz w:val="24"/>
              <w:szCs w:val="24"/>
            </w:rPr>
            <w:fldChar w:fldCharType="end"/>
          </w:r>
          <w:r w:rsidDel="008C77AC">
            <w:rPr>
              <w:rFonts w:ascii="Times New Roman" w:hAnsi="Times New Roman" w:cs="Times New Roman"/>
              <w:sz w:val="24"/>
              <w:szCs w:val="24"/>
            </w:rPr>
            <w:delText xml:space="preserve"> argues, with public transit, frequency is freedom.  However, in a public transit system which cannot sustain high frequency service due to limited funds and personnel, RTI can play an important role as a cheap and effective complement. </w:delText>
          </w:r>
        </w:del>
      </w:moveFrom>
      <w:moveFromRangeEnd w:id="115"/>
    </w:p>
    <w:p w14:paraId="68746E44" w14:textId="3630AA91" w:rsidR="006550FB" w:rsidRDefault="006550FB" w:rsidP="006550FB">
      <w:pPr>
        <w:ind w:firstLine="720"/>
        <w:jc w:val="both"/>
        <w:rPr>
          <w:rFonts w:ascii="Times New Roman" w:hAnsi="Times New Roman" w:cs="Times New Roman"/>
          <w:sz w:val="24"/>
          <w:szCs w:val="24"/>
        </w:rPr>
      </w:pPr>
      <w:commentRangeStart w:id="118"/>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ins w:id="119" w:author="Miller, Harvey J." w:date="2019-12-10T11:00:00Z">
        <w:r w:rsidR="008C77AC">
          <w:rPr>
            <w:rFonts w:ascii="Times New Roman" w:hAnsi="Times New Roman" w:cs="Times New Roman"/>
            <w:sz w:val="24"/>
            <w:szCs w:val="24"/>
          </w:rPr>
          <w:t xml:space="preserve">a </w:t>
        </w:r>
      </w:ins>
      <w:r w:rsidRPr="006E0EAE">
        <w:rPr>
          <w:rFonts w:ascii="Times New Roman" w:hAnsi="Times New Roman" w:cs="Times New Roman"/>
          <w:sz w:val="24"/>
          <w:szCs w:val="24"/>
        </w:rPr>
        <w:t>user</w:t>
      </w:r>
      <w:del w:id="120" w:author="Miller, Harvey J." w:date="2019-12-10T11:00:00Z">
        <w:r w:rsidRPr="006E0EAE" w:rsidDel="008C77AC">
          <w:rPr>
            <w:rFonts w:ascii="Times New Roman" w:hAnsi="Times New Roman" w:cs="Times New Roman"/>
            <w:sz w:val="24"/>
            <w:szCs w:val="24"/>
          </w:rPr>
          <w:delText>s</w:delText>
        </w:r>
      </w:del>
      <w:r w:rsidRPr="006E0EAE">
        <w:rPr>
          <w:rFonts w:ascii="Times New Roman" w:hAnsi="Times New Roman" w:cs="Times New Roman"/>
          <w:sz w:val="24"/>
          <w:szCs w:val="24"/>
        </w:rPr>
        <w:t xml:space="preserve"> arrive</w:t>
      </w:r>
      <w:ins w:id="121" w:author="Miller, Harvey J." w:date="2019-12-10T11:00:00Z">
        <w:r w:rsidR="008C77AC">
          <w:rPr>
            <w:rFonts w:ascii="Times New Roman" w:hAnsi="Times New Roman" w:cs="Times New Roman"/>
            <w:sz w:val="24"/>
            <w:szCs w:val="24"/>
          </w:rPr>
          <w:t>s</w:t>
        </w:r>
      </w:ins>
      <w:r w:rsidRPr="006E0EAE">
        <w:rPr>
          <w:rFonts w:ascii="Times New Roman" w:hAnsi="Times New Roman" w:cs="Times New Roman"/>
          <w:sz w:val="24"/>
          <w:szCs w:val="24"/>
        </w:rPr>
        <w:t xml:space="preserve"> at </w:t>
      </w:r>
      <w:ins w:id="122" w:author="Miller, Harvey J." w:date="2019-12-10T11:00:00Z">
        <w:r w:rsidR="008C77AC">
          <w:rPr>
            <w:rFonts w:ascii="Times New Roman" w:hAnsi="Times New Roman" w:cs="Times New Roman"/>
            <w:sz w:val="24"/>
            <w:szCs w:val="24"/>
          </w:rPr>
          <w:t xml:space="preserve">a </w:t>
        </w:r>
      </w:ins>
      <w:del w:id="123" w:author="Miller, Harvey J." w:date="2019-12-10T11:00:00Z">
        <w:r w:rsidRPr="006E0EAE" w:rsidDel="008C77AC">
          <w:rPr>
            <w:rFonts w:ascii="Times New Roman" w:hAnsi="Times New Roman" w:cs="Times New Roman"/>
            <w:sz w:val="24"/>
            <w:szCs w:val="24"/>
          </w:rPr>
          <w:delText xml:space="preserve">the </w:delText>
        </w:r>
      </w:del>
      <w:r w:rsidRPr="006E0EAE">
        <w:rPr>
          <w:rFonts w:ascii="Times New Roman" w:hAnsi="Times New Roman" w:cs="Times New Roman"/>
          <w:sz w:val="24"/>
          <w:szCs w:val="24"/>
        </w:rPr>
        <w:t>stop, the bus arrives</w:t>
      </w:r>
      <w:del w:id="124" w:author="Miller, Harvey J." w:date="2019-12-09T16:52:00Z">
        <w:r w:rsidRPr="006E0EAE" w:rsidDel="00492706">
          <w:rPr>
            <w:rFonts w:ascii="Times New Roman" w:hAnsi="Times New Roman" w:cs="Times New Roman"/>
            <w:sz w:val="24"/>
            <w:szCs w:val="24"/>
          </w:rPr>
          <w:delText xml:space="preserve"> and leaves</w:delText>
        </w:r>
      </w:del>
      <w:r w:rsidRPr="006E0EAE">
        <w:rPr>
          <w:rFonts w:ascii="Times New Roman" w:hAnsi="Times New Roman" w:cs="Times New Roman"/>
          <w:sz w:val="24"/>
          <w:szCs w:val="24"/>
        </w:rPr>
        <w:t xml:space="preserve">.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ins w:id="125" w:author="Miller, Harvey J." w:date="2019-12-10T09:15:00Z">
        <w:r w:rsidR="00B93E3D">
          <w:rPr>
            <w:rFonts w:ascii="Times New Roman" w:hAnsi="Times New Roman" w:cs="Times New Roman"/>
            <w:sz w:val="24"/>
            <w:szCs w:val="24"/>
          </w:rPr>
          <w:t xml:space="preserve">After a </w:t>
        </w:r>
      </w:ins>
      <w:del w:id="126" w:author="Miller, Harvey J." w:date="2019-12-10T09:15:00Z">
        <w:r w:rsidDel="00B93E3D">
          <w:rPr>
            <w:rFonts w:ascii="Times New Roman" w:hAnsi="Times New Roman" w:cs="Times New Roman"/>
            <w:sz w:val="24"/>
            <w:szCs w:val="24"/>
          </w:rPr>
          <w:delText>D</w:delText>
        </w:r>
        <w:r w:rsidRPr="00803DCB" w:rsidDel="00B93E3D">
          <w:rPr>
            <w:rFonts w:ascii="Times New Roman" w:hAnsi="Times New Roman" w:cs="Times New Roman"/>
            <w:sz w:val="24"/>
            <w:szCs w:val="24"/>
          </w:rPr>
          <w:delText xml:space="preserve">uring the time </w:delText>
        </w:r>
      </w:del>
      <w:del w:id="127" w:author="Miller, Harvey J." w:date="2019-12-10T09:10:00Z">
        <w:r w:rsidRPr="00803DCB" w:rsidDel="00B93E3D">
          <w:rPr>
            <w:rFonts w:ascii="Times New Roman" w:hAnsi="Times New Roman" w:cs="Times New Roman"/>
            <w:sz w:val="24"/>
            <w:szCs w:val="24"/>
          </w:rPr>
          <w:delText xml:space="preserve">interval </w:delText>
        </w:r>
      </w:del>
      <w:del w:id="128" w:author="Miller, Harvey J." w:date="2019-12-10T09:15:00Z">
        <w:r w:rsidRPr="00803DCB" w:rsidDel="00B93E3D">
          <w:rPr>
            <w:rFonts w:ascii="Times New Roman" w:hAnsi="Times New Roman" w:cs="Times New Roman"/>
            <w:sz w:val="24"/>
            <w:szCs w:val="24"/>
          </w:rPr>
          <w:delText xml:space="preserve">between when a </w:delText>
        </w:r>
      </w:del>
      <w:r w:rsidRPr="00803DCB">
        <w:rPr>
          <w:rFonts w:ascii="Times New Roman" w:hAnsi="Times New Roman" w:cs="Times New Roman"/>
          <w:sz w:val="24"/>
          <w:szCs w:val="24"/>
        </w:rPr>
        <w:t xml:space="preserve">person </w:t>
      </w:r>
      <w:ins w:id="129" w:author="Miller, Harvey J." w:date="2019-12-10T09:15:00Z">
        <w:r w:rsidR="00B93E3D">
          <w:rPr>
            <w:rFonts w:ascii="Times New Roman" w:hAnsi="Times New Roman" w:cs="Times New Roman"/>
            <w:sz w:val="24"/>
            <w:szCs w:val="24"/>
          </w:rPr>
          <w:t xml:space="preserve">decides to leave their </w:t>
        </w:r>
      </w:ins>
      <w:del w:id="130" w:author="Miller, Harvey J." w:date="2019-12-10T09:15:00Z">
        <w:r w:rsidRPr="00803DCB" w:rsidDel="00B93E3D">
          <w:rPr>
            <w:rFonts w:ascii="Times New Roman" w:hAnsi="Times New Roman" w:cs="Times New Roman"/>
            <w:sz w:val="24"/>
            <w:szCs w:val="24"/>
          </w:rPr>
          <w:delText xml:space="preserve">leaves </w:delText>
        </w:r>
      </w:del>
      <w:del w:id="131" w:author="Miller, Harvey J." w:date="2019-12-10T09:16:00Z">
        <w:r w:rsidRPr="00803DCB" w:rsidDel="00B93E3D">
          <w:rPr>
            <w:rFonts w:ascii="Times New Roman" w:hAnsi="Times New Roman" w:cs="Times New Roman"/>
            <w:sz w:val="24"/>
            <w:szCs w:val="24"/>
          </w:rPr>
          <w:delText>thei</w:delText>
        </w:r>
      </w:del>
      <w:del w:id="132" w:author="Miller, Harvey J." w:date="2019-12-10T09:15:00Z">
        <w:r w:rsidRPr="00803DCB" w:rsidDel="00B93E3D">
          <w:rPr>
            <w:rFonts w:ascii="Times New Roman" w:hAnsi="Times New Roman" w:cs="Times New Roman"/>
            <w:sz w:val="24"/>
            <w:szCs w:val="24"/>
          </w:rPr>
          <w:delText xml:space="preserve">r </w:delText>
        </w:r>
      </w:del>
      <w:r w:rsidRPr="00803DCB">
        <w:rPr>
          <w:rFonts w:ascii="Times New Roman" w:hAnsi="Times New Roman" w:cs="Times New Roman"/>
          <w:sz w:val="24"/>
          <w:szCs w:val="24"/>
        </w:rPr>
        <w:t>home</w:t>
      </w:r>
      <w:del w:id="133" w:author="Miller, Harvey J." w:date="2019-12-10T09:16:00Z">
        <w:r w:rsidRPr="00803DCB" w:rsidDel="00B93E3D">
          <w:rPr>
            <w:rFonts w:ascii="Times New Roman" w:hAnsi="Times New Roman" w:cs="Times New Roman"/>
            <w:sz w:val="24"/>
            <w:szCs w:val="24"/>
          </w:rPr>
          <w:delText xml:space="preserve"> and arrives at the stop</w:delText>
        </w:r>
      </w:del>
      <w:r w:rsidRPr="00803DCB">
        <w:rPr>
          <w:rFonts w:ascii="Times New Roman" w:hAnsi="Times New Roman" w:cs="Times New Roman"/>
          <w:sz w:val="24"/>
          <w:szCs w:val="24"/>
        </w:rPr>
        <w:t xml:space="preserve">, the actual arrival time of the bus may change. </w:t>
      </w:r>
      <w:del w:id="134" w:author="Miller, Harvey J." w:date="2019-12-10T09:12:00Z">
        <w:r w:rsidRPr="00803DCB" w:rsidDel="00B93E3D">
          <w:rPr>
            <w:rFonts w:ascii="Times New Roman" w:hAnsi="Times New Roman" w:cs="Times New Roman"/>
            <w:sz w:val="24"/>
            <w:szCs w:val="24"/>
          </w:rPr>
          <w:delText xml:space="preserve">For example, </w:delText>
        </w:r>
      </w:del>
      <w:ins w:id="135" w:author="Miller, Harvey J." w:date="2019-12-10T09:12:00Z">
        <w:r w:rsidR="00B93E3D">
          <w:rPr>
            <w:rFonts w:ascii="Times New Roman" w:hAnsi="Times New Roman" w:cs="Times New Roman"/>
            <w:sz w:val="24"/>
            <w:szCs w:val="24"/>
          </w:rPr>
          <w:t>I</w:t>
        </w:r>
      </w:ins>
      <w:del w:id="136" w:author="Miller, Harvey J." w:date="2019-12-10T09:12:00Z">
        <w:r w:rsidRPr="00803DCB" w:rsidDel="00B93E3D">
          <w:rPr>
            <w:rFonts w:ascii="Times New Roman" w:hAnsi="Times New Roman" w:cs="Times New Roman"/>
            <w:sz w:val="24"/>
            <w:szCs w:val="24"/>
          </w:rPr>
          <w:delText>i</w:delText>
        </w:r>
      </w:del>
      <w:r w:rsidRPr="00803DCB">
        <w:rPr>
          <w:rFonts w:ascii="Times New Roman" w:hAnsi="Times New Roman" w:cs="Times New Roman"/>
          <w:sz w:val="24"/>
          <w:szCs w:val="24"/>
        </w:rPr>
        <w:t xml:space="preserve">f </w:t>
      </w:r>
      <w:ins w:id="137" w:author="Miller, Harvey J." w:date="2019-12-10T09:16:00Z">
        <w:r w:rsidR="00B93E3D">
          <w:rPr>
            <w:rFonts w:ascii="Times New Roman" w:hAnsi="Times New Roman" w:cs="Times New Roman"/>
            <w:sz w:val="24"/>
            <w:szCs w:val="24"/>
          </w:rPr>
          <w:t>a</w:t>
        </w:r>
      </w:ins>
      <w:del w:id="138" w:author="Miller, Harvey J." w:date="2019-12-10T09:16:00Z">
        <w:r w:rsidRPr="00803DCB" w:rsidDel="00B93E3D">
          <w:rPr>
            <w:rFonts w:ascii="Times New Roman" w:hAnsi="Times New Roman" w:cs="Times New Roman"/>
            <w:sz w:val="24"/>
            <w:szCs w:val="24"/>
          </w:rPr>
          <w:delText>the</w:delText>
        </w:r>
      </w:del>
      <w:r w:rsidRPr="00803DCB">
        <w:rPr>
          <w:rFonts w:ascii="Times New Roman" w:hAnsi="Times New Roman" w:cs="Times New Roman"/>
          <w:sz w:val="24"/>
          <w:szCs w:val="24"/>
        </w:rPr>
        <w:t xml:space="preserve"> bus is behind schedule, the </w:t>
      </w:r>
      <w:ins w:id="139" w:author="Miller, Harvey J." w:date="2019-12-10T09:16:00Z">
        <w:r w:rsidR="00B93E3D">
          <w:rPr>
            <w:rFonts w:ascii="Times New Roman" w:hAnsi="Times New Roman" w:cs="Times New Roman"/>
            <w:sz w:val="24"/>
            <w:szCs w:val="24"/>
          </w:rPr>
          <w:t>operator</w:t>
        </w:r>
      </w:ins>
      <w:del w:id="140" w:author="Miller, Harvey J." w:date="2019-12-10T09:16:00Z">
        <w:r w:rsidRPr="00803DCB" w:rsidDel="00B93E3D">
          <w:rPr>
            <w:rFonts w:ascii="Times New Roman" w:hAnsi="Times New Roman" w:cs="Times New Roman"/>
            <w:sz w:val="24"/>
            <w:szCs w:val="24"/>
          </w:rPr>
          <w:delText>driver</w:delText>
        </w:r>
      </w:del>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w:t>
      </w:r>
      <w:ins w:id="141" w:author="Miller, Harvey J." w:date="2019-12-10T09:14:00Z">
        <w:r w:rsidR="00B93E3D">
          <w:rPr>
            <w:rFonts w:ascii="Times New Roman" w:hAnsi="Times New Roman" w:cs="Times New Roman"/>
            <w:sz w:val="24"/>
            <w:szCs w:val="24"/>
          </w:rPr>
          <w:t xml:space="preserve">In addition, </w:t>
        </w:r>
      </w:ins>
      <w:ins w:id="142" w:author="Miller, Harvey J." w:date="2019-12-10T09:11:00Z">
        <w:r w:rsidR="00B93E3D">
          <w:rPr>
            <w:rFonts w:ascii="Times New Roman" w:hAnsi="Times New Roman" w:cs="Times New Roman"/>
            <w:sz w:val="24"/>
            <w:szCs w:val="24"/>
          </w:rPr>
          <w:t xml:space="preserve">RTI apps update vehicle location and arrival times only at fixed time intervals (e.g. every </w:t>
        </w:r>
      </w:ins>
      <w:ins w:id="143" w:author="Miller, Harvey J." w:date="2019-12-10T09:12:00Z">
        <w:r w:rsidR="00B93E3D">
          <w:rPr>
            <w:rFonts w:ascii="Times New Roman" w:hAnsi="Times New Roman" w:cs="Times New Roman"/>
            <w:sz w:val="24"/>
            <w:szCs w:val="24"/>
          </w:rPr>
          <w:t xml:space="preserve">minute).  </w:t>
        </w:r>
      </w:ins>
      <w:ins w:id="144" w:author="Miller, Harvey J." w:date="2019-12-10T09:14:00Z">
        <w:r w:rsidR="00B93E3D">
          <w:rPr>
            <w:rFonts w:ascii="Times New Roman" w:hAnsi="Times New Roman" w:cs="Times New Roman"/>
            <w:sz w:val="24"/>
            <w:szCs w:val="24"/>
          </w:rPr>
          <w:t xml:space="preserve">The </w:t>
        </w:r>
      </w:ins>
      <w:ins w:id="145" w:author="Miller, Harvey J." w:date="2019-12-10T09:16:00Z">
        <w:r w:rsidR="00B93E3D">
          <w:rPr>
            <w:rFonts w:ascii="Times New Roman" w:hAnsi="Times New Roman" w:cs="Times New Roman"/>
            <w:sz w:val="24"/>
            <w:szCs w:val="24"/>
          </w:rPr>
          <w:t>discrepancies</w:t>
        </w:r>
      </w:ins>
      <w:ins w:id="146" w:author="Miller, Harvey J." w:date="2019-12-10T09:14:00Z">
        <w:r w:rsidR="00B93E3D">
          <w:rPr>
            <w:rFonts w:ascii="Times New Roman" w:hAnsi="Times New Roman" w:cs="Times New Roman"/>
            <w:sz w:val="24"/>
            <w:szCs w:val="24"/>
          </w:rPr>
          <w:t xml:space="preserve"> between</w:t>
        </w:r>
      </w:ins>
      <w:ins w:id="147" w:author="Miller, Harvey J." w:date="2019-12-10T09:16:00Z">
        <w:r w:rsidR="00B93E3D">
          <w:rPr>
            <w:rFonts w:ascii="Times New Roman" w:hAnsi="Times New Roman" w:cs="Times New Roman"/>
            <w:sz w:val="24"/>
            <w:szCs w:val="24"/>
          </w:rPr>
          <w:t xml:space="preserve"> the RTI </w:t>
        </w:r>
      </w:ins>
      <w:ins w:id="148" w:author="Miller, Harvey J." w:date="2019-12-10T09:17:00Z">
        <w:r w:rsidR="00B93E3D">
          <w:rPr>
            <w:rFonts w:ascii="Times New Roman" w:hAnsi="Times New Roman" w:cs="Times New Roman"/>
            <w:sz w:val="24"/>
            <w:szCs w:val="24"/>
          </w:rPr>
          <w:t xml:space="preserve">and reality </w:t>
        </w:r>
      </w:ins>
      <w:del w:id="149" w:author="Miller, Harvey J." w:date="2019-12-10T09:14:00Z">
        <w:r w:rsidRPr="00803DCB" w:rsidDel="00B93E3D">
          <w:rPr>
            <w:rFonts w:ascii="Times New Roman" w:hAnsi="Times New Roman" w:cs="Times New Roman"/>
            <w:sz w:val="24"/>
            <w:szCs w:val="24"/>
          </w:rPr>
          <w:delText>Th</w:delText>
        </w:r>
      </w:del>
      <w:del w:id="150" w:author="Miller, Harvey J." w:date="2019-12-10T09:12:00Z">
        <w:r w:rsidRPr="00803DCB" w:rsidDel="00B93E3D">
          <w:rPr>
            <w:rFonts w:ascii="Times New Roman" w:hAnsi="Times New Roman" w:cs="Times New Roman"/>
            <w:sz w:val="24"/>
            <w:szCs w:val="24"/>
          </w:rPr>
          <w:delText xml:space="preserve">is </w:delText>
        </w:r>
      </w:del>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w:t>
      </w:r>
      <w:del w:id="151" w:author="Miller, Harvey J." w:date="2019-12-10T09:17:00Z">
        <w:r w:rsidRPr="00803DCB" w:rsidDel="00B93E3D">
          <w:rPr>
            <w:rFonts w:ascii="Times New Roman" w:hAnsi="Times New Roman" w:cs="Times New Roman"/>
            <w:sz w:val="24"/>
            <w:szCs w:val="24"/>
          </w:rPr>
          <w:delText xml:space="preserve"> since the RTI can become inaccurate during their travel from home to the bus stop</w:delText>
        </w:r>
      </w:del>
      <w:r w:rsidRPr="00803DCB">
        <w:rPr>
          <w:rFonts w:ascii="Times New Roman" w:hAnsi="Times New Roman" w:cs="Times New Roman"/>
          <w:sz w:val="24"/>
          <w:szCs w:val="24"/>
        </w:rPr>
        <w:t xml:space="preserve">, resulting in </w:t>
      </w:r>
      <w:del w:id="152" w:author="Miller, Harvey J." w:date="2019-12-10T09:14:00Z">
        <w:r w:rsidRPr="00803DCB" w:rsidDel="00B93E3D">
          <w:rPr>
            <w:rFonts w:ascii="Times New Roman" w:hAnsi="Times New Roman" w:cs="Times New Roman"/>
            <w:sz w:val="24"/>
            <w:szCs w:val="24"/>
          </w:rPr>
          <w:delText xml:space="preserve">a much </w:delText>
        </w:r>
      </w:del>
      <w:r w:rsidRPr="00803DCB">
        <w:rPr>
          <w:rFonts w:ascii="Times New Roman" w:hAnsi="Times New Roman" w:cs="Times New Roman"/>
          <w:sz w:val="24"/>
          <w:szCs w:val="24"/>
        </w:rPr>
        <w:t>long</w:t>
      </w:r>
      <w:ins w:id="153" w:author="Miller, Harvey J." w:date="2019-12-10T09:15:00Z">
        <w:r w:rsidR="00B93E3D">
          <w:rPr>
            <w:rFonts w:ascii="Times New Roman" w:hAnsi="Times New Roman" w:cs="Times New Roman"/>
            <w:sz w:val="24"/>
            <w:szCs w:val="24"/>
          </w:rPr>
          <w:t xml:space="preserve"> </w:t>
        </w:r>
      </w:ins>
      <w:del w:id="154" w:author="Miller, Harvey J." w:date="2019-12-10T09:15:00Z">
        <w:r w:rsidRPr="00803DCB" w:rsidDel="00B93E3D">
          <w:rPr>
            <w:rFonts w:ascii="Times New Roman" w:hAnsi="Times New Roman" w:cs="Times New Roman"/>
            <w:sz w:val="24"/>
            <w:szCs w:val="24"/>
          </w:rPr>
          <w:delText xml:space="preserve">er </w:delText>
        </w:r>
      </w:del>
      <w:r w:rsidRPr="00803DCB">
        <w:rPr>
          <w:rFonts w:ascii="Times New Roman" w:hAnsi="Times New Roman" w:cs="Times New Roman"/>
          <w:sz w:val="24"/>
          <w:szCs w:val="24"/>
        </w:rPr>
        <w:t>wait time</w:t>
      </w:r>
      <w:ins w:id="155" w:author="Miller, Harvey J." w:date="2019-12-10T09:15:00Z">
        <w:r w:rsidR="00F00CF3">
          <w:rPr>
            <w:rFonts w:ascii="Times New Roman" w:hAnsi="Times New Roman" w:cs="Times New Roman"/>
            <w:sz w:val="24"/>
            <w:szCs w:val="24"/>
          </w:rPr>
          <w:t xml:space="preserve"> – a</w:t>
        </w:r>
      </w:ins>
      <w:ins w:id="156" w:author="Miller, Harvey J." w:date="2019-12-10T11:01:00Z">
        <w:r w:rsidR="00F00CF3">
          <w:rPr>
            <w:rFonts w:ascii="Times New Roman" w:hAnsi="Times New Roman" w:cs="Times New Roman"/>
            <w:sz w:val="24"/>
            <w:szCs w:val="24"/>
          </w:rPr>
          <w:t xml:space="preserve">t least as </w:t>
        </w:r>
      </w:ins>
      <w:ins w:id="157" w:author="Miller, Harvey J." w:date="2019-12-10T09:15:00Z">
        <w:r w:rsidR="00F00CF3">
          <w:rPr>
            <w:rFonts w:ascii="Times New Roman" w:hAnsi="Times New Roman" w:cs="Times New Roman"/>
            <w:sz w:val="24"/>
            <w:szCs w:val="24"/>
          </w:rPr>
          <w:t xml:space="preserve">long as the service headway; longer if </w:t>
        </w:r>
        <w:del w:id="158" w:author="Luyu Liu" w:date="2019-12-17T21:05:00Z">
          <w:r w:rsidR="00F00CF3" w:rsidDel="004A6E55">
            <w:rPr>
              <w:rFonts w:ascii="Times New Roman" w:hAnsi="Times New Roman" w:cs="Times New Roman" w:hint="eastAsia"/>
              <w:sz w:val="24"/>
              <w:szCs w:val="24"/>
            </w:rPr>
            <w:delText>there are u</w:delText>
          </w:r>
        </w:del>
      </w:ins>
      <w:ins w:id="159" w:author="Miller, Harvey J." w:date="2019-12-10T11:01:00Z">
        <w:del w:id="160" w:author="Luyu Liu" w:date="2019-12-17T21:05:00Z">
          <w:r w:rsidR="00F00CF3" w:rsidDel="004A6E55">
            <w:rPr>
              <w:rFonts w:ascii="Times New Roman" w:hAnsi="Times New Roman" w:cs="Times New Roman" w:hint="eastAsia"/>
              <w:sz w:val="24"/>
              <w:szCs w:val="24"/>
            </w:rPr>
            <w:delText>pstream delays</w:delText>
          </w:r>
        </w:del>
      </w:ins>
      <w:ins w:id="161" w:author="Luyu Liu" w:date="2019-12-17T21:05:00Z">
        <w:r w:rsidR="004A6E55">
          <w:rPr>
            <w:rFonts w:ascii="Times New Roman" w:hAnsi="Times New Roman" w:cs="Times New Roman"/>
            <w:sz w:val="24"/>
            <w:szCs w:val="24"/>
          </w:rPr>
          <w:t xml:space="preserve">the bus </w:t>
        </w:r>
      </w:ins>
      <w:ins w:id="162" w:author="Luyu Liu" w:date="2019-12-17T21:06:00Z">
        <w:r w:rsidR="004A6E55">
          <w:rPr>
            <w:rFonts w:ascii="Times New Roman" w:hAnsi="Times New Roman" w:cs="Times New Roman"/>
            <w:sz w:val="24"/>
            <w:szCs w:val="24"/>
          </w:rPr>
          <w:t xml:space="preserve">schedule </w:t>
        </w:r>
      </w:ins>
      <w:ins w:id="163" w:author="Luyu Liu" w:date="2019-12-17T21:05:00Z">
        <w:r w:rsidR="004A6E55">
          <w:rPr>
            <w:rFonts w:ascii="Times New Roman" w:hAnsi="Times New Roman" w:cs="Times New Roman"/>
            <w:sz w:val="24"/>
            <w:szCs w:val="24"/>
          </w:rPr>
          <w:t>has</w:t>
        </w:r>
      </w:ins>
      <w:ins w:id="164" w:author="Luyu Liu" w:date="2019-12-17T21:06:00Z">
        <w:r w:rsidR="004A6E55">
          <w:rPr>
            <w:rFonts w:ascii="Times New Roman" w:hAnsi="Times New Roman" w:cs="Times New Roman"/>
            <w:sz w:val="24"/>
            <w:szCs w:val="24"/>
          </w:rPr>
          <w:t xml:space="preserve"> larger headway</w:t>
        </w:r>
      </w:ins>
      <w:r w:rsidRPr="00803DCB">
        <w:rPr>
          <w:rFonts w:ascii="Times New Roman" w:hAnsi="Times New Roman" w:cs="Times New Roman"/>
          <w:sz w:val="24"/>
          <w:szCs w:val="24"/>
        </w:rPr>
        <w:t xml:space="preserve">. Paradoxically, the use of RTI may increase waiting times based on the </w:t>
      </w:r>
      <w:ins w:id="165" w:author="Miller, Harvey J." w:date="2019-12-10T11:02:00Z">
        <w:r w:rsidR="00F00CF3">
          <w:rPr>
            <w:rFonts w:ascii="Times New Roman" w:hAnsi="Times New Roman" w:cs="Times New Roman"/>
            <w:sz w:val="24"/>
            <w:szCs w:val="24"/>
          </w:rPr>
          <w:t>realized</w:t>
        </w:r>
      </w:ins>
      <w:del w:id="166" w:author="Miller, Harvey J." w:date="2019-12-10T11:01:00Z">
        <w:r w:rsidRPr="00803DCB" w:rsidDel="00F00CF3">
          <w:rPr>
            <w:rFonts w:ascii="Times New Roman" w:hAnsi="Times New Roman" w:cs="Times New Roman"/>
            <w:sz w:val="24"/>
            <w:szCs w:val="24"/>
          </w:rPr>
          <w:delText>actual</w:delText>
        </w:r>
      </w:del>
      <w:ins w:id="167" w:author="Miller, Harvey J." w:date="2019-12-10T11:02:00Z">
        <w:r w:rsidR="00F00CF3">
          <w:rPr>
            <w:rFonts w:ascii="Times New Roman" w:hAnsi="Times New Roman" w:cs="Times New Roman"/>
            <w:sz w:val="24"/>
            <w:szCs w:val="24"/>
          </w:rPr>
          <w:t xml:space="preserve"> </w:t>
        </w:r>
      </w:ins>
      <w:del w:id="168" w:author="Miller, Harvey J." w:date="2019-12-10T11:02:00Z">
        <w:r w:rsidRPr="00803DCB" w:rsidDel="00F00CF3">
          <w:rPr>
            <w:rFonts w:ascii="Times New Roman" w:hAnsi="Times New Roman" w:cs="Times New Roman"/>
            <w:sz w:val="24"/>
            <w:szCs w:val="24"/>
          </w:rPr>
          <w:delText xml:space="preserve"> </w:delText>
        </w:r>
      </w:del>
      <w:r w:rsidRPr="00803DCB">
        <w:rPr>
          <w:rFonts w:ascii="Times New Roman" w:hAnsi="Times New Roman" w:cs="Times New Roman"/>
          <w:sz w:val="24"/>
          <w:szCs w:val="24"/>
        </w:rPr>
        <w:t>performance of the public transit system</w:t>
      </w:r>
      <w:del w:id="169" w:author="Miller, Harvey J." w:date="2019-12-10T11:01:00Z">
        <w:r w:rsidRPr="00803DCB" w:rsidDel="00F00CF3">
          <w:rPr>
            <w:rFonts w:ascii="Times New Roman" w:hAnsi="Times New Roman" w:cs="Times New Roman"/>
            <w:sz w:val="24"/>
            <w:szCs w:val="24"/>
          </w:rPr>
          <w:delText xml:space="preserve"> and the time required to travel to the designated stop</w:delText>
        </w:r>
      </w:del>
      <w:r w:rsidRPr="00803DCB">
        <w:rPr>
          <w:rFonts w:ascii="Times New Roman" w:hAnsi="Times New Roman" w:cs="Times New Roman"/>
          <w:sz w:val="24"/>
          <w:szCs w:val="24"/>
        </w:rPr>
        <w:t>.</w:t>
      </w:r>
      <w:r w:rsidRPr="00DC1984">
        <w:rPr>
          <w:rFonts w:ascii="Times New Roman" w:hAnsi="Times New Roman" w:cs="Times New Roman"/>
          <w:sz w:val="24"/>
          <w:szCs w:val="24"/>
        </w:rPr>
        <w:t xml:space="preserve"> </w:t>
      </w:r>
      <w:commentRangeEnd w:id="118"/>
      <w:r w:rsidR="00B93E3D">
        <w:rPr>
          <w:rStyle w:val="CommentReference"/>
        </w:rPr>
        <w:commentReference w:id="118"/>
      </w:r>
    </w:p>
    <w:p w14:paraId="55B71CF0" w14:textId="509CB088" w:rsidR="006550FB" w:rsidRPr="00F242B3" w:rsidDel="00B93E3D" w:rsidRDefault="006550FB" w:rsidP="006550FB">
      <w:pPr>
        <w:ind w:firstLine="720"/>
        <w:jc w:val="both"/>
        <w:rPr>
          <w:del w:id="170" w:author="Miller, Harvey J." w:date="2019-12-10T09:11:00Z"/>
          <w:rFonts w:ascii="Times New Roman" w:hAnsi="Times New Roman" w:cs="Times New Roman"/>
          <w:sz w:val="24"/>
          <w:szCs w:val="24"/>
        </w:rPr>
      </w:pPr>
      <w:del w:id="171" w:author="Miller, Harvey J." w:date="2019-12-10T09:11:00Z">
        <w:r w:rsidDel="00B93E3D">
          <w:rPr>
            <w:rFonts w:ascii="Times New Roman" w:hAnsi="Times New Roman" w:cs="Times New Roman"/>
            <w:sz w:val="24"/>
            <w:szCs w:val="24"/>
          </w:rPr>
          <w:delText>Despite the technological breakthroughs in providing RTI to public transit users</w:delText>
        </w:r>
        <w:r w:rsidRPr="00F242B3" w:rsidDel="00B93E3D">
          <w:rPr>
            <w:rFonts w:ascii="Times New Roman" w:hAnsi="Times New Roman" w:cs="Times New Roman"/>
            <w:sz w:val="24"/>
            <w:szCs w:val="24"/>
          </w:rPr>
          <w:delText xml:space="preserve">, </w:delText>
        </w:r>
        <w:r w:rsidDel="00B93E3D">
          <w:rPr>
            <w:rFonts w:ascii="Times New Roman" w:hAnsi="Times New Roman" w:cs="Times New Roman"/>
            <w:sz w:val="24"/>
            <w:szCs w:val="24"/>
          </w:rPr>
          <w:delTex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delText>
        </w:r>
      </w:del>
    </w:p>
    <w:p w14:paraId="6CDE1527" w14:textId="39CF7DD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w:t>
      </w:r>
      <w:ins w:id="172" w:author="Miller, Harvey J." w:date="2019-12-10T09:19:00Z">
        <w:r w:rsidR="00B93E3D">
          <w:rPr>
            <w:rFonts w:ascii="Times New Roman" w:hAnsi="Times New Roman" w:cs="Times New Roman"/>
            <w:sz w:val="24"/>
            <w:szCs w:val="24"/>
          </w:rPr>
          <w:t xml:space="preserve">the </w:t>
        </w:r>
      </w:ins>
      <w:r>
        <w:rPr>
          <w:rFonts w:ascii="Times New Roman" w:hAnsi="Times New Roman" w:cs="Times New Roman"/>
          <w:sz w:val="24"/>
          <w:szCs w:val="24"/>
        </w:rPr>
        <w:t xml:space="preserve">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del w:id="173" w:author="Miller, Harvey J." w:date="2019-12-10T11:02:00Z">
        <w:r w:rsidDel="00F00CF3">
          <w:rPr>
            <w:rFonts w:ascii="Times New Roman" w:hAnsi="Times New Roman" w:cs="Times New Roman"/>
            <w:sz w:val="24"/>
            <w:szCs w:val="24"/>
          </w:rPr>
          <w:delText xml:space="preserve">behavioral </w:delText>
        </w:r>
      </w:del>
      <w:r w:rsidRPr="006E12CF">
        <w:rPr>
          <w:rFonts w:ascii="Times New Roman" w:hAnsi="Times New Roman" w:cs="Times New Roman"/>
          <w:sz w:val="24"/>
          <w:szCs w:val="24"/>
        </w:rPr>
        <w:t xml:space="preserve">strategies that </w:t>
      </w:r>
      <w:del w:id="174" w:author="Miller, Harvey J." w:date="2019-12-10T11:02:00Z">
        <w:r w:rsidDel="00F00CF3">
          <w:rPr>
            <w:rFonts w:ascii="Times New Roman" w:hAnsi="Times New Roman" w:cs="Times New Roman"/>
            <w:sz w:val="24"/>
            <w:szCs w:val="24"/>
          </w:rPr>
          <w:delText xml:space="preserve">exploit or </w:delText>
        </w:r>
      </w:del>
      <w:r>
        <w:rPr>
          <w:rFonts w:ascii="Times New Roman" w:hAnsi="Times New Roman" w:cs="Times New Roman"/>
          <w:sz w:val="24"/>
          <w:szCs w:val="24"/>
        </w:rPr>
        <w:t>ignore</w:t>
      </w:r>
      <w:r w:rsidRPr="006E12CF">
        <w:rPr>
          <w:rFonts w:ascii="Times New Roman" w:hAnsi="Times New Roman" w:cs="Times New Roman"/>
          <w:sz w:val="24"/>
          <w:szCs w:val="24"/>
        </w:rPr>
        <w:t xml:space="preserve"> </w:t>
      </w:r>
      <w:del w:id="175" w:author="Miller, Harvey J." w:date="2019-12-10T11:03:00Z">
        <w:r w:rsidRPr="006E12CF" w:rsidDel="00F00CF3">
          <w:rPr>
            <w:rFonts w:ascii="Times New Roman" w:hAnsi="Times New Roman" w:cs="Times New Roman"/>
            <w:sz w:val="24"/>
            <w:szCs w:val="24"/>
          </w:rPr>
          <w:delText>RTI</w:delText>
        </w:r>
      </w:del>
      <w:ins w:id="176" w:author="Miller, Harvey J." w:date="2019-12-10T11:02:00Z">
        <w:r w:rsidR="00F00CF3">
          <w:rPr>
            <w:rFonts w:ascii="Times New Roman" w:hAnsi="Times New Roman" w:cs="Times New Roman"/>
            <w:sz w:val="24"/>
            <w:szCs w:val="24"/>
          </w:rPr>
          <w:t xml:space="preserve">and </w:t>
        </w:r>
      </w:ins>
      <w:ins w:id="177" w:author="Miller, Harvey J." w:date="2019-12-10T11:03:00Z">
        <w:r w:rsidR="00F00CF3">
          <w:rPr>
            <w:rFonts w:ascii="Times New Roman" w:hAnsi="Times New Roman" w:cs="Times New Roman"/>
            <w:sz w:val="24"/>
            <w:szCs w:val="24"/>
          </w:rPr>
          <w:t>exploit RTI</w:t>
        </w:r>
      </w:ins>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ins w:id="178" w:author="Miller, Harvey J." w:date="2019-12-09T16:53:00Z">
        <w:r w:rsidR="00492706" w:rsidRPr="003803CA">
          <w:rPr>
            <w:rFonts w:ascii="Times New Roman" w:hAnsi="Times New Roman" w:cs="Times New Roman"/>
            <w:sz w:val="24"/>
            <w:szCs w:val="24"/>
          </w:rPr>
          <w:t xml:space="preserve">We find that the best RTI </w:t>
        </w:r>
        <w:r w:rsidR="00492706">
          <w:rPr>
            <w:rFonts w:ascii="Times New Roman" w:hAnsi="Times New Roman" w:cs="Times New Roman"/>
            <w:sz w:val="24"/>
            <w:szCs w:val="24"/>
          </w:rPr>
          <w:t xml:space="preserve">strategy, a prudent tactic </w:t>
        </w:r>
        <w:r w:rsidR="00492706" w:rsidRPr="003803CA">
          <w:rPr>
            <w:rFonts w:ascii="Times New Roman" w:hAnsi="Times New Roman" w:cs="Times New Roman"/>
            <w:sz w:val="24"/>
            <w:szCs w:val="24"/>
          </w:rPr>
          <w:t xml:space="preserve">with an optimized insurance </w:t>
        </w:r>
        <w:r w:rsidR="00492706">
          <w:rPr>
            <w:rFonts w:ascii="Times New Roman" w:hAnsi="Times New Roman" w:cs="Times New Roman"/>
            <w:sz w:val="24"/>
            <w:szCs w:val="24"/>
          </w:rPr>
          <w:t xml:space="preserve">time </w:t>
        </w:r>
        <w:r w:rsidR="00492706" w:rsidRPr="003803CA">
          <w:rPr>
            <w:rFonts w:ascii="Times New Roman" w:hAnsi="Times New Roman" w:cs="Times New Roman"/>
            <w:sz w:val="24"/>
            <w:szCs w:val="24"/>
          </w:rPr>
          <w:t>buffer, performs roughly the same as a simple,</w:t>
        </w:r>
        <w:r w:rsidR="00B93E3D">
          <w:rPr>
            <w:rFonts w:ascii="Times New Roman" w:hAnsi="Times New Roman" w:cs="Times New Roman"/>
            <w:sz w:val="24"/>
            <w:szCs w:val="24"/>
          </w:rPr>
          <w:t xml:space="preserve"> follow-the-</w:t>
        </w:r>
        <w:r w:rsidR="00492706">
          <w:rPr>
            <w:rFonts w:ascii="Times New Roman" w:hAnsi="Times New Roman" w:cs="Times New Roman"/>
            <w:sz w:val="24"/>
            <w:szCs w:val="24"/>
          </w:rPr>
          <w:t xml:space="preserve">schedule tactic </w:t>
        </w:r>
        <w:r w:rsidR="00492706" w:rsidRPr="003803CA">
          <w:rPr>
            <w:rFonts w:ascii="Times New Roman" w:hAnsi="Times New Roman" w:cs="Times New Roman"/>
            <w:sz w:val="24"/>
            <w:szCs w:val="24"/>
          </w:rPr>
          <w:t xml:space="preserve">that does not use RTI. </w:t>
        </w:r>
      </w:ins>
      <w:r>
        <w:rPr>
          <w:rFonts w:ascii="Times New Roman" w:hAnsi="Times New Roman" w:cs="Times New Roman"/>
          <w:sz w:val="24"/>
          <w:szCs w:val="24"/>
        </w:rPr>
        <w:t xml:space="preserve"> </w:t>
      </w:r>
      <w:ins w:id="179" w:author="Miller, Harvey J." w:date="2019-12-09T16:54:00Z">
        <w:r w:rsidR="00492706">
          <w:rPr>
            <w:rFonts w:ascii="Times New Roman" w:hAnsi="Times New Roman" w:cs="Times New Roman"/>
            <w:sz w:val="24"/>
            <w:szCs w:val="24"/>
          </w:rPr>
          <w:t xml:space="preserve">However, relative performance </w:t>
        </w:r>
      </w:ins>
      <w:del w:id="180" w:author="Miller, Harvey J." w:date="2019-12-09T16:54:00Z">
        <w:r w:rsidDel="00492706">
          <w:rPr>
            <w:rFonts w:ascii="Times New Roman" w:hAnsi="Times New Roman" w:cs="Times New Roman"/>
            <w:sz w:val="24"/>
            <w:szCs w:val="24"/>
          </w:rPr>
          <w:delText xml:space="preserve">We show that the performance of RTI in reducing users’ wait time at stops </w:delText>
        </w:r>
      </w:del>
      <w:ins w:id="181" w:author="Miller, Harvey J." w:date="2019-12-10T09:19:00Z">
        <w:r w:rsidR="00B93E3D">
          <w:rPr>
            <w:rFonts w:ascii="Times New Roman" w:hAnsi="Times New Roman" w:cs="Times New Roman"/>
            <w:sz w:val="24"/>
            <w:szCs w:val="24"/>
          </w:rPr>
          <w:t xml:space="preserve">varies </w:t>
        </w:r>
      </w:ins>
      <w:del w:id="182" w:author="Miller, Harvey J." w:date="2019-12-10T09:19:00Z">
        <w:r w:rsidDel="00B93E3D">
          <w:rPr>
            <w:rFonts w:ascii="Times New Roman" w:hAnsi="Times New Roman" w:cs="Times New Roman"/>
            <w:sz w:val="24"/>
            <w:szCs w:val="24"/>
          </w:rPr>
          <w:delText xml:space="preserve">can vary </w:delText>
        </w:r>
      </w:del>
      <w:r>
        <w:rPr>
          <w:rFonts w:ascii="Times New Roman" w:hAnsi="Times New Roman" w:cs="Times New Roman"/>
          <w:sz w:val="24"/>
          <w:szCs w:val="24"/>
        </w:rPr>
        <w:t xml:space="preserve">depending on </w:t>
      </w:r>
      <w:ins w:id="183" w:author="Miller, Harvey J." w:date="2019-12-10T09:20:00Z">
        <w:r w:rsidR="00B93E3D">
          <w:rPr>
            <w:rFonts w:ascii="Times New Roman" w:hAnsi="Times New Roman" w:cs="Times New Roman"/>
            <w:sz w:val="24"/>
            <w:szCs w:val="24"/>
          </w:rPr>
          <w:t xml:space="preserve">time of day, </w:t>
        </w:r>
      </w:ins>
      <w:del w:id="184" w:author="Miller, Harvey J." w:date="2019-12-10T09:20:00Z">
        <w:r w:rsidDel="00B93E3D">
          <w:rPr>
            <w:rFonts w:ascii="Times New Roman" w:hAnsi="Times New Roman" w:cs="Times New Roman"/>
            <w:sz w:val="24"/>
            <w:szCs w:val="24"/>
          </w:rPr>
          <w:delText xml:space="preserve">the behavioral strategy, </w:delText>
        </w:r>
      </w:del>
      <w:r>
        <w:rPr>
          <w:rFonts w:ascii="Times New Roman" w:hAnsi="Times New Roman" w:cs="Times New Roman"/>
          <w:sz w:val="24"/>
          <w:szCs w:val="24"/>
        </w:rPr>
        <w:t>distance to the bus stop</w:t>
      </w:r>
      <w:del w:id="185" w:author="Miller, Harvey J." w:date="2019-12-10T09:20:00Z">
        <w:r w:rsidDel="00B93E3D">
          <w:rPr>
            <w:rFonts w:ascii="Times New Roman" w:hAnsi="Times New Roman" w:cs="Times New Roman"/>
            <w:sz w:val="24"/>
            <w:szCs w:val="24"/>
          </w:rPr>
          <w:delText xml:space="preserve"> from home</w:delText>
        </w:r>
      </w:del>
      <w:r>
        <w:rPr>
          <w:rFonts w:ascii="Times New Roman" w:hAnsi="Times New Roman" w:cs="Times New Roman"/>
          <w:sz w:val="24"/>
          <w:szCs w:val="24"/>
        </w:rPr>
        <w:t>, and the location of the stop along the bus route.</w:t>
      </w:r>
      <w:ins w:id="186" w:author="Miller, Harvey J." w:date="2019-12-09T16:54:00Z">
        <w:r w:rsidR="00492706">
          <w:rPr>
            <w:rFonts w:ascii="Times New Roman" w:hAnsi="Times New Roman" w:cs="Times New Roman"/>
            <w:sz w:val="24"/>
            <w:szCs w:val="24"/>
          </w:rPr>
          <w:t xml:space="preserve">  </w:t>
        </w:r>
      </w:ins>
      <w:ins w:id="187" w:author="Miller, Harvey J." w:date="2019-12-10T09:20:00Z">
        <w:r w:rsidR="00EE572F">
          <w:rPr>
            <w:rFonts w:ascii="Times New Roman" w:hAnsi="Times New Roman" w:cs="Times New Roman"/>
            <w:sz w:val="24"/>
            <w:szCs w:val="24"/>
          </w:rPr>
          <w:t>A</w:t>
        </w:r>
        <w:r w:rsidR="00EE572F" w:rsidRPr="00EE572F">
          <w:rPr>
            <w:rFonts w:ascii="Times New Roman" w:hAnsi="Times New Roman" w:cs="Times New Roman"/>
            <w:sz w:val="24"/>
            <w:szCs w:val="24"/>
          </w:rPr>
          <w:t xml:space="preserve">lthough RTI can have other benefits (such as </w:t>
        </w:r>
        <w:r w:rsidR="00EE572F">
          <w:rPr>
            <w:rFonts w:ascii="Times New Roman" w:hAnsi="Times New Roman" w:cs="Times New Roman"/>
            <w:sz w:val="24"/>
            <w:szCs w:val="24"/>
          </w:rPr>
          <w:t>re</w:t>
        </w:r>
        <w:r w:rsidR="00EE572F" w:rsidRPr="00EE572F">
          <w:rPr>
            <w:rFonts w:ascii="Times New Roman" w:hAnsi="Times New Roman" w:cs="Times New Roman"/>
            <w:sz w:val="24"/>
            <w:szCs w:val="24"/>
          </w:rPr>
          <w:t>assuring us</w:t>
        </w:r>
        <w:r w:rsidR="00EE572F">
          <w:rPr>
            <w:rFonts w:ascii="Times New Roman" w:hAnsi="Times New Roman" w:cs="Times New Roman"/>
            <w:sz w:val="24"/>
            <w:szCs w:val="24"/>
          </w:rPr>
          <w:t>ers), t</w:t>
        </w:r>
      </w:ins>
      <w:ins w:id="188" w:author="Miller, Harvey J." w:date="2019-12-09T16:54:00Z">
        <w:r w:rsidR="00492706">
          <w:rPr>
            <w:rFonts w:ascii="Times New Roman" w:hAnsi="Times New Roman" w:cs="Times New Roman"/>
            <w:sz w:val="24"/>
            <w:szCs w:val="24"/>
          </w:rPr>
          <w:t>hese results suggest limitations on the value of R</w:t>
        </w:r>
      </w:ins>
      <w:ins w:id="189" w:author="Miller, Harvey J." w:date="2019-12-09T16:55:00Z">
        <w:r w:rsidR="00492706">
          <w:rPr>
            <w:rFonts w:ascii="Times New Roman" w:hAnsi="Times New Roman" w:cs="Times New Roman"/>
            <w:sz w:val="24"/>
            <w:szCs w:val="24"/>
          </w:rPr>
          <w:t xml:space="preserve">TI in reducing user wait time </w:t>
        </w:r>
      </w:ins>
    </w:p>
    <w:p w14:paraId="1EDE5D93" w14:textId="57FD176D"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del w:id="190" w:author="Miller, Harvey J." w:date="2019-12-10T09:20:00Z">
        <w:r w:rsidDel="00EE572F">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review </w:t>
      </w:r>
      <w:ins w:id="191" w:author="Miller, Harvey J." w:date="2019-12-10T11:04:00Z">
        <w:r w:rsidR="00F00CF3">
          <w:rPr>
            <w:rFonts w:ascii="Times New Roman" w:hAnsi="Times New Roman" w:cs="Times New Roman"/>
            <w:sz w:val="24"/>
            <w:szCs w:val="24"/>
          </w:rPr>
          <w:t xml:space="preserve">previous research </w:t>
        </w:r>
      </w:ins>
      <w:del w:id="192" w:author="Miller, Harvey J." w:date="2019-12-10T11:04:00Z">
        <w:r w:rsidDel="00F00CF3">
          <w:rPr>
            <w:rFonts w:ascii="Times New Roman" w:hAnsi="Times New Roman" w:cs="Times New Roman"/>
            <w:sz w:val="24"/>
            <w:szCs w:val="24"/>
          </w:rPr>
          <w:delText xml:space="preserve">the studies </w:delText>
        </w:r>
      </w:del>
      <w:r>
        <w:rPr>
          <w:rFonts w:ascii="Times New Roman" w:hAnsi="Times New Roman" w:cs="Times New Roman"/>
          <w:sz w:val="24"/>
          <w:szCs w:val="24"/>
        </w:rPr>
        <w:t xml:space="preserve">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del w:id="193" w:author="Miller, Harvey J." w:date="2019-12-10T11:04:00Z">
        <w:r w:rsidR="00FC4DA7" w:rsidDel="00F00CF3">
          <w:rPr>
            <w:rFonts w:ascii="Times New Roman" w:hAnsi="Times New Roman" w:cs="Times New Roman"/>
            <w:sz w:val="24"/>
            <w:szCs w:val="24"/>
          </w:rPr>
          <w:delText xml:space="preserve"> </w:delText>
        </w:r>
      </w:del>
      <w:ins w:id="194" w:author="Miller, Harvey J." w:date="2019-12-10T11:04:00Z">
        <w:r w:rsidR="00F00CF3">
          <w:rPr>
            <w:rFonts w:ascii="Times New Roman" w:hAnsi="Times New Roman" w:cs="Times New Roman"/>
            <w:sz w:val="24"/>
            <w:szCs w:val="24"/>
          </w:rPr>
          <w:t>s</w:t>
        </w:r>
      </w:ins>
      <w:del w:id="195" w:author="Miller, Harvey J." w:date="2019-12-10T11:04:00Z">
        <w:r w:rsidR="00FC4DA7" w:rsidDel="00F00CF3">
          <w:rPr>
            <w:rFonts w:ascii="Times New Roman" w:hAnsi="Times New Roman" w:cs="Times New Roman"/>
            <w:sz w:val="24"/>
            <w:szCs w:val="24"/>
          </w:rPr>
          <w:delText xml:space="preserve">by information media and </w:delText>
        </w:r>
        <w:r w:rsidR="00D01535" w:rsidDel="00F00CF3">
          <w:rPr>
            <w:rFonts w:ascii="Times New Roman" w:hAnsi="Times New Roman" w:cs="Times New Roman"/>
            <w:sz w:val="24"/>
            <w:szCs w:val="24"/>
          </w:rPr>
          <w:delText>research methods</w:delText>
        </w:r>
      </w:del>
      <w:r>
        <w:rPr>
          <w:rFonts w:ascii="Times New Roman" w:hAnsi="Times New Roman" w:cs="Times New Roman"/>
          <w:sz w:val="24"/>
          <w:szCs w:val="24"/>
        </w:rPr>
        <w:t xml:space="preserve">. </w:t>
      </w:r>
      <w:r w:rsidR="00E41883">
        <w:rPr>
          <w:rFonts w:ascii="Times New Roman" w:hAnsi="Times New Roman" w:cs="Times New Roman"/>
          <w:sz w:val="24"/>
          <w:szCs w:val="24"/>
        </w:rPr>
        <w:t>Th</w:t>
      </w:r>
      <w:ins w:id="196" w:author="Miller, Harvey J." w:date="2019-12-10T11:04:00Z">
        <w:r w:rsidR="00F00CF3">
          <w:rPr>
            <w:rFonts w:ascii="Times New Roman" w:hAnsi="Times New Roman" w:cs="Times New Roman"/>
            <w:sz w:val="24"/>
            <w:szCs w:val="24"/>
          </w:rPr>
          <w:t xml:space="preserve">e subsequent section </w:t>
        </w:r>
      </w:ins>
      <w:del w:id="197" w:author="Miller, Harvey J." w:date="2019-12-10T11:04:00Z">
        <w:r w:rsidR="00E41883" w:rsidDel="00F00CF3">
          <w:rPr>
            <w:rFonts w:ascii="Times New Roman" w:hAnsi="Times New Roman" w:cs="Times New Roman"/>
            <w:sz w:val="24"/>
            <w:szCs w:val="24"/>
          </w:rPr>
          <w:delText xml:space="preserve">en we will </w:delText>
        </w:r>
      </w:del>
      <w:r w:rsidR="00E41883">
        <w:rPr>
          <w:rFonts w:ascii="Times New Roman" w:hAnsi="Times New Roman" w:cs="Times New Roman"/>
          <w:sz w:val="24"/>
          <w:szCs w:val="24"/>
        </w:rPr>
        <w:t>introduce</w:t>
      </w:r>
      <w:ins w:id="198" w:author="Miller, Harvey J." w:date="2019-12-10T11:04:00Z">
        <w:r w:rsidR="00F00CF3">
          <w:rPr>
            <w:rFonts w:ascii="Times New Roman" w:hAnsi="Times New Roman" w:cs="Times New Roman"/>
            <w:sz w:val="24"/>
            <w:szCs w:val="24"/>
          </w:rPr>
          <w:t>s</w:t>
        </w:r>
      </w:ins>
      <w:r w:rsidR="00E41883">
        <w:rPr>
          <w:rFonts w:ascii="Times New Roman" w:hAnsi="Times New Roman" w:cs="Times New Roman"/>
          <w:sz w:val="24"/>
          <w:szCs w:val="24"/>
        </w:rPr>
        <w:t xml:space="preserve"> our data sources, </w:t>
      </w:r>
      <w:ins w:id="199" w:author="Miller, Harvey J." w:date="2019-12-10T09:21:00Z">
        <w:r w:rsidR="00EE572F">
          <w:rPr>
            <w:rFonts w:ascii="Times New Roman" w:hAnsi="Times New Roman" w:cs="Times New Roman"/>
            <w:sz w:val="24"/>
            <w:szCs w:val="24"/>
          </w:rPr>
          <w:t xml:space="preserve">a theory of the mechanisms that underlie </w:t>
        </w:r>
      </w:ins>
      <w:del w:id="200" w:author="Miller, Harvey J." w:date="2019-12-10T09:21:00Z">
        <w:r w:rsidR="00E41883" w:rsidDel="00EE572F">
          <w:rPr>
            <w:rFonts w:ascii="Times New Roman" w:hAnsi="Times New Roman" w:cs="Times New Roman"/>
            <w:sz w:val="24"/>
            <w:szCs w:val="24"/>
          </w:rPr>
          <w:delText xml:space="preserve">the sources of </w:delText>
        </w:r>
      </w:del>
      <w:r w:rsidR="00E41883">
        <w:rPr>
          <w:rFonts w:ascii="Times New Roman" w:hAnsi="Times New Roman" w:cs="Times New Roman"/>
          <w:sz w:val="24"/>
          <w:szCs w:val="24"/>
        </w:rPr>
        <w:t>RTI</w:t>
      </w:r>
      <w:ins w:id="201" w:author="Miller, Harvey J." w:date="2019-12-10T09:21:00Z">
        <w:r w:rsidR="00EE572F">
          <w:rPr>
            <w:rFonts w:ascii="Times New Roman" w:hAnsi="Times New Roman" w:cs="Times New Roman"/>
            <w:sz w:val="24"/>
            <w:szCs w:val="24"/>
          </w:rPr>
          <w:t xml:space="preserve"> </w:t>
        </w:r>
      </w:ins>
      <w:del w:id="202" w:author="Miller, Harvey J." w:date="2019-12-10T09:21:00Z">
        <w:r w:rsidR="00E41883" w:rsidDel="00EE572F">
          <w:rPr>
            <w:rFonts w:ascii="Times New Roman" w:hAnsi="Times New Roman" w:cs="Times New Roman"/>
            <w:sz w:val="24"/>
            <w:szCs w:val="24"/>
          </w:rPr>
          <w:delText xml:space="preserve">-based </w:delText>
        </w:r>
      </w:del>
      <w:r w:rsidR="00E41883">
        <w:rPr>
          <w:rFonts w:ascii="Times New Roman" w:hAnsi="Times New Roman" w:cs="Times New Roman"/>
          <w:sz w:val="24"/>
          <w:szCs w:val="24"/>
        </w:rPr>
        <w:t>users’ waiting time penalties, and five types of trip planning strategies</w:t>
      </w:r>
      <w:del w:id="203" w:author="Miller, Harvey J." w:date="2019-12-10T09:22:00Z">
        <w:r w:rsidR="00E41883" w:rsidDel="00EE572F">
          <w:rPr>
            <w:rFonts w:ascii="Times New Roman" w:hAnsi="Times New Roman" w:cs="Times New Roman"/>
            <w:sz w:val="24"/>
            <w:szCs w:val="24"/>
          </w:rPr>
          <w:delText xml:space="preserve"> </w:delText>
        </w:r>
      </w:del>
      <w:ins w:id="204" w:author="Miller, Harvey J." w:date="2019-12-10T09:22:00Z">
        <w:r w:rsidR="00EE572F">
          <w:rPr>
            <w:rFonts w:ascii="Times New Roman" w:hAnsi="Times New Roman" w:cs="Times New Roman"/>
            <w:sz w:val="24"/>
            <w:szCs w:val="24"/>
          </w:rPr>
          <w:t xml:space="preserve"> that either ignore or exploit RTI</w:t>
        </w:r>
      </w:ins>
      <w:del w:id="205" w:author="Miller, Harvey J." w:date="2019-12-10T09:22:00Z">
        <w:r w:rsidR="00E41883" w:rsidDel="00EE572F">
          <w:rPr>
            <w:rFonts w:ascii="Times New Roman" w:hAnsi="Times New Roman" w:cs="Times New Roman"/>
            <w:sz w:val="24"/>
            <w:szCs w:val="24"/>
          </w:rPr>
          <w:delText>and thei</w:delText>
        </w:r>
        <w:r w:rsidR="000619C8" w:rsidDel="00EE572F">
          <w:rPr>
            <w:rFonts w:ascii="Times New Roman" w:hAnsi="Times New Roman" w:cs="Times New Roman"/>
            <w:sz w:val="24"/>
            <w:szCs w:val="24"/>
          </w:rPr>
          <w:delText>r definitions</w:delText>
        </w:r>
      </w:del>
      <w:r w:rsidR="000619C8">
        <w:rPr>
          <w:rFonts w:ascii="Times New Roman" w:hAnsi="Times New Roman" w:cs="Times New Roman"/>
          <w:sz w:val="24"/>
          <w:szCs w:val="24"/>
        </w:rPr>
        <w:t xml:space="preserve">. </w:t>
      </w:r>
      <w:ins w:id="206" w:author="Miller, Harvey J." w:date="2019-12-10T09:22:00Z">
        <w:r w:rsidR="00EE572F">
          <w:rPr>
            <w:rFonts w:ascii="Times New Roman" w:hAnsi="Times New Roman" w:cs="Times New Roman"/>
            <w:sz w:val="24"/>
            <w:szCs w:val="24"/>
          </w:rPr>
          <w:t xml:space="preserve"> W</w:t>
        </w:r>
      </w:ins>
      <w:del w:id="207" w:author="Miller, Harvey J." w:date="2019-12-10T09:22:00Z">
        <w:r w:rsidR="000619C8" w:rsidDel="00EE572F">
          <w:rPr>
            <w:rFonts w:ascii="Times New Roman" w:hAnsi="Times New Roman" w:cs="Times New Roman"/>
            <w:sz w:val="24"/>
            <w:szCs w:val="24"/>
          </w:rPr>
          <w:delText>Finally, w</w:delText>
        </w:r>
      </w:del>
      <w:r w:rsidR="000619C8">
        <w:rPr>
          <w:rFonts w:ascii="Times New Roman" w:hAnsi="Times New Roman" w:cs="Times New Roman"/>
          <w:sz w:val="24"/>
          <w:szCs w:val="24"/>
        </w:rPr>
        <w:t xml:space="preserve">e </w:t>
      </w:r>
      <w:del w:id="208" w:author="Miller, Harvey J." w:date="2019-12-10T09:21:00Z">
        <w:r w:rsidR="000619C8" w:rsidDel="00EE572F">
          <w:rPr>
            <w:rFonts w:ascii="Times New Roman" w:hAnsi="Times New Roman" w:cs="Times New Roman"/>
            <w:sz w:val="24"/>
            <w:szCs w:val="24"/>
          </w:rPr>
          <w:delText xml:space="preserve">will </w:delText>
        </w:r>
      </w:del>
      <w:r w:rsidR="000619C8">
        <w:rPr>
          <w:rFonts w:ascii="Times New Roman" w:hAnsi="Times New Roman" w:cs="Times New Roman"/>
          <w:sz w:val="24"/>
          <w:szCs w:val="24"/>
        </w:rPr>
        <w:t>demonstrate each TPS’</w:t>
      </w:r>
      <w:del w:id="209" w:author="Miller, Harvey J." w:date="2019-12-10T09:24:00Z">
        <w:r w:rsidR="000619C8" w:rsidDel="00EE572F">
          <w:rPr>
            <w:rFonts w:ascii="Times New Roman" w:hAnsi="Times New Roman" w:cs="Times New Roman"/>
            <w:sz w:val="24"/>
            <w:szCs w:val="24"/>
          </w:rPr>
          <w:delText>s</w:delText>
        </w:r>
      </w:del>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w:t>
      </w:r>
      <w:ins w:id="210" w:author="Miller, Harvey J." w:date="2019-12-10T09:22:00Z">
        <w:r w:rsidR="00EE572F">
          <w:rPr>
            <w:rFonts w:ascii="Times New Roman" w:hAnsi="Times New Roman" w:cs="Times New Roman"/>
            <w:sz w:val="24"/>
            <w:szCs w:val="24"/>
          </w:rPr>
          <w:t xml:space="preserve">erformance </w:t>
        </w:r>
      </w:ins>
      <w:del w:id="211" w:author="Miller, Harvey J." w:date="2019-12-10T09:22:00Z">
        <w:r w:rsidR="000619C8" w:rsidDel="00EE572F">
          <w:rPr>
            <w:rFonts w:ascii="Times New Roman" w:hAnsi="Times New Roman" w:cs="Times New Roman"/>
            <w:sz w:val="24"/>
            <w:szCs w:val="24"/>
          </w:rPr>
          <w:delText>attern</w:delText>
        </w:r>
        <w:r w:rsidR="007964AD" w:rsidDel="00EE572F">
          <w:rPr>
            <w:rFonts w:ascii="Times New Roman" w:hAnsi="Times New Roman" w:cs="Times New Roman"/>
            <w:sz w:val="24"/>
            <w:szCs w:val="24"/>
          </w:rPr>
          <w:delText>s</w:delText>
        </w:r>
        <w:r w:rsidR="000619C8" w:rsidDel="00EE572F">
          <w:rPr>
            <w:rFonts w:ascii="Times New Roman" w:hAnsi="Times New Roman" w:cs="Times New Roman"/>
            <w:sz w:val="24"/>
            <w:szCs w:val="24"/>
          </w:rPr>
          <w:delText xml:space="preserve"> </w:delText>
        </w:r>
      </w:del>
      <w:ins w:id="212" w:author="Miller, Harvey J." w:date="2019-12-10T09:23:00Z">
        <w:r w:rsidR="00EE572F">
          <w:rPr>
            <w:rFonts w:ascii="Times New Roman" w:hAnsi="Times New Roman" w:cs="Times New Roman"/>
            <w:sz w:val="24"/>
            <w:szCs w:val="24"/>
          </w:rPr>
          <w:t>and performance with respect to time, distance to bus stop, and location of the bus stop within the route</w:t>
        </w:r>
      </w:ins>
      <w:del w:id="213" w:author="Miller, Harvey J." w:date="2019-12-10T09:23:00Z">
        <w:r w:rsidR="007964AD" w:rsidDel="00EE572F">
          <w:rPr>
            <w:rFonts w:ascii="Times New Roman" w:hAnsi="Times New Roman" w:cs="Times New Roman"/>
            <w:sz w:val="24"/>
            <w:szCs w:val="24"/>
          </w:rPr>
          <w:delText xml:space="preserve">and patterns </w:delText>
        </w:r>
        <w:r w:rsidR="000619C8" w:rsidDel="00EE572F">
          <w:rPr>
            <w:rFonts w:ascii="Times New Roman" w:hAnsi="Times New Roman" w:cs="Times New Roman"/>
            <w:sz w:val="24"/>
            <w:szCs w:val="24"/>
          </w:rPr>
          <w:delText>a</w:delText>
        </w:r>
      </w:del>
      <w:del w:id="214" w:author="Miller, Harvey J." w:date="2019-12-10T09:22:00Z">
        <w:r w:rsidR="000619C8" w:rsidDel="00EE572F">
          <w:rPr>
            <w:rFonts w:ascii="Times New Roman" w:hAnsi="Times New Roman" w:cs="Times New Roman"/>
            <w:sz w:val="24"/>
            <w:szCs w:val="24"/>
          </w:rPr>
          <w:delText xml:space="preserve">cross </w:delText>
        </w:r>
      </w:del>
      <w:del w:id="215" w:author="Miller, Harvey J." w:date="2019-12-10T09:23:00Z">
        <w:r w:rsidR="000619C8" w:rsidDel="00EE572F">
          <w:rPr>
            <w:rFonts w:ascii="Times New Roman" w:hAnsi="Times New Roman" w:cs="Times New Roman"/>
            <w:sz w:val="24"/>
            <w:szCs w:val="24"/>
          </w:rPr>
          <w:delText>space and time</w:delText>
        </w:r>
      </w:del>
      <w:r w:rsidR="000619C8">
        <w:rPr>
          <w:rFonts w:ascii="Times New Roman" w:hAnsi="Times New Roman" w:cs="Times New Roman"/>
          <w:sz w:val="24"/>
          <w:szCs w:val="24"/>
        </w:rPr>
        <w:t>.</w:t>
      </w:r>
      <w:ins w:id="216" w:author="Miller, Harvey J." w:date="2019-12-09T16:56:00Z">
        <w:r w:rsidR="00492706">
          <w:rPr>
            <w:rFonts w:ascii="Times New Roman" w:hAnsi="Times New Roman" w:cs="Times New Roman"/>
            <w:sz w:val="24"/>
            <w:szCs w:val="24"/>
          </w:rPr>
          <w:t xml:space="preserve">  </w:t>
        </w:r>
      </w:ins>
      <w:ins w:id="217" w:author="Miller, Harvey J." w:date="2019-12-10T09:23:00Z">
        <w:r w:rsidR="00EE572F">
          <w:rPr>
            <w:rFonts w:ascii="Times New Roman" w:hAnsi="Times New Roman" w:cs="Times New Roman"/>
            <w:sz w:val="24"/>
            <w:szCs w:val="24"/>
          </w:rPr>
          <w:t>We also veri</w:t>
        </w:r>
        <w:r w:rsidR="00F00CF3">
          <w:rPr>
            <w:rFonts w:ascii="Times New Roman" w:hAnsi="Times New Roman" w:cs="Times New Roman"/>
            <w:sz w:val="24"/>
            <w:szCs w:val="24"/>
          </w:rPr>
          <w:t xml:space="preserve">fy our theory </w:t>
        </w:r>
      </w:ins>
      <w:ins w:id="218" w:author="Miller, Harvey J." w:date="2019-12-10T11:05:00Z">
        <w:r w:rsidR="00F00CF3">
          <w:rPr>
            <w:rFonts w:ascii="Times New Roman" w:hAnsi="Times New Roman" w:cs="Times New Roman"/>
            <w:sz w:val="24"/>
            <w:szCs w:val="24"/>
          </w:rPr>
          <w:t xml:space="preserve">of the mechanisms </w:t>
        </w:r>
      </w:ins>
      <w:ins w:id="219" w:author="Miller, Harvey J." w:date="2019-12-10T09:23:00Z">
        <w:r w:rsidR="00F00CF3">
          <w:rPr>
            <w:rFonts w:ascii="Times New Roman" w:hAnsi="Times New Roman" w:cs="Times New Roman"/>
            <w:sz w:val="24"/>
            <w:szCs w:val="24"/>
          </w:rPr>
          <w:t xml:space="preserve">underlying the </w:t>
        </w:r>
      </w:ins>
      <w:ins w:id="220" w:author="Miller, Harvey J." w:date="2019-12-10T11:05:00Z">
        <w:r w:rsidR="00F00CF3">
          <w:rPr>
            <w:rFonts w:ascii="Times New Roman" w:hAnsi="Times New Roman" w:cs="Times New Roman"/>
            <w:sz w:val="24"/>
            <w:szCs w:val="24"/>
          </w:rPr>
          <w:t xml:space="preserve">time penalties experienced by </w:t>
        </w:r>
      </w:ins>
      <w:ins w:id="221" w:author="Miller, Harvey J." w:date="2019-12-10T09:23:00Z">
        <w:r w:rsidR="00F00CF3">
          <w:rPr>
            <w:rFonts w:ascii="Times New Roman" w:hAnsi="Times New Roman" w:cs="Times New Roman"/>
            <w:sz w:val="24"/>
            <w:szCs w:val="24"/>
          </w:rPr>
          <w:t>RTI users</w:t>
        </w:r>
      </w:ins>
      <w:ins w:id="222" w:author="Miller, Harvey J." w:date="2019-12-10T09:24:00Z">
        <w:r w:rsidR="00EE572F">
          <w:rPr>
            <w:rFonts w:ascii="Times New Roman" w:hAnsi="Times New Roman" w:cs="Times New Roman"/>
            <w:sz w:val="24"/>
            <w:szCs w:val="24"/>
          </w:rPr>
          <w:t xml:space="preserve">.  </w:t>
        </w:r>
      </w:ins>
      <w:ins w:id="223" w:author="Miller, Harvey J." w:date="2019-12-09T16:56:00Z">
        <w:r w:rsidR="00492706">
          <w:rPr>
            <w:rFonts w:ascii="Times New Roman" w:hAnsi="Times New Roman" w:cs="Times New Roman"/>
            <w:sz w:val="24"/>
            <w:szCs w:val="24"/>
          </w:rPr>
          <w:t>We conclude this paper with a discussion of major f</w:t>
        </w:r>
      </w:ins>
      <w:ins w:id="224" w:author="Miller, Harvey J." w:date="2019-12-09T16:57:00Z">
        <w:r w:rsidR="00492706">
          <w:rPr>
            <w:rFonts w:ascii="Times New Roman" w:hAnsi="Times New Roman" w:cs="Times New Roman"/>
            <w:sz w:val="24"/>
            <w:szCs w:val="24"/>
          </w:rPr>
          <w:t xml:space="preserve">indings, their significance for science and planning, and potential next research steps.  </w:t>
        </w:r>
      </w:ins>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6744D152" w14:textId="77777777" w:rsidR="00816A10" w:rsidRDefault="006550FB" w:rsidP="006550FB">
      <w:pPr>
        <w:jc w:val="both"/>
        <w:rPr>
          <w:ins w:id="225" w:author="Miller, Harvey J." w:date="2019-12-10T13:34:00Z"/>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eal</w:t>
      </w:r>
      <w:ins w:id="226" w:author="Miller, Harvey J." w:date="2019-12-10T11:06:00Z">
        <w:r w:rsidR="00F00CF3">
          <w:rPr>
            <w:rFonts w:ascii="Times New Roman" w:hAnsi="Times New Roman" w:cs="Times New Roman"/>
            <w:sz w:val="24"/>
            <w:szCs w:val="24"/>
          </w:rPr>
          <w:t xml:space="preserve"> time information (RTI) </w:t>
        </w:r>
      </w:ins>
      <w:del w:id="227" w:author="Miller, Harvey J." w:date="2019-12-10T11:06:00Z">
        <w:r w:rsidDel="00F00CF3">
          <w:rPr>
            <w:rFonts w:ascii="Times New Roman" w:hAnsi="Times New Roman" w:cs="Times New Roman"/>
            <w:sz w:val="24"/>
            <w:szCs w:val="24"/>
          </w:rPr>
          <w:delText xml:space="preserve">-time data </w:delText>
        </w:r>
      </w:del>
      <w:r>
        <w:rPr>
          <w:rFonts w:ascii="Times New Roman" w:hAnsi="Times New Roman" w:cs="Times New Roman"/>
          <w:sz w:val="24"/>
          <w:szCs w:val="24"/>
        </w:rPr>
        <w:t xml:space="preserve">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below).  </w:t>
      </w:r>
      <w:ins w:id="228" w:author="Miller, Harvey J." w:date="2019-12-10T11:07:00Z">
        <w:r w:rsidR="00F00CF3">
          <w:rPr>
            <w:rFonts w:ascii="Times New Roman" w:hAnsi="Times New Roman" w:cs="Times New Roman"/>
            <w:sz w:val="24"/>
            <w:szCs w:val="24"/>
          </w:rPr>
          <w:t>The development and deployment o</w:t>
        </w:r>
      </w:ins>
      <w:ins w:id="229" w:author="Miller, Harvey J." w:date="2019-12-10T11:08:00Z">
        <w:r w:rsidR="00F00CF3">
          <w:rPr>
            <w:rFonts w:ascii="Times New Roman" w:hAnsi="Times New Roman" w:cs="Times New Roman"/>
            <w:sz w:val="24"/>
            <w:szCs w:val="24"/>
          </w:rPr>
          <w:t xml:space="preserve">f global positioning system receivers and other </w:t>
        </w:r>
        <w:r w:rsidR="00F00CF3" w:rsidRPr="00F00CF3">
          <w:rPr>
            <w:rFonts w:ascii="Times New Roman" w:hAnsi="Times New Roman" w:cs="Times New Roman"/>
            <w:sz w:val="24"/>
            <w:szCs w:val="24"/>
          </w:rPr>
          <w:t xml:space="preserve">automated </w:t>
        </w:r>
        <w:r w:rsidR="00F00CF3">
          <w:rPr>
            <w:rFonts w:ascii="Times New Roman" w:hAnsi="Times New Roman" w:cs="Times New Roman"/>
            <w:sz w:val="24"/>
            <w:szCs w:val="24"/>
          </w:rPr>
          <w:t xml:space="preserve">vehicle location system, open data policies by transit authorities and </w:t>
        </w:r>
      </w:ins>
      <w:ins w:id="230" w:author="Miller, Harvey J." w:date="2019-12-10T11:06:00Z">
        <w:r w:rsidR="00F00CF3">
          <w:rPr>
            <w:rFonts w:ascii="Times New Roman" w:hAnsi="Times New Roman" w:cs="Times New Roman"/>
            <w:sz w:val="24"/>
            <w:szCs w:val="24"/>
          </w:rPr>
          <w:t xml:space="preserve">the </w:t>
        </w:r>
      </w:ins>
      <w:del w:id="231" w:author="Miller, Harvey J." w:date="2019-12-10T11:06:00Z">
        <w:r w:rsidDel="00F00CF3">
          <w:rPr>
            <w:rFonts w:ascii="Times New Roman" w:hAnsi="Times New Roman" w:cs="Times New Roman"/>
            <w:sz w:val="24"/>
            <w:szCs w:val="24"/>
          </w:rPr>
          <w:delText xml:space="preserve">After the </w:delText>
        </w:r>
      </w:del>
      <w:r>
        <w:rPr>
          <w:rFonts w:ascii="Times New Roman" w:hAnsi="Times New Roman" w:cs="Times New Roman"/>
          <w:sz w:val="24"/>
          <w:szCs w:val="24"/>
        </w:rPr>
        <w:t xml:space="preserve">widespread </w:t>
      </w:r>
      <w:ins w:id="232" w:author="Miller, Harvey J." w:date="2019-12-10T11:06:00Z">
        <w:r w:rsidR="00F00CF3">
          <w:rPr>
            <w:rFonts w:ascii="Times New Roman" w:hAnsi="Times New Roman" w:cs="Times New Roman"/>
            <w:sz w:val="24"/>
            <w:szCs w:val="24"/>
          </w:rPr>
          <w:t xml:space="preserve">adoption of </w:t>
        </w:r>
      </w:ins>
      <w:ins w:id="233" w:author="Miller, Harvey J." w:date="2019-12-10T11:09:00Z">
        <w:r w:rsidR="00F00CF3">
          <w:rPr>
            <w:rFonts w:ascii="Times New Roman" w:hAnsi="Times New Roman" w:cs="Times New Roman"/>
            <w:sz w:val="24"/>
            <w:szCs w:val="24"/>
          </w:rPr>
          <w:t xml:space="preserve">the World Wide Web </w:t>
        </w:r>
      </w:ins>
      <w:del w:id="234" w:author="Miller, Harvey J." w:date="2019-12-10T11:06:00Z">
        <w:r w:rsidDel="00F00CF3">
          <w:rPr>
            <w:rFonts w:ascii="Times New Roman" w:hAnsi="Times New Roman" w:cs="Times New Roman"/>
            <w:sz w:val="24"/>
            <w:szCs w:val="24"/>
          </w:rPr>
          <w:delText xml:space="preserve">application of smart </w:delText>
        </w:r>
      </w:del>
      <w:ins w:id="235" w:author="Miller, Harvey J." w:date="2019-12-10T11:07:00Z">
        <w:r w:rsidR="00F00CF3">
          <w:rPr>
            <w:rFonts w:ascii="Times New Roman" w:hAnsi="Times New Roman" w:cs="Times New Roman"/>
            <w:sz w:val="24"/>
            <w:szCs w:val="24"/>
          </w:rPr>
          <w:t>mobile</w:t>
        </w:r>
      </w:ins>
      <w:del w:id="236" w:author="Miller, Harvey J." w:date="2019-12-10T11:07:00Z">
        <w:r w:rsidDel="00F00CF3">
          <w:rPr>
            <w:rFonts w:ascii="Times New Roman" w:hAnsi="Times New Roman" w:cs="Times New Roman"/>
            <w:sz w:val="24"/>
            <w:szCs w:val="24"/>
          </w:rPr>
          <w:delText>personal</w:delText>
        </w:r>
      </w:del>
      <w:r>
        <w:rPr>
          <w:rFonts w:ascii="Times New Roman" w:hAnsi="Times New Roman" w:cs="Times New Roman"/>
          <w:sz w:val="24"/>
          <w:szCs w:val="24"/>
        </w:rPr>
        <w:t xml:space="preserve"> </w:t>
      </w:r>
      <w:commentRangeStart w:id="237"/>
      <w:ins w:id="238" w:author="Miller, Harvey J." w:date="2019-12-10T11:07:00Z">
        <w:r w:rsidR="00F00CF3">
          <w:rPr>
            <w:rFonts w:ascii="Times New Roman" w:hAnsi="Times New Roman" w:cs="Times New Roman"/>
            <w:sz w:val="24"/>
            <w:szCs w:val="24"/>
          </w:rPr>
          <w:t>telephony</w:t>
        </w:r>
        <w:commentRangeEnd w:id="237"/>
        <w:r w:rsidR="00F00CF3">
          <w:rPr>
            <w:rStyle w:val="CommentReference"/>
          </w:rPr>
          <w:commentReference w:id="237"/>
        </w:r>
      </w:ins>
      <w:del w:id="239" w:author="Miller, Harvey J." w:date="2019-12-10T11:07:00Z">
        <w:r w:rsidDel="00F00CF3">
          <w:rPr>
            <w:rFonts w:ascii="Times New Roman" w:hAnsi="Times New Roman" w:cs="Times New Roman"/>
            <w:sz w:val="24"/>
            <w:szCs w:val="24"/>
          </w:rPr>
          <w:delText>devices</w:delText>
        </w:r>
      </w:del>
      <w:r>
        <w:rPr>
          <w:rFonts w:ascii="Times New Roman" w:hAnsi="Times New Roman" w:cs="Times New Roman"/>
          <w:sz w:val="24"/>
          <w:szCs w:val="24"/>
        </w:rPr>
        <w:t>,</w:t>
      </w:r>
      <w:ins w:id="240" w:author="Miller, Harvey J." w:date="2019-12-10T11:09:00Z">
        <w:r w:rsidR="00F00CF3">
          <w:rPr>
            <w:rFonts w:ascii="Times New Roman" w:hAnsi="Times New Roman" w:cs="Times New Roman"/>
            <w:sz w:val="24"/>
            <w:szCs w:val="24"/>
          </w:rPr>
          <w:t xml:space="preserve"> has generated a widespread use of </w:t>
        </w:r>
      </w:ins>
      <w:del w:id="241" w:author="Miller, Harvey J." w:date="2019-12-10T11:09:00Z">
        <w:r w:rsidDel="00F00CF3">
          <w:rPr>
            <w:rFonts w:ascii="Times New Roman" w:hAnsi="Times New Roman" w:cs="Times New Roman"/>
            <w:sz w:val="24"/>
            <w:szCs w:val="24"/>
          </w:rPr>
          <w:delText xml:space="preserve"> </w:delText>
        </w:r>
      </w:del>
      <w:ins w:id="242" w:author="Miller, Harvey J." w:date="2019-12-10T11:07:00Z">
        <w:r w:rsidR="00F00CF3">
          <w:rPr>
            <w:rFonts w:ascii="Times New Roman" w:hAnsi="Times New Roman" w:cs="Times New Roman"/>
            <w:sz w:val="24"/>
            <w:szCs w:val="24"/>
          </w:rPr>
          <w:t xml:space="preserve">RTI </w:t>
        </w:r>
      </w:ins>
      <w:del w:id="243" w:author="Miller, Harvey J." w:date="2019-12-10T11:07:00Z">
        <w:r w:rsidDel="00F00CF3">
          <w:rPr>
            <w:rFonts w:ascii="Times New Roman" w:hAnsi="Times New Roman" w:cs="Times New Roman"/>
            <w:sz w:val="24"/>
            <w:szCs w:val="24"/>
          </w:rPr>
          <w:delText xml:space="preserve">real-time information </w:delText>
        </w:r>
      </w:del>
      <w:ins w:id="244" w:author="Miller, Harvey J." w:date="2019-12-10T11:09:00Z">
        <w:r w:rsidR="00F00CF3">
          <w:rPr>
            <w:rFonts w:ascii="Times New Roman" w:hAnsi="Times New Roman" w:cs="Times New Roman"/>
            <w:sz w:val="24"/>
            <w:szCs w:val="24"/>
          </w:rPr>
          <w:t>by public transit agencies and users</w:t>
        </w:r>
      </w:ins>
      <w:del w:id="245" w:author="Miller, Harvey J." w:date="2019-12-10T11:09:00Z">
        <w:r w:rsidDel="00F00CF3">
          <w:rPr>
            <w:rFonts w:ascii="Times New Roman" w:hAnsi="Times New Roman" w:cs="Times New Roman"/>
            <w:sz w:val="24"/>
            <w:szCs w:val="24"/>
          </w:rPr>
          <w:delText>is becoming more prevalent due to</w:delText>
        </w:r>
      </w:del>
      <w:del w:id="246" w:author="Miller, Harvey J." w:date="2019-12-10T11:07:00Z">
        <w:r w:rsidDel="00F00CF3">
          <w:rPr>
            <w:rFonts w:ascii="Times New Roman" w:hAnsi="Times New Roman" w:cs="Times New Roman"/>
            <w:sz w:val="24"/>
            <w:szCs w:val="24"/>
          </w:rPr>
          <w:delText xml:space="preserve"> less expensive automated vehicle location system and the open data policy</w:delText>
        </w:r>
      </w:del>
      <w:r>
        <w:rPr>
          <w:rFonts w:ascii="Times New Roman" w:hAnsi="Times New Roman" w:cs="Times New Roman"/>
          <w:sz w:val="24"/>
          <w:szCs w:val="24"/>
        </w:rPr>
        <w:t xml:space="preserve">. Correspondingly, the body of literature </w:t>
      </w:r>
      <w:ins w:id="247" w:author="Miller, Harvey J." w:date="2019-12-10T11:09:00Z">
        <w:r w:rsidR="00F00CF3">
          <w:rPr>
            <w:rFonts w:ascii="Times New Roman" w:hAnsi="Times New Roman" w:cs="Times New Roman"/>
            <w:sz w:val="24"/>
            <w:szCs w:val="24"/>
          </w:rPr>
          <w:t xml:space="preserve">on RTI in public transit </w:t>
        </w:r>
      </w:ins>
      <w:r>
        <w:rPr>
          <w:rFonts w:ascii="Times New Roman" w:hAnsi="Times New Roman" w:cs="Times New Roman"/>
          <w:sz w:val="24"/>
          <w:szCs w:val="24"/>
        </w:rPr>
        <w:t xml:space="preserve">is </w:t>
      </w:r>
      <w:del w:id="248" w:author="Miller, Harvey J." w:date="2019-12-10T11:10:00Z">
        <w:r w:rsidDel="00F00CF3">
          <w:rPr>
            <w:rFonts w:ascii="Times New Roman" w:hAnsi="Times New Roman" w:cs="Times New Roman"/>
            <w:sz w:val="24"/>
            <w:szCs w:val="24"/>
          </w:rPr>
          <w:delText xml:space="preserve">steadily </w:delText>
        </w:r>
      </w:del>
      <w:r>
        <w:rPr>
          <w:rFonts w:ascii="Times New Roman" w:hAnsi="Times New Roman" w:cs="Times New Roman"/>
          <w:sz w:val="24"/>
          <w:szCs w:val="24"/>
        </w:rPr>
        <w:t>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w:t>
      </w:r>
      <w:r>
        <w:rPr>
          <w:rFonts w:ascii="Times New Roman" w:hAnsi="Times New Roman" w:cs="Times New Roman"/>
          <w:sz w:val="24"/>
          <w:szCs w:val="24"/>
        </w:rPr>
        <w:lastRenderedPageBreak/>
        <w:t xml:space="preserve">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ins w:id="249" w:author="Miller, Harvey J." w:date="2019-12-10T11:10:00Z">
        <w:r w:rsidR="00F00CF3">
          <w:rPr>
            <w:rFonts w:ascii="Times New Roman" w:hAnsi="Times New Roman" w:cs="Times New Roman"/>
            <w:sz w:val="24"/>
            <w:szCs w:val="24"/>
          </w:rPr>
          <w:t xml:space="preserve">discuss </w:t>
        </w:r>
      </w:ins>
      <w:del w:id="250" w:author="Miller, Harvey J." w:date="2019-12-10T11:10:00Z">
        <w:r w:rsidDel="00F00CF3">
          <w:rPr>
            <w:rFonts w:ascii="Times New Roman" w:hAnsi="Times New Roman" w:cs="Times New Roman"/>
            <w:sz w:val="24"/>
            <w:szCs w:val="24"/>
          </w:rPr>
          <w:delText xml:space="preserve">examine </w:delText>
        </w:r>
      </w:del>
      <w:r>
        <w:rPr>
          <w:rFonts w:ascii="Times New Roman" w:hAnsi="Times New Roman" w:cs="Times New Roman"/>
          <w:sz w:val="24"/>
          <w:szCs w:val="24"/>
        </w:rPr>
        <w:t xml:space="preserve">this literature based on two dimensions: </w:t>
      </w:r>
      <w:ins w:id="251" w:author="Miller, Harvey J." w:date="2019-12-10T11:10:00Z">
        <w:r w:rsidR="00F00CF3">
          <w:rPr>
            <w:rFonts w:ascii="Times New Roman" w:hAnsi="Times New Roman" w:cs="Times New Roman"/>
            <w:sz w:val="24"/>
            <w:szCs w:val="24"/>
          </w:rPr>
          <w:t>RTI media</w:t>
        </w:r>
      </w:ins>
      <w:del w:id="252" w:author="Miller, Harvey J." w:date="2019-12-10T11:10:00Z">
        <w:r w:rsidDel="00F00CF3">
          <w:rPr>
            <w:rFonts w:ascii="Times New Roman" w:hAnsi="Times New Roman" w:cs="Times New Roman"/>
            <w:sz w:val="24"/>
            <w:szCs w:val="24"/>
          </w:rPr>
          <w:delText xml:space="preserve">the information media </w:delText>
        </w:r>
        <w:r w:rsidR="003B2EF7" w:rsidDel="00F00CF3">
          <w:rPr>
            <w:rFonts w:ascii="Times New Roman" w:hAnsi="Times New Roman" w:cs="Times New Roman"/>
            <w:sz w:val="24"/>
            <w:szCs w:val="24"/>
          </w:rPr>
          <w:delText>examined</w:delText>
        </w:r>
      </w:del>
      <w:r w:rsidR="003B2EF7">
        <w:rPr>
          <w:rFonts w:ascii="Times New Roman" w:hAnsi="Times New Roman" w:cs="Times New Roman"/>
          <w:sz w:val="24"/>
          <w:szCs w:val="24"/>
        </w:rPr>
        <w:t>,</w:t>
      </w:r>
      <w:r>
        <w:rPr>
          <w:rFonts w:ascii="Times New Roman" w:hAnsi="Times New Roman" w:cs="Times New Roman"/>
          <w:sz w:val="24"/>
          <w:szCs w:val="24"/>
        </w:rPr>
        <w:t xml:space="preserve"> and methodology used in the study</w:t>
      </w:r>
      <w:ins w:id="253" w:author="Miller, Harvey J." w:date="2019-12-10T13:33:00Z">
        <w:r w:rsidR="00816A10">
          <w:rPr>
            <w:rFonts w:ascii="Times New Roman" w:hAnsi="Times New Roman" w:cs="Times New Roman"/>
            <w:sz w:val="24"/>
            <w:szCs w:val="24"/>
          </w:rPr>
          <w:t>.</w:t>
        </w:r>
      </w:ins>
    </w:p>
    <w:p w14:paraId="750C973A" w14:textId="0F591344" w:rsidR="006550FB" w:rsidRDefault="006550FB" w:rsidP="006550FB">
      <w:pPr>
        <w:jc w:val="both"/>
        <w:rPr>
          <w:rFonts w:ascii="Times New Roman" w:hAnsi="Times New Roman" w:cs="Times New Roman"/>
          <w:sz w:val="24"/>
          <w:szCs w:val="24"/>
        </w:rPr>
      </w:pPr>
      <w:del w:id="254" w:author="Miller, Harvey J." w:date="2019-12-10T13:33:00Z">
        <w:r w:rsidDel="00816A10">
          <w:rPr>
            <w:rFonts w:ascii="Times New Roman" w:hAnsi="Times New Roman" w:cs="Times New Roman"/>
            <w:sz w:val="24"/>
            <w:szCs w:val="24"/>
          </w:rPr>
          <w:delText>.</w:delText>
        </w:r>
      </w:del>
    </w:p>
    <w:p w14:paraId="5958B1BE" w14:textId="32EDDE9B" w:rsidR="00816A10" w:rsidRPr="007A1286" w:rsidRDefault="00816A10">
      <w:pPr>
        <w:pStyle w:val="ListParagraph"/>
        <w:numPr>
          <w:ilvl w:val="1"/>
          <w:numId w:val="5"/>
        </w:numPr>
        <w:jc w:val="both"/>
        <w:rPr>
          <w:ins w:id="255" w:author="Miller, Harvey J." w:date="2019-12-10T13:33:00Z"/>
          <w:rFonts w:ascii="Times New Roman" w:hAnsi="Times New Roman" w:cs="Times New Roman"/>
          <w:b/>
          <w:bCs/>
          <w:sz w:val="24"/>
          <w:szCs w:val="24"/>
          <w:rPrChange w:id="256" w:author="Luyu Liu" w:date="2019-12-17T15:52:00Z">
            <w:rPr>
              <w:ins w:id="257" w:author="Miller, Harvey J." w:date="2019-12-10T13:33:00Z"/>
            </w:rPr>
          </w:rPrChange>
        </w:rPr>
        <w:pPrChange w:id="258" w:author="Luyu Liu" w:date="2019-12-17T15:52:00Z">
          <w:pPr>
            <w:jc w:val="both"/>
          </w:pPr>
        </w:pPrChange>
      </w:pPr>
      <w:commentRangeStart w:id="259"/>
      <w:ins w:id="260" w:author="Miller, Harvey J." w:date="2019-12-10T13:33:00Z">
        <w:del w:id="261" w:author="Luyu Liu" w:date="2019-12-17T15:52:00Z">
          <w:r w:rsidRPr="007A1286" w:rsidDel="007A1286">
            <w:rPr>
              <w:rFonts w:ascii="Times New Roman" w:hAnsi="Times New Roman" w:cs="Times New Roman"/>
              <w:b/>
              <w:bCs/>
              <w:sz w:val="24"/>
              <w:szCs w:val="24"/>
              <w:rPrChange w:id="262" w:author="Luyu Liu" w:date="2019-12-17T15:52:00Z">
                <w:rPr/>
              </w:rPrChange>
            </w:rPr>
            <w:delText xml:space="preserve">2.1. </w:delText>
          </w:r>
        </w:del>
      </w:ins>
      <w:ins w:id="263" w:author="Miller, Harvey J." w:date="2019-12-10T11:10:00Z">
        <w:r w:rsidR="00F00CF3" w:rsidRPr="007A1286">
          <w:rPr>
            <w:rFonts w:ascii="Times New Roman" w:hAnsi="Times New Roman" w:cs="Times New Roman"/>
            <w:b/>
            <w:bCs/>
            <w:sz w:val="24"/>
            <w:szCs w:val="24"/>
            <w:rPrChange w:id="264" w:author="Luyu Liu" w:date="2019-12-17T15:52:00Z">
              <w:rPr/>
            </w:rPrChange>
          </w:rPr>
          <w:t>Real-time information</w:t>
        </w:r>
      </w:ins>
      <w:del w:id="265" w:author="Miller, Harvey J." w:date="2019-12-10T11:10:00Z">
        <w:r w:rsidR="006550FB" w:rsidRPr="007A1286" w:rsidDel="00F00CF3">
          <w:rPr>
            <w:rFonts w:ascii="Times New Roman" w:hAnsi="Times New Roman" w:cs="Times New Roman"/>
            <w:b/>
            <w:bCs/>
            <w:sz w:val="24"/>
            <w:szCs w:val="24"/>
            <w:rPrChange w:id="266" w:author="Luyu Liu" w:date="2019-12-17T15:52:00Z">
              <w:rPr/>
            </w:rPrChange>
          </w:rPr>
          <w:delText>Information</w:delText>
        </w:r>
      </w:del>
      <w:r w:rsidR="006550FB" w:rsidRPr="007A1286">
        <w:rPr>
          <w:rFonts w:ascii="Times New Roman" w:hAnsi="Times New Roman" w:cs="Times New Roman"/>
          <w:b/>
          <w:bCs/>
          <w:sz w:val="24"/>
          <w:szCs w:val="24"/>
          <w:rPrChange w:id="267" w:author="Luyu Liu" w:date="2019-12-17T15:52:00Z">
            <w:rPr/>
          </w:rPrChange>
        </w:rPr>
        <w:t xml:space="preserve"> media</w:t>
      </w:r>
      <w:del w:id="268" w:author="Miller, Harvey J." w:date="2019-12-10T13:34:00Z">
        <w:r w:rsidR="006550FB" w:rsidRPr="007A1286" w:rsidDel="00816A10">
          <w:rPr>
            <w:rFonts w:ascii="Times New Roman" w:hAnsi="Times New Roman" w:cs="Times New Roman"/>
            <w:b/>
            <w:bCs/>
            <w:sz w:val="24"/>
            <w:szCs w:val="24"/>
            <w:rPrChange w:id="269" w:author="Luyu Liu" w:date="2019-12-17T15:52:00Z">
              <w:rPr/>
            </w:rPrChange>
          </w:rPr>
          <w:delText>.</w:delText>
        </w:r>
      </w:del>
      <w:r w:rsidR="006550FB" w:rsidRPr="007A1286">
        <w:rPr>
          <w:rFonts w:ascii="Times New Roman" w:hAnsi="Times New Roman" w:cs="Times New Roman"/>
          <w:b/>
          <w:bCs/>
          <w:sz w:val="24"/>
          <w:szCs w:val="24"/>
          <w:rPrChange w:id="270" w:author="Luyu Liu" w:date="2019-12-17T15:52:00Z">
            <w:rPr/>
          </w:rPrChange>
        </w:rPr>
        <w:t xml:space="preserve">  </w:t>
      </w:r>
      <w:commentRangeEnd w:id="259"/>
      <w:r>
        <w:rPr>
          <w:rStyle w:val="CommentReference"/>
        </w:rPr>
        <w:commentReference w:id="259"/>
      </w:r>
    </w:p>
    <w:p w14:paraId="7F12806E" w14:textId="3FE5436E" w:rsidR="006550FB" w:rsidRPr="006C5050" w:rsidRDefault="00D61E1E" w:rsidP="006550FB">
      <w:pPr>
        <w:jc w:val="both"/>
        <w:rPr>
          <w:rFonts w:ascii="Times New Roman" w:hAnsi="Times New Roman" w:cs="Times New Roman"/>
          <w:sz w:val="24"/>
          <w:szCs w:val="24"/>
        </w:rPr>
      </w:pPr>
      <w:ins w:id="271" w:author="Miller, Harvey J." w:date="2019-12-10T11:11:00Z">
        <w:r w:rsidRPr="00D61E1E">
          <w:rPr>
            <w:rFonts w:ascii="Times New Roman" w:hAnsi="Times New Roman" w:cs="Times New Roman"/>
            <w:bCs/>
            <w:sz w:val="24"/>
            <w:szCs w:val="24"/>
            <w:rPrChange w:id="272" w:author="Miller, Harvey J." w:date="2019-12-10T11:11:00Z">
              <w:rPr>
                <w:rFonts w:ascii="Times New Roman" w:hAnsi="Times New Roman" w:cs="Times New Roman"/>
                <w:b/>
                <w:bCs/>
                <w:sz w:val="24"/>
                <w:szCs w:val="24"/>
              </w:rPr>
            </w:rPrChange>
          </w:rPr>
          <w:t>Common media</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for delivering public transit RTI to users include </w:t>
        </w:r>
      </w:ins>
      <w:del w:id="273" w:author="Miller, Harvey J." w:date="2019-12-10T11:11:00Z">
        <w:r w:rsidR="006550FB" w:rsidRPr="006C5050" w:rsidDel="00D61E1E">
          <w:rPr>
            <w:rFonts w:ascii="Times New Roman" w:hAnsi="Times New Roman" w:cs="Times New Roman"/>
            <w:sz w:val="24"/>
            <w:szCs w:val="24"/>
          </w:rPr>
          <w:delText xml:space="preserve">We first categorize research according to their information media, including static </w:delText>
        </w:r>
      </w:del>
      <w:r w:rsidR="006550FB" w:rsidRPr="006C5050">
        <w:rPr>
          <w:rFonts w:ascii="Times New Roman" w:hAnsi="Times New Roman" w:cs="Times New Roman"/>
          <w:sz w:val="24"/>
          <w:szCs w:val="24"/>
        </w:rPr>
        <w:t xml:space="preserve">signage, telephone and text services, and </w:t>
      </w:r>
      <w:ins w:id="274" w:author="Miller, Harvey J." w:date="2019-12-10T11:11:00Z">
        <w:r>
          <w:rPr>
            <w:rFonts w:ascii="Times New Roman" w:hAnsi="Times New Roman" w:cs="Times New Roman"/>
            <w:sz w:val="24"/>
            <w:szCs w:val="24"/>
          </w:rPr>
          <w:t xml:space="preserve">web or </w:t>
        </w:r>
      </w:ins>
      <w:del w:id="275" w:author="Miller, Harvey J." w:date="2019-12-10T11:11:00Z">
        <w:r w:rsidR="006550FB" w:rsidRPr="006C5050" w:rsidDel="00D61E1E">
          <w:rPr>
            <w:rFonts w:ascii="Times New Roman" w:hAnsi="Times New Roman" w:cs="Times New Roman"/>
            <w:sz w:val="24"/>
            <w:szCs w:val="24"/>
          </w:rPr>
          <w:delText xml:space="preserve">smart </w:delText>
        </w:r>
      </w:del>
      <w:r w:rsidR="006550FB" w:rsidRPr="006C5050">
        <w:rPr>
          <w:rFonts w:ascii="Times New Roman" w:hAnsi="Times New Roman" w:cs="Times New Roman"/>
          <w:sz w:val="24"/>
          <w:szCs w:val="24"/>
        </w:rPr>
        <w:t>phone application</w:t>
      </w:r>
      <w:ins w:id="276" w:author="Miller, Harvey J." w:date="2019-12-10T11:12:00Z">
        <w:r>
          <w:rPr>
            <w:rFonts w:ascii="Times New Roman" w:hAnsi="Times New Roman" w:cs="Times New Roman"/>
            <w:sz w:val="24"/>
            <w:szCs w:val="24"/>
          </w:rPr>
          <w:t>s</w:t>
        </w:r>
      </w:ins>
      <w:r w:rsidR="006550FB" w:rsidRPr="006C5050">
        <w:rPr>
          <w:rFonts w:ascii="Times New Roman" w:hAnsi="Times New Roman" w:cs="Times New Roman"/>
          <w:sz w:val="24"/>
          <w:szCs w:val="24"/>
        </w:rPr>
        <w:t>. Signage and at-stop displays can provide transit users useful information and reduce actual and perceived wait time</w:t>
      </w:r>
      <w:r w:rsidR="006550FB" w:rsidRPr="006C5050">
        <w:rPr>
          <w:rFonts w:ascii="Times New Roman" w:hAnsi="Times New Roman" w:cs="Times New Roman" w:hint="eastAsia"/>
          <w:sz w:val="24"/>
          <w:szCs w:val="24"/>
        </w:rPr>
        <w:t xml:space="preserve">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sidR="006550FB">
        <w:rPr>
          <w:rFonts w:ascii="Times New Roman" w:hAnsi="Times New Roman" w:cs="Times New Roman"/>
          <w:sz w:val="24"/>
          <w:szCs w:val="24"/>
        </w:rPr>
        <w:t xml:space="preserve">reduce </w:t>
      </w:r>
      <w:r w:rsidR="006550FB" w:rsidRPr="006C5050">
        <w:rPr>
          <w:rFonts w:ascii="Times New Roman" w:hAnsi="Times New Roman" w:cs="Times New Roman"/>
          <w:sz w:val="24"/>
          <w:szCs w:val="24"/>
        </w:rPr>
        <w:t xml:space="preserve">anxiety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However, users can only get arrival information </w:t>
      </w:r>
      <w:ins w:id="277" w:author="Miller, Harvey J." w:date="2019-12-10T11:12:00Z">
        <w:r>
          <w:rPr>
            <w:rFonts w:ascii="Times New Roman" w:hAnsi="Times New Roman" w:cs="Times New Roman"/>
            <w:sz w:val="24"/>
            <w:szCs w:val="24"/>
          </w:rPr>
          <w:t xml:space="preserve">once </w:t>
        </w:r>
      </w:ins>
      <w:r w:rsidR="006550FB" w:rsidRPr="006C5050">
        <w:rPr>
          <w:rFonts w:ascii="Times New Roman" w:hAnsi="Times New Roman" w:cs="Times New Roman"/>
          <w:sz w:val="24"/>
          <w:szCs w:val="24"/>
        </w:rPr>
        <w:t>at the stop; this limits its effectiveness beyond reassuring the user</w:t>
      </w:r>
      <w:del w:id="278" w:author="Miller, Harvey J." w:date="2019-12-10T11:20:00Z">
        <w:r w:rsidR="006550FB" w:rsidRPr="006C5050" w:rsidDel="00115F7F">
          <w:rPr>
            <w:rFonts w:ascii="Times New Roman" w:hAnsi="Times New Roman" w:cs="Times New Roman"/>
            <w:sz w:val="24"/>
            <w:szCs w:val="24"/>
          </w:rPr>
          <w:delText xml:space="preserve"> since the decision to leave the origin has already occurred</w:delText>
        </w:r>
      </w:del>
      <w:r w:rsidR="006550FB" w:rsidRPr="006C5050">
        <w:rPr>
          <w:rFonts w:ascii="Times New Roman" w:hAnsi="Times New Roman" w:cs="Times New Roman"/>
          <w:sz w:val="24"/>
          <w:szCs w:val="24"/>
        </w:rPr>
        <w:t xml:space="preserve">. </w:t>
      </w:r>
    </w:p>
    <w:p w14:paraId="03D5FF9D" w14:textId="2603DFF1" w:rsidR="006550FB" w:rsidDel="00740BD1" w:rsidRDefault="006550FB" w:rsidP="006550FB">
      <w:pPr>
        <w:ind w:firstLine="720"/>
        <w:jc w:val="both"/>
        <w:rPr>
          <w:del w:id="279" w:author="Miller, Harvey J." w:date="2019-12-10T11:21:00Z"/>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w:t>
      </w:r>
      <w:del w:id="280" w:author="Miller, Harvey J." w:date="2019-12-10T11:20:00Z">
        <w:r w:rsidDel="00115F7F">
          <w:rPr>
            <w:rFonts w:ascii="Times New Roman" w:hAnsi="Times New Roman" w:cs="Times New Roman"/>
            <w:sz w:val="24"/>
            <w:szCs w:val="24"/>
          </w:rPr>
          <w:delText xml:space="preserve">or station </w:delText>
        </w:r>
      </w:del>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w:t>
      </w:r>
      <w:del w:id="281" w:author="Miller, Harvey J." w:date="2019-12-10T11:20:00Z">
        <w:r w:rsidDel="00115F7F">
          <w:rPr>
            <w:rFonts w:ascii="Times New Roman" w:hAnsi="Times New Roman" w:cs="Times New Roman"/>
            <w:sz w:val="24"/>
            <w:szCs w:val="24"/>
          </w:rPr>
          <w:delText xml:space="preserve">However, </w:delText>
        </w:r>
      </w:del>
      <w:ins w:id="282" w:author="Miller, Harvey J." w:date="2019-12-10T11:20:00Z">
        <w:r w:rsidR="00115F7F">
          <w:rPr>
            <w:rFonts w:ascii="Times New Roman" w:hAnsi="Times New Roman" w:cs="Times New Roman"/>
            <w:sz w:val="24"/>
            <w:szCs w:val="24"/>
          </w:rPr>
          <w:t>T</w:t>
        </w:r>
      </w:ins>
      <w:del w:id="283" w:author="Miller, Harvey J." w:date="2019-12-10T11:20:00Z">
        <w:r w:rsidDel="00115F7F">
          <w:rPr>
            <w:rFonts w:ascii="Times New Roman" w:hAnsi="Times New Roman" w:cs="Times New Roman"/>
            <w:sz w:val="24"/>
            <w:szCs w:val="24"/>
          </w:rPr>
          <w:delText>t</w:delText>
        </w:r>
      </w:del>
      <w:r>
        <w:rPr>
          <w:rFonts w:ascii="Times New Roman" w:hAnsi="Times New Roman" w:cs="Times New Roman"/>
          <w:sz w:val="24"/>
          <w:szCs w:val="24"/>
        </w:rPr>
        <w:t xml:space="preserve">he provision of </w:t>
      </w:r>
      <w:ins w:id="284" w:author="Miller, Harvey J." w:date="2019-12-10T11:21:00Z">
        <w:r w:rsidR="00740BD1">
          <w:rPr>
            <w:rFonts w:ascii="Times New Roman" w:hAnsi="Times New Roman" w:cs="Times New Roman"/>
            <w:sz w:val="24"/>
            <w:szCs w:val="24"/>
          </w:rPr>
          <w:t xml:space="preserve">transit RTI </w:t>
        </w:r>
      </w:ins>
      <w:del w:id="285" w:author="Miller, Harvey J." w:date="2019-12-10T11:21:00Z">
        <w:r w:rsidDel="00740BD1">
          <w:rPr>
            <w:rFonts w:ascii="Times New Roman" w:hAnsi="Times New Roman" w:cs="Times New Roman"/>
            <w:sz w:val="24"/>
            <w:szCs w:val="24"/>
          </w:rPr>
          <w:delText xml:space="preserve">real-time transit information </w:delText>
        </w:r>
      </w:del>
      <w:r>
        <w:rPr>
          <w:rFonts w:ascii="Times New Roman" w:hAnsi="Times New Roman" w:cs="Times New Roman"/>
          <w:sz w:val="24"/>
          <w:szCs w:val="24"/>
        </w:rPr>
        <w:t xml:space="preserve">via the World Wide Web and </w:t>
      </w:r>
      <w:ins w:id="286" w:author="Miller, Harvey J." w:date="2019-12-10T11:21:00Z">
        <w:r w:rsidR="00740BD1">
          <w:rPr>
            <w:rFonts w:ascii="Times New Roman" w:hAnsi="Times New Roman" w:cs="Times New Roman"/>
            <w:sz w:val="24"/>
            <w:szCs w:val="24"/>
          </w:rPr>
          <w:t>mobile phone</w:t>
        </w:r>
      </w:ins>
      <w:del w:id="287" w:author="Miller, Harvey J." w:date="2019-12-10T11:21:00Z">
        <w:r w:rsidDel="00740BD1">
          <w:rPr>
            <w:rFonts w:ascii="Times New Roman" w:hAnsi="Times New Roman" w:cs="Times New Roman"/>
            <w:sz w:val="24"/>
            <w:szCs w:val="24"/>
          </w:rPr>
          <w:delText>smartphone</w:delText>
        </w:r>
      </w:del>
      <w:r>
        <w:rPr>
          <w:rFonts w:ascii="Times New Roman" w:hAnsi="Times New Roman" w:cs="Times New Roman"/>
          <w:sz w:val="24"/>
          <w:szCs w:val="24"/>
        </w:rPr>
        <w:t xml:space="preserve"> apps has made this information </w:t>
      </w:r>
      <w:ins w:id="288" w:author="Miller, Harvey J." w:date="2019-12-10T11:21:00Z">
        <w:r w:rsidR="00740BD1">
          <w:rPr>
            <w:rFonts w:ascii="Times New Roman" w:hAnsi="Times New Roman" w:cs="Times New Roman"/>
            <w:sz w:val="24"/>
            <w:szCs w:val="24"/>
          </w:rPr>
          <w:t xml:space="preserve">even </w:t>
        </w:r>
      </w:ins>
      <w:r>
        <w:rPr>
          <w:rFonts w:ascii="Times New Roman" w:hAnsi="Times New Roman" w:cs="Times New Roman"/>
          <w:sz w:val="24"/>
          <w:szCs w:val="24"/>
        </w:rPr>
        <w:t>more accessible</w:t>
      </w:r>
      <w:del w:id="289" w:author="Miller, Harvey J." w:date="2019-12-10T11:21:00Z">
        <w:r w:rsidDel="00740BD1">
          <w:rPr>
            <w:rFonts w:ascii="Times New Roman" w:hAnsi="Times New Roman" w:cs="Times New Roman"/>
            <w:sz w:val="24"/>
            <w:szCs w:val="24"/>
          </w:rPr>
          <w:delText xml:space="preserve"> and useful</w:delText>
        </w:r>
      </w:del>
      <w:r>
        <w:rPr>
          <w:rFonts w:ascii="Times New Roman" w:hAnsi="Times New Roman" w:cs="Times New Roman"/>
          <w:sz w:val="24"/>
          <w:szCs w:val="24"/>
        </w:rPr>
        <w:t xml:space="preserve">. </w:t>
      </w:r>
      <w:del w:id="290" w:author="Miller, Harvey J." w:date="2019-12-10T11:21:00Z">
        <w:r w:rsidDel="00740BD1">
          <w:rPr>
            <w:rFonts w:ascii="Times New Roman" w:hAnsi="Times New Roman" w:cs="Times New Roman"/>
            <w:sz w:val="24"/>
            <w:szCs w:val="24"/>
          </w:rPr>
          <w:delText>RTI apps provide users ability to comprehend the sophisticated timetable in a transit system,</w:delText>
        </w:r>
        <w:r w:rsidRPr="00E92458" w:rsidDel="00740BD1">
          <w:rPr>
            <w:rFonts w:ascii="Times New Roman" w:hAnsi="Times New Roman" w:cs="Times New Roman"/>
            <w:sz w:val="24"/>
            <w:szCs w:val="24"/>
          </w:rPr>
          <w:delText xml:space="preserve"> </w:delText>
        </w:r>
        <w:r w:rsidDel="00740BD1">
          <w:rPr>
            <w:rFonts w:ascii="Times New Roman" w:hAnsi="Times New Roman" w:cs="Times New Roman"/>
            <w:sz w:val="24"/>
            <w:szCs w:val="24"/>
          </w:rPr>
          <w:delText>for both schedule</w:delText>
        </w:r>
        <w:r w:rsidDel="00740BD1">
          <w:rPr>
            <w:rFonts w:ascii="Times New Roman" w:hAnsi="Times New Roman" w:cs="Times New Roman" w:hint="eastAsia"/>
            <w:sz w:val="24"/>
            <w:szCs w:val="24"/>
          </w:rPr>
          <w:delText>d</w:delText>
        </w:r>
        <w:r w:rsidDel="00740BD1">
          <w:rPr>
            <w:rFonts w:ascii="Times New Roman" w:hAnsi="Times New Roman" w:cs="Times New Roman"/>
            <w:sz w:val="24"/>
            <w:szCs w:val="24"/>
          </w:rPr>
          <w:delText xml:space="preserve"> and real-time timetable. They provide both scheduled and real-time support for transit users with portable smart phone through user-friendly interface. </w:delText>
        </w:r>
      </w:del>
    </w:p>
    <w:p w14:paraId="43BBE30E" w14:textId="7C350D5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Many studies investigate</w:t>
      </w:r>
      <w:del w:id="291" w:author="Miller, Harvey J." w:date="2019-12-10T11:21: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e waiting time reduction by mobile real-time information, and the results are diverse: some conclude</w:t>
      </w:r>
      <w:ins w:id="292" w:author="Miller, Harvey J." w:date="2019-12-10T11:22:00Z">
        <w:r w:rsidR="00740BD1">
          <w:rPr>
            <w:rFonts w:ascii="Times New Roman" w:hAnsi="Times New Roman" w:cs="Times New Roman"/>
            <w:sz w:val="24"/>
            <w:szCs w:val="24"/>
          </w:rPr>
          <w:t xml:space="preserve"> </w:t>
        </w:r>
      </w:ins>
      <w:del w:id="293" w:author="Miller, Harvey J." w:date="2019-12-10T11:22:00Z">
        <w:r w:rsidDel="00740BD1">
          <w:rPr>
            <w:rFonts w:ascii="Times New Roman" w:hAnsi="Times New Roman" w:cs="Times New Roman"/>
            <w:sz w:val="24"/>
            <w:szCs w:val="24"/>
          </w:rPr>
          <w:delText xml:space="preserve">d </w:delText>
        </w:r>
      </w:del>
      <w:r>
        <w:rPr>
          <w:rFonts w:ascii="Times New Roman" w:hAnsi="Times New Roman" w:cs="Times New Roman"/>
          <w:sz w:val="24"/>
          <w:szCs w:val="24"/>
        </w:rPr>
        <w:t xml:space="preserve">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294" w:author="Miller, Harvey J." w:date="2019-12-10T11:29:00Z">
        <w:r w:rsidR="00740BD1">
          <w:rPr>
            <w:rFonts w:ascii="Times New Roman" w:hAnsi="Times New Roman" w:cs="Times New Roman"/>
            <w:sz w:val="24"/>
            <w:szCs w:val="24"/>
          </w:rPr>
          <w:t xml:space="preserve">Other studies suggest </w:t>
        </w:r>
      </w:ins>
      <w:ins w:id="295" w:author="Miller, Harvey J." w:date="2019-12-10T11:24:00Z">
        <w:r w:rsidR="00740BD1">
          <w:rPr>
            <w:rFonts w:ascii="Times New Roman" w:hAnsi="Times New Roman" w:cs="Times New Roman"/>
            <w:sz w:val="24"/>
            <w:szCs w:val="24"/>
          </w:rPr>
          <w:t xml:space="preserve">that </w:t>
        </w:r>
      </w:ins>
      <w:del w:id="296" w:author="Miller, Harvey J." w:date="2019-12-10T11:22:00Z">
        <w:r w:rsidDel="00740BD1">
          <w:rPr>
            <w:rFonts w:ascii="Times New Roman" w:hAnsi="Times New Roman" w:cs="Times New Roman"/>
            <w:sz w:val="24"/>
            <w:szCs w:val="24"/>
          </w:rPr>
          <w:delText xml:space="preserve">Moreover, </w:delText>
        </w:r>
      </w:del>
      <w:r>
        <w:rPr>
          <w:rFonts w:ascii="Times New Roman" w:hAnsi="Times New Roman" w:cs="Times New Roman"/>
          <w:sz w:val="24"/>
          <w:szCs w:val="24"/>
        </w:rPr>
        <w:t xml:space="preserve">RTI users </w:t>
      </w:r>
      <w:del w:id="297" w:author="Miller, Harvey J." w:date="2019-12-10T11:24:00Z">
        <w:r w:rsidDel="00740BD1">
          <w:rPr>
            <w:rFonts w:ascii="Times New Roman" w:hAnsi="Times New Roman" w:cs="Times New Roman"/>
            <w:sz w:val="24"/>
            <w:szCs w:val="24"/>
          </w:rPr>
          <w:delText xml:space="preserve">can </w:delText>
        </w:r>
      </w:del>
      <w:r>
        <w:rPr>
          <w:rFonts w:ascii="Times New Roman" w:hAnsi="Times New Roman" w:cs="Times New Roman"/>
          <w:sz w:val="24"/>
          <w:szCs w:val="24"/>
        </w:rPr>
        <w:t xml:space="preserve">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del w:id="298" w:author="Miller, Harvey J." w:date="2019-12-10T11:23:00Z">
        <w:r w:rsidDel="00740BD1">
          <w:rPr>
            <w:rFonts w:ascii="Times New Roman" w:hAnsi="Times New Roman" w:cs="Times New Roman"/>
            <w:sz w:val="24"/>
            <w:szCs w:val="24"/>
          </w:rPr>
          <w:delText xml:space="preserve"> according to a </w:delText>
        </w:r>
      </w:del>
      <w:del w:id="299" w:author="Miller, Harvey J." w:date="2019-12-10T11:24:00Z">
        <w:r w:rsidDel="00740BD1">
          <w:rPr>
            <w:rFonts w:ascii="Times New Roman" w:hAnsi="Times New Roman" w:cs="Times New Roman"/>
            <w:sz w:val="24"/>
            <w:szCs w:val="24"/>
          </w:rPr>
          <w:delText>self-report</w:delText>
        </w:r>
      </w:del>
      <w:del w:id="300" w:author="Miller, Harvey J." w:date="2019-12-10T11:23:00Z">
        <w:r w:rsidDel="00740BD1">
          <w:rPr>
            <w:rFonts w:ascii="Times New Roman" w:hAnsi="Times New Roman" w:cs="Times New Roman"/>
            <w:sz w:val="24"/>
            <w:szCs w:val="24"/>
          </w:rPr>
          <w:delText>ed</w:delText>
        </w:r>
      </w:del>
      <w:del w:id="301" w:author="Miller, Harvey J." w:date="2019-12-10T11:24:00Z">
        <w:r w:rsidDel="00740BD1">
          <w:rPr>
            <w:rFonts w:ascii="Times New Roman" w:hAnsi="Times New Roman" w:cs="Times New Roman"/>
            <w:sz w:val="24"/>
            <w:szCs w:val="24"/>
          </w:rPr>
          <w:delText xml:space="preserve"> survey</w:delText>
        </w:r>
      </w:del>
      <w:r>
        <w:rPr>
          <w:rFonts w:ascii="Times New Roman" w:hAnsi="Times New Roman" w:cs="Times New Roman"/>
          <w:sz w:val="24"/>
          <w:szCs w:val="24"/>
        </w:rPr>
        <w:t xml:space="preserve">. </w:t>
      </w:r>
      <w:del w:id="302" w:author="Miller, Harvey J." w:date="2019-12-10T11:25:00Z">
        <w:r w:rsidDel="00740BD1">
          <w:rPr>
            <w:rFonts w:ascii="Times New Roman" w:hAnsi="Times New Roman" w:cs="Times New Roman"/>
            <w:sz w:val="24"/>
            <w:szCs w:val="24"/>
          </w:rPr>
          <w:delText>Especially,</w:delText>
        </w:r>
      </w:del>
      <w:r>
        <w:rPr>
          <w:rFonts w:ascii="Times New Roman" w:hAnsi="Times New Roman" w:cs="Times New Roman"/>
          <w:sz w:val="24"/>
          <w:szCs w:val="24"/>
        </w:rPr>
        <w:t xml:space="preserve"> </w:t>
      </w:r>
      <w:ins w:id="303" w:author="Miller, Harvey J." w:date="2019-12-10T11:25:00Z">
        <w:r w:rsidR="00740BD1">
          <w:rPr>
            <w:rFonts w:ascii="Times New Roman" w:hAnsi="Times New Roman" w:cs="Times New Roman"/>
            <w:sz w:val="24"/>
            <w:szCs w:val="24"/>
          </w:rPr>
          <w:t>I</w:t>
        </w:r>
      </w:ins>
      <w:del w:id="304"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n rural</w:t>
      </w:r>
      <w:ins w:id="305" w:author="Miller, Harvey J." w:date="2019-12-10T11:25:00Z">
        <w:r w:rsidR="00740BD1">
          <w:rPr>
            <w:rFonts w:ascii="Times New Roman" w:hAnsi="Times New Roman" w:cs="Times New Roman"/>
            <w:sz w:val="24"/>
            <w:szCs w:val="24"/>
          </w:rPr>
          <w:t xml:space="preserve"> areas, e.g., </w:t>
        </w:r>
      </w:ins>
      <w:del w:id="306" w:author="Miller, Harvey J." w:date="2019-12-10T11:25:00Z">
        <w:r w:rsidDel="00740BD1">
          <w:rPr>
            <w:rFonts w:ascii="Times New Roman" w:hAnsi="Times New Roman" w:cs="Times New Roman"/>
            <w:sz w:val="24"/>
            <w:szCs w:val="24"/>
          </w:rPr>
          <w:delText xml:space="preserve"> </w:delText>
        </w:r>
      </w:del>
      <w:r>
        <w:rPr>
          <w:rFonts w:ascii="Times New Roman" w:hAnsi="Times New Roman" w:cs="Times New Roman"/>
          <w:sz w:val="24"/>
          <w:szCs w:val="24"/>
        </w:rPr>
        <w:t>Scotland</w:t>
      </w:r>
      <w:ins w:id="307" w:author="Miller, Harvey J." w:date="2019-12-10T11:25:00Z">
        <w:r w:rsidR="00740BD1">
          <w:rPr>
            <w:rFonts w:ascii="Times New Roman" w:hAnsi="Times New Roman" w:cs="Times New Roman"/>
            <w:sz w:val="24"/>
            <w:szCs w:val="24"/>
          </w:rPr>
          <w:t xml:space="preserve">, </w:t>
        </w:r>
      </w:ins>
      <w:del w:id="308" w:author="Miller, Harvey J." w:date="2019-12-10T11:25:00Z">
        <w:r w:rsidDel="00740BD1">
          <w:rPr>
            <w:rFonts w:ascii="Times New Roman" w:hAnsi="Times New Roman" w:cs="Times New Roman"/>
            <w:sz w:val="24"/>
            <w:szCs w:val="24"/>
          </w:rPr>
          <w:delText xml:space="preserve">. RTI </w:delText>
        </w:r>
      </w:del>
      <w:r>
        <w:rPr>
          <w:rFonts w:ascii="Times New Roman" w:hAnsi="Times New Roman" w:cs="Times New Roman"/>
          <w:sz w:val="24"/>
          <w:szCs w:val="24"/>
        </w:rPr>
        <w:t>user</w:t>
      </w:r>
      <w:ins w:id="309" w:author="Miller, Harvey J." w:date="2019-12-10T11:25:00Z">
        <w:r w:rsidR="00740BD1">
          <w:rPr>
            <w:rFonts w:ascii="Times New Roman" w:hAnsi="Times New Roman" w:cs="Times New Roman"/>
            <w:sz w:val="24"/>
            <w:szCs w:val="24"/>
          </w:rPr>
          <w:t>s</w:t>
        </w:r>
      </w:ins>
      <w:r>
        <w:rPr>
          <w:rFonts w:ascii="Times New Roman" w:hAnsi="Times New Roman" w:cs="Times New Roman"/>
          <w:sz w:val="24"/>
          <w:szCs w:val="24"/>
        </w:rPr>
        <w:t xml:space="preserve"> </w:t>
      </w:r>
      <w:del w:id="310" w:author="Miller, Harvey J." w:date="2019-12-10T11:25:00Z">
        <w:r w:rsidDel="00740BD1">
          <w:rPr>
            <w:rFonts w:ascii="Times New Roman" w:hAnsi="Times New Roman" w:cs="Times New Roman"/>
            <w:sz w:val="24"/>
            <w:szCs w:val="24"/>
          </w:rPr>
          <w:delText xml:space="preserve">can even </w:delText>
        </w:r>
      </w:del>
      <w:r>
        <w:rPr>
          <w:rFonts w:ascii="Times New Roman" w:hAnsi="Times New Roman" w:cs="Times New Roman"/>
          <w:sz w:val="24"/>
          <w:szCs w:val="24"/>
        </w:rPr>
        <w:t xml:space="preserve">save 7 minutes </w:t>
      </w:r>
      <w:ins w:id="311" w:author="Miller, Harvey J." w:date="2019-12-10T11:26:00Z">
        <w:r w:rsidR="00740BD1">
          <w:rPr>
            <w:rFonts w:ascii="Times New Roman" w:hAnsi="Times New Roman" w:cs="Times New Roman"/>
            <w:sz w:val="24"/>
            <w:szCs w:val="24"/>
          </w:rPr>
          <w:t>o</w:t>
        </w:r>
      </w:ins>
      <w:del w:id="312"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 xml:space="preserve">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313" w:author="Miller, Harvey J." w:date="2019-12-10T11:26:00Z">
        <w:r w:rsidR="00740BD1">
          <w:rPr>
            <w:rFonts w:ascii="Times New Roman" w:hAnsi="Times New Roman" w:cs="Times New Roman"/>
            <w:sz w:val="24"/>
            <w:szCs w:val="24"/>
          </w:rPr>
          <w:t xml:space="preserve">However, </w:t>
        </w:r>
      </w:ins>
      <w:ins w:id="314" w:author="Miller, Harvey J." w:date="2019-12-10T11:30:00Z">
        <w:r w:rsidR="00740BD1">
          <w:rPr>
            <w:rFonts w:ascii="Times New Roman" w:hAnsi="Times New Roman" w:cs="Times New Roman"/>
            <w:sz w:val="24"/>
            <w:szCs w:val="24"/>
          </w:rPr>
          <w:t>some research</w:t>
        </w:r>
      </w:ins>
      <w:ins w:id="315" w:author="Miller, Harvey J." w:date="2019-12-10T11:26:00Z">
        <w:r w:rsidR="00740BD1">
          <w:rPr>
            <w:rFonts w:ascii="Times New Roman" w:hAnsi="Times New Roman" w:cs="Times New Roman"/>
            <w:sz w:val="24"/>
            <w:szCs w:val="24"/>
          </w:rPr>
          <w:t xml:space="preserve"> </w:t>
        </w:r>
      </w:ins>
      <w:del w:id="316" w:author="Miller, Harvey J." w:date="2019-12-10T11:26:00Z">
        <w:r w:rsidDel="00740BD1">
          <w:rPr>
            <w:rFonts w:ascii="Times New Roman" w:hAnsi="Times New Roman" w:cs="Times New Roman"/>
            <w:sz w:val="24"/>
            <w:szCs w:val="24"/>
          </w:rPr>
          <w:delText xml:space="preserve">Meanwhile, the others </w:delText>
        </w:r>
      </w:del>
      <w:r>
        <w:rPr>
          <w:rFonts w:ascii="Times New Roman" w:hAnsi="Times New Roman" w:cs="Times New Roman"/>
          <w:sz w:val="24"/>
          <w:szCs w:val="24"/>
        </w:rPr>
        <w:t>conclude</w:t>
      </w:r>
      <w:ins w:id="317" w:author="Miller, Harvey J." w:date="2019-12-10T11:30:00Z">
        <w:r w:rsidR="00740BD1">
          <w:rPr>
            <w:rFonts w:ascii="Times New Roman" w:hAnsi="Times New Roman" w:cs="Times New Roman"/>
            <w:sz w:val="24"/>
            <w:szCs w:val="24"/>
          </w:rPr>
          <w:t>s</w:t>
        </w:r>
      </w:ins>
      <w:del w:id="318" w:author="Miller, Harvey J." w:date="2019-12-10T11:26: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at RTI</w:t>
      </w:r>
      <w:ins w:id="319" w:author="Miller, Harvey J." w:date="2019-12-10T11:26:00Z">
        <w:r w:rsidR="00740BD1">
          <w:rPr>
            <w:rFonts w:ascii="Times New Roman" w:hAnsi="Times New Roman" w:cs="Times New Roman"/>
            <w:sz w:val="24"/>
            <w:szCs w:val="24"/>
          </w:rPr>
          <w:t xml:space="preserve"> </w:t>
        </w:r>
      </w:ins>
      <w:del w:id="320" w:author="Miller, Harvey J." w:date="2019-12-10T11:26:00Z">
        <w:r w:rsidDel="00740BD1">
          <w:rPr>
            <w:rFonts w:ascii="Times New Roman" w:hAnsi="Times New Roman" w:cs="Times New Roman"/>
            <w:sz w:val="24"/>
            <w:szCs w:val="24"/>
          </w:rPr>
          <w:delText xml:space="preserve">’s </w:delText>
        </w:r>
      </w:del>
      <w:r>
        <w:rPr>
          <w:rFonts w:ascii="Times New Roman" w:hAnsi="Times New Roman" w:cs="Times New Roman"/>
          <w:sz w:val="24"/>
          <w:szCs w:val="24"/>
        </w:rPr>
        <w:t xml:space="preserve">impact on </w:t>
      </w:r>
      <w:del w:id="321" w:author="Miller, Harvey J." w:date="2019-12-10T11:26:00Z">
        <w:r w:rsidDel="00740BD1">
          <w:rPr>
            <w:rFonts w:ascii="Times New Roman" w:hAnsi="Times New Roman" w:cs="Times New Roman"/>
            <w:sz w:val="24"/>
            <w:szCs w:val="24"/>
          </w:rPr>
          <w:delText xml:space="preserve">different </w:delText>
        </w:r>
      </w:del>
      <w:r>
        <w:rPr>
          <w:rFonts w:ascii="Times New Roman" w:hAnsi="Times New Roman" w:cs="Times New Roman"/>
          <w:sz w:val="24"/>
          <w:szCs w:val="24"/>
        </w:rPr>
        <w:t xml:space="preserve">users </w:t>
      </w:r>
      <w:ins w:id="322" w:author="Miller, Harvey J." w:date="2019-12-10T11:26:00Z">
        <w:r w:rsidR="00740BD1">
          <w:rPr>
            <w:rFonts w:ascii="Times New Roman" w:hAnsi="Times New Roman" w:cs="Times New Roman"/>
            <w:sz w:val="24"/>
            <w:szCs w:val="24"/>
          </w:rPr>
          <w:t>waiting times is inconsequential.</w:t>
        </w:r>
      </w:ins>
      <w:ins w:id="323" w:author="Miller, Harvey J." w:date="2019-12-10T11:28:00Z">
        <w:r w:rsidR="00740BD1">
          <w:rPr>
            <w:rFonts w:ascii="Times New Roman" w:hAnsi="Times New Roman" w:cs="Times New Roman"/>
            <w:sz w:val="24"/>
            <w:szCs w:val="24"/>
          </w:rPr>
          <w:t xml:space="preserve"> </w:t>
        </w:r>
      </w:ins>
      <w:del w:id="324" w:author="Miller, Harvey J." w:date="2019-12-10T11:26:00Z">
        <w:r w:rsidDel="00740BD1">
          <w:rPr>
            <w:rFonts w:ascii="Times New Roman" w:hAnsi="Times New Roman" w:cs="Times New Roman"/>
            <w:sz w:val="24"/>
            <w:szCs w:val="24"/>
          </w:rPr>
          <w:delText xml:space="preserve">is not significant. </w:delText>
        </w:r>
      </w:del>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w:t>
      </w:r>
      <w:ins w:id="325" w:author="Miller, Harvey J." w:date="2019-12-10T11:29:00Z">
        <w:r w:rsidR="00740BD1">
          <w:rPr>
            <w:rFonts w:ascii="Times New Roman" w:hAnsi="Times New Roman" w:cs="Times New Roman"/>
            <w:sz w:val="24"/>
            <w:szCs w:val="24"/>
          </w:rPr>
          <w:t xml:space="preserve">; </w:t>
        </w:r>
      </w:ins>
      <w:del w:id="326" w:author="Miller, Harvey J." w:date="2019-12-10T11:29:00Z">
        <w:r w:rsidDel="00740BD1">
          <w:rPr>
            <w:rFonts w:ascii="Times New Roman" w:hAnsi="Times New Roman" w:cs="Times New Roman"/>
            <w:sz w:val="24"/>
            <w:szCs w:val="24"/>
          </w:rPr>
          <w:delText xml:space="preserve"> is small w</w:delText>
        </w:r>
      </w:del>
      <w:del w:id="327" w:author="Miller, Harvey J." w:date="2019-12-10T11:28:00Z">
        <w:r w:rsidDel="00740BD1">
          <w:rPr>
            <w:rFonts w:ascii="Times New Roman" w:hAnsi="Times New Roman" w:cs="Times New Roman"/>
            <w:sz w:val="24"/>
            <w:szCs w:val="24"/>
          </w:rPr>
          <w:delText xml:space="preserve">hile </w:delText>
        </w:r>
      </w:del>
      <w:r>
        <w:rPr>
          <w:rFonts w:ascii="Times New Roman" w:hAnsi="Times New Roman" w:cs="Times New Roman"/>
          <w:sz w:val="24"/>
          <w:szCs w:val="24"/>
        </w:rPr>
        <w:t xml:space="preserve">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0D4D6DF4" w14:textId="501AA22B" w:rsidR="00816A10" w:rsidRPr="007A1286" w:rsidRDefault="00816A10">
      <w:pPr>
        <w:pStyle w:val="ListParagraph"/>
        <w:numPr>
          <w:ilvl w:val="1"/>
          <w:numId w:val="5"/>
        </w:numPr>
        <w:jc w:val="both"/>
        <w:rPr>
          <w:ins w:id="328" w:author="Miller, Harvey J." w:date="2019-12-10T13:34:00Z"/>
          <w:rFonts w:ascii="Times New Roman" w:hAnsi="Times New Roman" w:cs="Times New Roman"/>
          <w:b/>
          <w:bCs/>
          <w:sz w:val="24"/>
          <w:szCs w:val="24"/>
          <w:rPrChange w:id="329" w:author="Luyu Liu" w:date="2019-12-17T15:52:00Z">
            <w:rPr>
              <w:ins w:id="330" w:author="Miller, Harvey J." w:date="2019-12-10T13:34:00Z"/>
            </w:rPr>
          </w:rPrChange>
        </w:rPr>
        <w:pPrChange w:id="331" w:author="Luyu Liu" w:date="2019-12-17T15:52:00Z">
          <w:pPr>
            <w:jc w:val="both"/>
          </w:pPr>
        </w:pPrChange>
      </w:pPr>
      <w:ins w:id="332" w:author="Miller, Harvey J." w:date="2019-12-10T13:34:00Z">
        <w:del w:id="333" w:author="Luyu Liu" w:date="2019-12-17T15:52:00Z">
          <w:r w:rsidRPr="007A1286" w:rsidDel="007A1286">
            <w:rPr>
              <w:rFonts w:ascii="Times New Roman" w:hAnsi="Times New Roman" w:cs="Times New Roman"/>
              <w:b/>
              <w:bCs/>
              <w:sz w:val="24"/>
              <w:szCs w:val="24"/>
              <w:rPrChange w:id="334" w:author="Luyu Liu" w:date="2019-12-17T15:52:00Z">
                <w:rPr/>
              </w:rPrChange>
            </w:rPr>
            <w:delText xml:space="preserve">2.2. </w:delText>
          </w:r>
        </w:del>
      </w:ins>
      <w:r w:rsidR="006550FB" w:rsidRPr="007A1286">
        <w:rPr>
          <w:rFonts w:ascii="Times New Roman" w:hAnsi="Times New Roman" w:cs="Times New Roman"/>
          <w:b/>
          <w:bCs/>
          <w:sz w:val="24"/>
          <w:szCs w:val="24"/>
          <w:rPrChange w:id="335" w:author="Luyu Liu" w:date="2019-12-17T15:52:00Z">
            <w:rPr/>
          </w:rPrChange>
        </w:rPr>
        <w:t>Research methods</w:t>
      </w:r>
    </w:p>
    <w:p w14:paraId="6AF6CBA3" w14:textId="4A2BCC67" w:rsidR="006550FB" w:rsidRDefault="006550FB" w:rsidP="006550FB">
      <w:pPr>
        <w:jc w:val="both"/>
        <w:rPr>
          <w:rFonts w:ascii="Times New Roman" w:hAnsi="Times New Roman" w:cs="Times New Roman"/>
          <w:sz w:val="24"/>
          <w:szCs w:val="24"/>
        </w:rPr>
      </w:pPr>
      <w:del w:id="336" w:author="Miller, Harvey J." w:date="2019-12-10T13:34:00Z">
        <w:r w:rsidDel="00816A10">
          <w:rPr>
            <w:rFonts w:ascii="Times New Roman" w:hAnsi="Times New Roman" w:cs="Times New Roman"/>
            <w:b/>
            <w:bCs/>
            <w:sz w:val="24"/>
            <w:szCs w:val="24"/>
          </w:rPr>
          <w:delText xml:space="preserve">.  </w:delText>
        </w:r>
      </w:del>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ins w:id="337" w:author="Miller, Harvey J." w:date="2019-12-10T11:30:00Z">
        <w:r w:rsidR="00A53748">
          <w:rPr>
            <w:rFonts w:ascii="Times New Roman" w:hAnsi="Times New Roman" w:cs="Times New Roman"/>
            <w:sz w:val="24"/>
            <w:szCs w:val="24"/>
          </w:rPr>
          <w:t xml:space="preserve">These </w:t>
        </w:r>
      </w:ins>
      <w:del w:id="338" w:author="Miller, Harvey J." w:date="2019-12-10T11:30:00Z">
        <w:r w:rsidRPr="00C965F1" w:rsidDel="00A53748">
          <w:rPr>
            <w:rFonts w:ascii="Times New Roman" w:hAnsi="Times New Roman" w:cs="Times New Roman"/>
            <w:sz w:val="24"/>
            <w:szCs w:val="24"/>
          </w:rPr>
          <w:delText xml:space="preserve">Survey-based </w:delText>
        </w:r>
      </w:del>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665BCA6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w:t>
      </w:r>
      <w:ins w:id="339" w:author="Miller, Harvey J." w:date="2019-12-10T11:32:00Z">
        <w:r w:rsidR="004A45CC">
          <w:rPr>
            <w:rFonts w:ascii="Times New Roman" w:hAnsi="Times New Roman" w:cs="Times New Roman"/>
            <w:sz w:val="24"/>
            <w:szCs w:val="24"/>
          </w:rPr>
          <w:t xml:space="preserve">and possibly biased </w:t>
        </w:r>
      </w:ins>
      <w:del w:id="340" w:author="Miller, Harvey J." w:date="2019-12-10T11:31:00Z">
        <w:r w:rsidDel="004A45CC">
          <w:rPr>
            <w:rFonts w:ascii="Times New Roman" w:hAnsi="Times New Roman" w:cs="Times New Roman"/>
            <w:sz w:val="24"/>
            <w:szCs w:val="24"/>
          </w:rPr>
          <w:delText xml:space="preserve">and biased </w:delText>
        </w:r>
      </w:del>
      <w:r>
        <w:rPr>
          <w:rFonts w:ascii="Times New Roman" w:hAnsi="Times New Roman" w:cs="Times New Roman"/>
          <w:sz w:val="24"/>
          <w:szCs w:val="24"/>
        </w:rPr>
        <w:t>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4B1A87">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Armstrong &amp; Overton, 1977; Wright, 2006)"},"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68EEB89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ins w:id="341" w:author="Miller, Harvey J." w:date="2019-12-10T11:32:00Z">
        <w:r w:rsidR="004A45CC">
          <w:rPr>
            <w:rFonts w:ascii="Times New Roman" w:hAnsi="Times New Roman" w:cs="Times New Roman"/>
            <w:sz w:val="24"/>
            <w:szCs w:val="24"/>
          </w:rPr>
          <w:t>Another approach to analyzing the impacts of RTI on waiting times is m</w:t>
        </w:r>
      </w:ins>
      <w:del w:id="342" w:author="Miller, Harvey J." w:date="2019-12-10T11:32:00Z">
        <w:r w:rsidRPr="00342EA9" w:rsidDel="004A45CC">
          <w:rPr>
            <w:rFonts w:ascii="Times New Roman" w:hAnsi="Times New Roman" w:cs="Times New Roman"/>
            <w:sz w:val="24"/>
            <w:szCs w:val="24"/>
          </w:rPr>
          <w:delText>M</w:delText>
        </w:r>
      </w:del>
      <w:r w:rsidRPr="00342EA9">
        <w:rPr>
          <w:rFonts w:ascii="Times New Roman" w:hAnsi="Times New Roman" w:cs="Times New Roman"/>
          <w:sz w:val="24"/>
          <w:szCs w:val="24"/>
        </w:rPr>
        <w:t>athematical simulation</w:t>
      </w:r>
      <w:del w:id="343" w:author="Miller, Harvey J." w:date="2019-12-10T11:32:00Z">
        <w:r w:rsidRPr="00342EA9" w:rsidDel="004A45CC">
          <w:rPr>
            <w:rFonts w:ascii="Times New Roman" w:hAnsi="Times New Roman" w:cs="Times New Roman"/>
            <w:sz w:val="24"/>
            <w:szCs w:val="24"/>
          </w:rPr>
          <w:delText xml:space="preserve"> is </w:delText>
        </w:r>
        <w:r w:rsidDel="004A45CC">
          <w:rPr>
            <w:rFonts w:ascii="Times New Roman" w:hAnsi="Times New Roman" w:cs="Times New Roman"/>
            <w:sz w:val="24"/>
            <w:szCs w:val="24"/>
          </w:rPr>
          <w:delText xml:space="preserve">also </w:delText>
        </w:r>
        <w:r w:rsidRPr="00342EA9" w:rsidDel="004A45CC">
          <w:rPr>
            <w:rFonts w:ascii="Times New Roman" w:hAnsi="Times New Roman" w:cs="Times New Roman"/>
            <w:sz w:val="24"/>
            <w:szCs w:val="24"/>
          </w:rPr>
          <w:delText>often used to investigate and solve problems that are too difficult or costly to measure directly</w:delText>
        </w:r>
      </w:del>
      <w:r w:rsidRPr="00342EA9">
        <w:rPr>
          <w:rFonts w:ascii="Times New Roman" w:hAnsi="Times New Roman" w:cs="Times New Roman"/>
          <w:sz w:val="24"/>
          <w:szCs w:val="24"/>
        </w:rPr>
        <w:t xml:space="preserve">. </w:t>
      </w:r>
      <w:moveToRangeStart w:id="344" w:author="Miller, Harvey J." w:date="2019-12-10T11:33:00Z" w:name="move26870008"/>
      <w:ins w:id="345" w:author="Miller, Harvey J." w:date="2019-12-10T11:33:00Z">
        <w:r w:rsidR="004A45CC">
          <w:rPr>
            <w:rFonts w:ascii="Times New Roman" w:hAnsi="Times New Roman" w:cs="Times New Roman"/>
            <w:sz w:val="24"/>
            <w:szCs w:val="24"/>
          </w:rPr>
          <w:t xml:space="preserve">Agent-based modeling </w:t>
        </w:r>
        <w:r w:rsidR="004A45CC" w:rsidRPr="004A45CC">
          <w:rPr>
            <w:rFonts w:ascii="Times New Roman" w:hAnsi="Times New Roman" w:cs="Times New Roman"/>
            <w:sz w:val="24"/>
            <w:szCs w:val="24"/>
          </w:rPr>
          <w:t>represents the simultaneous actions and interactions of various agents</w:t>
        </w:r>
        <w:r w:rsidR="004A45CC">
          <w:rPr>
            <w:rFonts w:ascii="Times New Roman" w:hAnsi="Times New Roman" w:cs="Times New Roman"/>
            <w:sz w:val="24"/>
            <w:szCs w:val="24"/>
          </w:rPr>
          <w:t xml:space="preserve"> in intricate and complicated systems such as public transit</w:t>
        </w:r>
        <w:r w:rsidR="004A45CC" w:rsidRPr="004A45CC">
          <w:rPr>
            <w:rFonts w:ascii="Times New Roman" w:hAnsi="Times New Roman" w:cs="Times New Roman"/>
            <w:sz w:val="24"/>
            <w:szCs w:val="24"/>
          </w:rPr>
          <w:t xml:space="preserve"> </w:t>
        </w:r>
        <w:r w:rsidR="004A45CC" w:rsidRPr="004A45CC">
          <w:rPr>
            <w:rFonts w:ascii="Times New Roman" w:hAnsi="Times New Roman" w:cs="Times New Roman"/>
            <w:sz w:val="24"/>
            <w:szCs w:val="24"/>
          </w:rPr>
          <w:fldChar w:fldCharType="begin" w:fldLock="1"/>
        </w:r>
        <w:r w:rsidR="004A45CC" w:rsidRPr="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4A45CC" w:rsidRPr="004A45CC">
          <w:rPr>
            <w:rFonts w:ascii="Times New Roman" w:hAnsi="Times New Roman" w:cs="Times New Roman"/>
            <w:sz w:val="24"/>
            <w:szCs w:val="24"/>
          </w:rPr>
          <w:fldChar w:fldCharType="separate"/>
        </w:r>
        <w:r w:rsidR="004A45CC" w:rsidRPr="004A45CC">
          <w:rPr>
            <w:rFonts w:ascii="Times New Roman" w:hAnsi="Times New Roman" w:cs="Times New Roman"/>
            <w:noProof/>
            <w:sz w:val="24"/>
            <w:szCs w:val="24"/>
          </w:rPr>
          <w:t>(Gkioulou, 2013)</w:t>
        </w:r>
      </w:ins>
      <w:r w:rsidR="004A45CC" w:rsidRPr="004A45CC">
        <w:rPr>
          <w:rFonts w:ascii="Times New Roman" w:hAnsi="Times New Roman" w:cs="Times New Roman"/>
          <w:sz w:val="24"/>
          <w:szCs w:val="24"/>
        </w:rPr>
        <w:fldChar w:fldCharType="end"/>
      </w:r>
      <w:ins w:id="346" w:author="Miller, Harvey J." w:date="2019-12-10T11:33:00Z">
        <w:r w:rsidR="004A45CC" w:rsidRPr="004A45CC">
          <w:rPr>
            <w:rFonts w:ascii="Times New Roman" w:hAnsi="Times New Roman" w:cs="Times New Roman"/>
            <w:sz w:val="24"/>
            <w:szCs w:val="24"/>
          </w:rPr>
          <w:t>.</w:t>
        </w:r>
      </w:ins>
      <w:moveToRangeEnd w:id="344"/>
      <w:ins w:id="347" w:author="Miller, Harvey J." w:date="2019-12-10T11:34:00Z">
        <w:r w:rsidR="004A45CC">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moveFromRangeStart w:id="348" w:author="Miller, Harvey J." w:date="2019-12-10T11:33:00Z" w:name="move26870008"/>
      <w:moveFrom w:id="349" w:author="Miller, Harvey J." w:date="2019-12-10T11:33:00Z">
        <w:r w:rsidRPr="00342EA9" w:rsidDel="004A45CC">
          <w:rPr>
            <w:rFonts w:ascii="Times New Roman" w:hAnsi="Times New Roman" w:cs="Times New Roman"/>
            <w:sz w:val="24"/>
            <w:szCs w:val="24"/>
          </w:rPr>
          <w:t>Agent-based model simulation usually adopts several assumptions and represents the simultaneous actions and interactions of various agents. The simulation tries to imitate and predict the performance of a complex system such as</w:t>
        </w:r>
        <w:r w:rsidDel="004A45CC">
          <w:rPr>
            <w:rFonts w:ascii="Times New Roman" w:hAnsi="Times New Roman" w:cs="Times New Roman"/>
            <w:sz w:val="24"/>
            <w:szCs w:val="24"/>
          </w:rPr>
          <w:t xml:space="preserve"> a</w:t>
        </w:r>
        <w:r w:rsidRPr="00342EA9" w:rsidDel="004A45CC">
          <w:rPr>
            <w:rFonts w:ascii="Times New Roman" w:hAnsi="Times New Roman" w:cs="Times New Roman"/>
            <w:sz w:val="24"/>
            <w:szCs w:val="24"/>
          </w:rPr>
          <w:t xml:space="preserve"> </w:t>
        </w:r>
        <w:r w:rsidDel="004A45CC">
          <w:rPr>
            <w:rFonts w:ascii="Times New Roman" w:hAnsi="Times New Roman" w:cs="Times New Roman"/>
            <w:sz w:val="24"/>
            <w:szCs w:val="24"/>
          </w:rPr>
          <w:t>transit</w:t>
        </w:r>
        <w:r w:rsidRPr="00342EA9" w:rsidDel="004A45CC">
          <w:rPr>
            <w:rFonts w:ascii="Times New Roman" w:hAnsi="Times New Roman" w:cs="Times New Roman"/>
            <w:sz w:val="24"/>
            <w:szCs w:val="24"/>
          </w:rPr>
          <w:t xml:space="preserve"> system </w:t>
        </w:r>
        <w:r w:rsidRPr="00D15CD3" w:rsidDel="004A45CC">
          <w:rPr>
            <w:rFonts w:ascii="Times New Roman" w:hAnsi="Times New Roman" w:cs="Times New Roman"/>
            <w:sz w:val="24"/>
            <w:szCs w:val="24"/>
          </w:rPr>
          <w:fldChar w:fldCharType="begin" w:fldLock="1"/>
        </w:r>
        <w:r w:rsidR="000545CA" w:rsidRPr="004B2578" w:rsidDel="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sidDel="004A45CC">
          <w:rPr>
            <w:rFonts w:ascii="Times New Roman" w:hAnsi="Times New Roman" w:cs="Times New Roman"/>
            <w:sz w:val="24"/>
            <w:szCs w:val="24"/>
          </w:rPr>
          <w:fldChar w:fldCharType="separate"/>
        </w:r>
        <w:r w:rsidR="000545CA" w:rsidRPr="000545CA" w:rsidDel="004A45CC">
          <w:rPr>
            <w:rFonts w:ascii="Times New Roman" w:hAnsi="Times New Roman" w:cs="Times New Roman"/>
            <w:noProof/>
            <w:sz w:val="24"/>
            <w:szCs w:val="24"/>
          </w:rPr>
          <w:t>(Gkioulou, 2013)</w:t>
        </w:r>
        <w:r w:rsidRPr="00D15CD3" w:rsidDel="004A45CC">
          <w:rPr>
            <w:rFonts w:ascii="Times New Roman" w:hAnsi="Times New Roman" w:cs="Times New Roman"/>
            <w:sz w:val="24"/>
            <w:szCs w:val="24"/>
          </w:rPr>
          <w:fldChar w:fldCharType="end"/>
        </w:r>
        <w:r w:rsidRPr="00342EA9" w:rsidDel="004A45CC">
          <w:rPr>
            <w:rFonts w:ascii="Times New Roman" w:hAnsi="Times New Roman" w:cs="Times New Roman"/>
            <w:sz w:val="24"/>
            <w:szCs w:val="24"/>
          </w:rPr>
          <w:t>.</w:t>
        </w:r>
      </w:moveFrom>
      <w:moveFromRangeEnd w:id="348"/>
    </w:p>
    <w:p w14:paraId="4893521A" w14:textId="38ABEBF4"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w:t>
      </w:r>
      <w:ins w:id="350" w:author="Miller, Harvey J." w:date="2019-12-10T11:34:00Z">
        <w:r w:rsidR="00801DE0">
          <w:rPr>
            <w:rFonts w:ascii="Times New Roman" w:hAnsi="Times New Roman" w:cs="Times New Roman"/>
            <w:sz w:val="24"/>
            <w:szCs w:val="24"/>
          </w:rPr>
          <w:t>-</w:t>
        </w:r>
      </w:ins>
      <w:del w:id="351" w:author="Miller, Harvey J." w:date="2019-12-10T11:34:00Z">
        <w:r w:rsidDel="00801DE0">
          <w:rPr>
            <w:rFonts w:ascii="Times New Roman" w:hAnsi="Times New Roman" w:cs="Times New Roman"/>
            <w:sz w:val="24"/>
            <w:szCs w:val="24"/>
          </w:rPr>
          <w:delText xml:space="preserve"> </w:delText>
        </w:r>
      </w:del>
      <w:r>
        <w:rPr>
          <w:rFonts w:ascii="Times New Roman" w:hAnsi="Times New Roman" w:cs="Times New Roman"/>
          <w:sz w:val="24"/>
          <w:szCs w:val="24"/>
        </w:rPr>
        <w:t>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w:t>
      </w:r>
      <w:ins w:id="352" w:author="Liu, Luyu" w:date="2019-12-08T22:43:00Z">
        <w:r w:rsidR="00250901">
          <w:rPr>
            <w:rFonts w:ascii="Times New Roman" w:hAnsi="Times New Roman" w:cs="Times New Roman"/>
            <w:sz w:val="24"/>
            <w:szCs w:val="24"/>
          </w:rPr>
          <w:t>on</w:t>
        </w:r>
      </w:ins>
      <w:r>
        <w:rPr>
          <w:rFonts w:ascii="Times New Roman" w:hAnsi="Times New Roman" w:cs="Times New Roman"/>
          <w:sz w:val="24"/>
          <w:szCs w:val="24"/>
        </w:rPr>
        <w:t xml:space="preserve"> the overall average waiting time or perceived waiting time</w:t>
      </w:r>
      <w:del w:id="353" w:author="Miller, Harvey J." w:date="2019-12-10T11:34:00Z">
        <w:r w:rsidDel="00801DE0">
          <w:rPr>
            <w:rFonts w:ascii="Times New Roman" w:hAnsi="Times New Roman" w:cs="Times New Roman"/>
            <w:sz w:val="24"/>
            <w:szCs w:val="24"/>
          </w:rPr>
          <w:delText xml:space="preserve"> in certain areas</w:delText>
        </w:r>
      </w:del>
      <w:r>
        <w:rPr>
          <w:rFonts w:ascii="Times New Roman" w:hAnsi="Times New Roman" w:cs="Times New Roman"/>
          <w:sz w:val="24"/>
          <w:szCs w:val="24"/>
        </w:rPr>
        <w:t>; however, no one has investigated the variance of this impact relative to transit system’s actual on-time performance.</w:t>
      </w:r>
      <w:ins w:id="354" w:author="Miller, Harvey J." w:date="2019-12-10T11:35:00Z">
        <w:r w:rsidR="00801DE0">
          <w:rPr>
            <w:rFonts w:ascii="Times New Roman" w:hAnsi="Times New Roman" w:cs="Times New Roman"/>
            <w:sz w:val="24"/>
            <w:szCs w:val="24"/>
          </w:rPr>
          <w:t xml:space="preserve">  Em</w:t>
        </w:r>
      </w:ins>
      <w:ins w:id="355" w:author="Miller, Harvey J." w:date="2019-12-10T11:36:00Z">
        <w:r w:rsidR="00801DE0">
          <w:rPr>
            <w:rFonts w:ascii="Times New Roman" w:hAnsi="Times New Roman" w:cs="Times New Roman"/>
            <w:sz w:val="24"/>
            <w:szCs w:val="24"/>
          </w:rPr>
          <w:t xml:space="preserve">pirical performance matters because </w:t>
        </w:r>
      </w:ins>
      <w:ins w:id="356" w:author="Miller, Harvey J." w:date="2019-12-10T11:40:00Z">
        <w:r w:rsidR="00801DE0">
          <w:rPr>
            <w:rFonts w:ascii="Times New Roman" w:hAnsi="Times New Roman" w:cs="Times New Roman"/>
            <w:sz w:val="24"/>
            <w:szCs w:val="24"/>
          </w:rPr>
          <w:t xml:space="preserve">on-time performance and </w:t>
        </w:r>
      </w:ins>
      <w:ins w:id="357" w:author="Miller, Harvey J." w:date="2019-12-10T11:36:00Z">
        <w:r w:rsidR="00801DE0">
          <w:rPr>
            <w:rFonts w:ascii="Times New Roman" w:hAnsi="Times New Roman" w:cs="Times New Roman"/>
            <w:sz w:val="24"/>
            <w:szCs w:val="24"/>
          </w:rPr>
          <w:t xml:space="preserve">delays </w:t>
        </w:r>
      </w:ins>
      <w:ins w:id="358" w:author="Miller, Harvey J." w:date="2019-12-10T11:40:00Z">
        <w:r w:rsidR="00801DE0">
          <w:rPr>
            <w:rFonts w:ascii="Times New Roman" w:hAnsi="Times New Roman" w:cs="Times New Roman"/>
            <w:sz w:val="24"/>
            <w:szCs w:val="24"/>
          </w:rPr>
          <w:t xml:space="preserve">can be heterogeneous within a system and even within a single route </w:t>
        </w:r>
      </w:ins>
      <w:ins w:id="359" w:author="Luyu Liu" w:date="2019-12-17T21:16:00Z">
        <w:r w:rsidR="004B2578">
          <w:rPr>
            <w:rFonts w:ascii="Times New Roman" w:hAnsi="Times New Roman" w:cs="Times New Roman"/>
            <w:sz w:val="24"/>
            <w:szCs w:val="24"/>
          </w:rPr>
          <w:fldChar w:fldCharType="begin" w:fldLock="1"/>
        </w:r>
      </w:ins>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operties":{"noteIndex":0},"schema":"https://github.com/citation-style-language/schema/raw/master/csl-citation.json"}</w:instrText>
      </w:r>
      <w:r w:rsidR="004B2578">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Mount, Liu, Xiao, &amp; Miller, 2019)</w:t>
      </w:r>
      <w:ins w:id="360" w:author="Luyu Liu" w:date="2019-12-17T21:16:00Z">
        <w:r w:rsidR="004B2578">
          <w:rPr>
            <w:rFonts w:ascii="Times New Roman" w:hAnsi="Times New Roman" w:cs="Times New Roman"/>
            <w:sz w:val="24"/>
            <w:szCs w:val="24"/>
          </w:rPr>
          <w:fldChar w:fldCharType="end"/>
        </w:r>
      </w:ins>
      <w:ins w:id="361" w:author="Miller, Harvey J." w:date="2019-12-10T11:40:00Z">
        <w:del w:id="362" w:author="Luyu Liu" w:date="2019-12-17T21:16:00Z">
          <w:r w:rsidR="00801DE0" w:rsidDel="004B2578">
            <w:rPr>
              <w:rFonts w:ascii="Times New Roman" w:hAnsi="Times New Roman" w:cs="Times New Roman"/>
              <w:sz w:val="24"/>
              <w:szCs w:val="24"/>
            </w:rPr>
            <w:delText xml:space="preserve">(Park et al. </w:delText>
          </w:r>
        </w:del>
      </w:ins>
      <w:ins w:id="363" w:author="Miller, Harvey J." w:date="2019-12-10T11:41:00Z">
        <w:del w:id="364" w:author="Luyu Liu" w:date="2019-12-17T21:16:00Z">
          <w:r w:rsidR="00801DE0" w:rsidDel="004B2578">
            <w:rPr>
              <w:rFonts w:ascii="Times New Roman" w:hAnsi="Times New Roman" w:cs="Times New Roman"/>
              <w:sz w:val="24"/>
              <w:szCs w:val="24"/>
            </w:rPr>
            <w:delText>2019)</w:delText>
          </w:r>
        </w:del>
        <w:r w:rsidR="00801DE0">
          <w:rPr>
            <w:rFonts w:ascii="Times New Roman" w:hAnsi="Times New Roman" w:cs="Times New Roman"/>
            <w:sz w:val="24"/>
            <w:szCs w:val="24"/>
          </w:rPr>
          <w:t>.  I</w:t>
        </w:r>
      </w:ins>
      <w:ins w:id="365" w:author="Miller, Harvey J." w:date="2019-12-10T11:37:00Z">
        <w:r w:rsidR="00801DE0">
          <w:rPr>
            <w:rFonts w:ascii="Times New Roman" w:hAnsi="Times New Roman" w:cs="Times New Roman"/>
            <w:sz w:val="24"/>
            <w:szCs w:val="24"/>
          </w:rPr>
          <w:t xml:space="preserve">n addition, </w:t>
        </w:r>
      </w:ins>
      <w:ins w:id="366" w:author="Miller, Harvey J." w:date="2019-12-10T11:39:00Z">
        <w:r w:rsidR="00801DE0">
          <w:rPr>
            <w:rFonts w:ascii="Times New Roman" w:hAnsi="Times New Roman" w:cs="Times New Roman"/>
            <w:sz w:val="24"/>
            <w:szCs w:val="24"/>
          </w:rPr>
          <w:t xml:space="preserve">a </w:t>
        </w:r>
      </w:ins>
      <w:ins w:id="367" w:author="Miller, Harvey J." w:date="2019-12-10T13:05:00Z">
        <w:r w:rsidR="0014352B">
          <w:rPr>
            <w:rFonts w:ascii="Times New Roman" w:hAnsi="Times New Roman" w:cs="Times New Roman"/>
            <w:sz w:val="24"/>
            <w:szCs w:val="24"/>
          </w:rPr>
          <w:t xml:space="preserve">key decision of public transit users </w:t>
        </w:r>
      </w:ins>
      <w:ins w:id="368" w:author="Miller, Harvey J." w:date="2019-12-10T11:37:00Z">
        <w:r w:rsidR="0014352B">
          <w:rPr>
            <w:rFonts w:ascii="Times New Roman" w:hAnsi="Times New Roman" w:cs="Times New Roman"/>
            <w:sz w:val="24"/>
            <w:szCs w:val="24"/>
          </w:rPr>
          <w:t xml:space="preserve">is </w:t>
        </w:r>
        <w:r w:rsidR="00801DE0">
          <w:rPr>
            <w:rFonts w:ascii="Times New Roman" w:hAnsi="Times New Roman" w:cs="Times New Roman"/>
            <w:sz w:val="24"/>
            <w:szCs w:val="24"/>
          </w:rPr>
          <w:t xml:space="preserve">when to leave their home </w:t>
        </w:r>
      </w:ins>
      <w:ins w:id="369" w:author="Miller, Harvey J." w:date="2019-12-10T13:05:00Z">
        <w:r w:rsidR="0014352B">
          <w:rPr>
            <w:rFonts w:ascii="Times New Roman" w:hAnsi="Times New Roman" w:cs="Times New Roman"/>
            <w:sz w:val="24"/>
            <w:szCs w:val="24"/>
          </w:rPr>
          <w:t>(</w:t>
        </w:r>
      </w:ins>
      <w:ins w:id="370" w:author="Miller, Harvey J." w:date="2019-12-10T11:37:00Z">
        <w:r w:rsidR="00801DE0">
          <w:rPr>
            <w:rFonts w:ascii="Times New Roman" w:hAnsi="Times New Roman" w:cs="Times New Roman"/>
            <w:sz w:val="24"/>
            <w:szCs w:val="24"/>
          </w:rPr>
          <w:t>or other origin</w:t>
        </w:r>
      </w:ins>
      <w:ins w:id="371" w:author="Miller, Harvey J." w:date="2019-12-10T13:05:00Z">
        <w:r w:rsidR="0014352B">
          <w:rPr>
            <w:rFonts w:ascii="Times New Roman" w:hAnsi="Times New Roman" w:cs="Times New Roman"/>
            <w:sz w:val="24"/>
            <w:szCs w:val="24"/>
          </w:rPr>
          <w:t>)</w:t>
        </w:r>
      </w:ins>
      <w:ins w:id="372" w:author="Miller, Harvey J." w:date="2019-12-10T11:37:00Z">
        <w:r w:rsidR="00801DE0">
          <w:rPr>
            <w:rFonts w:ascii="Times New Roman" w:hAnsi="Times New Roman" w:cs="Times New Roman"/>
            <w:sz w:val="24"/>
            <w:szCs w:val="24"/>
          </w:rPr>
          <w:t xml:space="preserve"> to travel to a stop; the</w:t>
        </w:r>
      </w:ins>
      <w:ins w:id="373" w:author="Miller, Harvey J." w:date="2019-12-10T11:42:00Z">
        <w:r w:rsidR="00801DE0">
          <w:rPr>
            <w:rFonts w:ascii="Times New Roman" w:hAnsi="Times New Roman" w:cs="Times New Roman"/>
            <w:sz w:val="24"/>
            <w:szCs w:val="24"/>
          </w:rPr>
          <w:t xml:space="preserve">refore, the </w:t>
        </w:r>
      </w:ins>
      <w:ins w:id="374" w:author="Miller, Harvey J." w:date="2019-12-10T11:37:00Z">
        <w:r w:rsidR="00801DE0">
          <w:rPr>
            <w:rFonts w:ascii="Times New Roman" w:hAnsi="Times New Roman" w:cs="Times New Roman"/>
            <w:sz w:val="24"/>
            <w:szCs w:val="24"/>
          </w:rPr>
          <w:t xml:space="preserve">impact of RTI </w:t>
        </w:r>
      </w:ins>
      <w:ins w:id="375" w:author="Miller, Harvey J." w:date="2019-12-10T11:42:00Z">
        <w:r w:rsidR="00801DE0">
          <w:rPr>
            <w:rFonts w:ascii="Times New Roman" w:hAnsi="Times New Roman" w:cs="Times New Roman"/>
            <w:sz w:val="24"/>
            <w:szCs w:val="24"/>
          </w:rPr>
          <w:t xml:space="preserve">on waiting times </w:t>
        </w:r>
      </w:ins>
      <w:ins w:id="376" w:author="Miller, Harvey J." w:date="2019-12-10T11:37:00Z">
        <w:r w:rsidR="00801DE0">
          <w:rPr>
            <w:rFonts w:ascii="Times New Roman" w:hAnsi="Times New Roman" w:cs="Times New Roman"/>
            <w:sz w:val="24"/>
            <w:szCs w:val="24"/>
          </w:rPr>
          <w:t xml:space="preserve">may vary with </w:t>
        </w:r>
      </w:ins>
      <w:ins w:id="377" w:author="Miller, Harvey J." w:date="2019-12-10T11:38:00Z">
        <w:r w:rsidR="0014352B">
          <w:rPr>
            <w:rFonts w:ascii="Times New Roman" w:hAnsi="Times New Roman" w:cs="Times New Roman"/>
            <w:sz w:val="24"/>
            <w:szCs w:val="24"/>
          </w:rPr>
          <w:t xml:space="preserve">walking time </w:t>
        </w:r>
        <w:r w:rsidR="00801DE0">
          <w:rPr>
            <w:rFonts w:ascii="Times New Roman" w:hAnsi="Times New Roman" w:cs="Times New Roman"/>
            <w:sz w:val="24"/>
            <w:szCs w:val="24"/>
          </w:rPr>
          <w:t xml:space="preserve">to </w:t>
        </w:r>
      </w:ins>
      <w:ins w:id="378" w:author="Miller, Harvey J." w:date="2019-12-10T11:39:00Z">
        <w:r w:rsidR="00801DE0">
          <w:rPr>
            <w:rFonts w:ascii="Times New Roman" w:hAnsi="Times New Roman" w:cs="Times New Roman"/>
            <w:sz w:val="24"/>
            <w:szCs w:val="24"/>
          </w:rPr>
          <w:t xml:space="preserve">the </w:t>
        </w:r>
      </w:ins>
      <w:ins w:id="379" w:author="Miller, Harvey J." w:date="2019-12-10T11:38:00Z">
        <w:r w:rsidR="00801DE0">
          <w:rPr>
            <w:rFonts w:ascii="Times New Roman" w:hAnsi="Times New Roman" w:cs="Times New Roman"/>
            <w:sz w:val="24"/>
            <w:szCs w:val="24"/>
          </w:rPr>
          <w:t>stop</w:t>
        </w:r>
      </w:ins>
      <w:ins w:id="380" w:author="Miller, Harvey J." w:date="2019-12-10T11:42:00Z">
        <w:r w:rsidR="0014352B">
          <w:rPr>
            <w:rFonts w:ascii="Times New Roman" w:hAnsi="Times New Roman" w:cs="Times New Roman"/>
            <w:sz w:val="24"/>
            <w:szCs w:val="24"/>
          </w:rPr>
          <w:t xml:space="preserve">.  Due to the </w:t>
        </w:r>
      </w:ins>
      <w:ins w:id="381" w:author="Miller, Harvey J." w:date="2019-12-10T13:06:00Z">
        <w:r w:rsidR="0014352B">
          <w:rPr>
            <w:rFonts w:ascii="Times New Roman" w:hAnsi="Times New Roman" w:cs="Times New Roman"/>
            <w:sz w:val="24"/>
            <w:szCs w:val="24"/>
          </w:rPr>
          <w:t>heterogeneity</w:t>
        </w:r>
      </w:ins>
      <w:ins w:id="382" w:author="Miller, Harvey J." w:date="2019-12-10T11:42:00Z">
        <w:r w:rsidR="0014352B">
          <w:rPr>
            <w:rFonts w:ascii="Times New Roman" w:hAnsi="Times New Roman" w:cs="Times New Roman"/>
            <w:sz w:val="24"/>
            <w:szCs w:val="24"/>
          </w:rPr>
          <w:t xml:space="preserve"> </w:t>
        </w:r>
      </w:ins>
      <w:ins w:id="383" w:author="Miller, Harvey J." w:date="2019-12-10T13:06:00Z">
        <w:r w:rsidR="0014352B">
          <w:rPr>
            <w:rFonts w:ascii="Times New Roman" w:hAnsi="Times New Roman" w:cs="Times New Roman"/>
            <w:sz w:val="24"/>
            <w:szCs w:val="24"/>
          </w:rPr>
          <w:t xml:space="preserve">of on-time performance, the impact of RTI may also vary </w:t>
        </w:r>
      </w:ins>
      <w:ins w:id="384" w:author="Miller, Harvey J." w:date="2019-12-10T11:38:00Z">
        <w:r w:rsidR="0014352B">
          <w:rPr>
            <w:rFonts w:ascii="Times New Roman" w:hAnsi="Times New Roman" w:cs="Times New Roman"/>
            <w:sz w:val="24"/>
            <w:szCs w:val="24"/>
          </w:rPr>
          <w:t xml:space="preserve">by </w:t>
        </w:r>
      </w:ins>
      <w:ins w:id="385" w:author="Miller, Harvey J." w:date="2019-12-10T13:07:00Z">
        <w:r w:rsidR="0014352B">
          <w:rPr>
            <w:rFonts w:ascii="Times New Roman" w:hAnsi="Times New Roman" w:cs="Times New Roman"/>
            <w:sz w:val="24"/>
            <w:szCs w:val="24"/>
          </w:rPr>
          <w:t xml:space="preserve">the location of the </w:t>
        </w:r>
      </w:ins>
      <w:ins w:id="386" w:author="Miller, Harvey J." w:date="2019-12-10T11:38:00Z">
        <w:r w:rsidR="0014352B">
          <w:rPr>
            <w:rFonts w:ascii="Times New Roman" w:hAnsi="Times New Roman" w:cs="Times New Roman"/>
            <w:sz w:val="24"/>
            <w:szCs w:val="24"/>
          </w:rPr>
          <w:t>stop within a</w:t>
        </w:r>
        <w:r w:rsidR="00801DE0">
          <w:rPr>
            <w:rFonts w:ascii="Times New Roman" w:hAnsi="Times New Roman" w:cs="Times New Roman"/>
            <w:sz w:val="24"/>
            <w:szCs w:val="24"/>
          </w:rPr>
          <w:t xml:space="preserve"> route</w:t>
        </w:r>
      </w:ins>
      <w:ins w:id="387" w:author="Miller, Harvey J." w:date="2019-12-10T11:39:00Z">
        <w:r w:rsidR="00801DE0">
          <w:rPr>
            <w:rFonts w:ascii="Times New Roman" w:hAnsi="Times New Roman" w:cs="Times New Roman"/>
            <w:sz w:val="24"/>
            <w:szCs w:val="24"/>
          </w:rPr>
          <w:t>.</w:t>
        </w:r>
      </w:ins>
      <w:ins w:id="388" w:author="Miller, Harvey J." w:date="2019-12-10T11:38:00Z">
        <w:r w:rsidR="00801DE0">
          <w:rPr>
            <w:rFonts w:ascii="Times New Roman" w:hAnsi="Times New Roman" w:cs="Times New Roman"/>
            <w:sz w:val="24"/>
            <w:szCs w:val="24"/>
          </w:rPr>
          <w:t xml:space="preserve"> </w:t>
        </w:r>
      </w:ins>
      <w:r>
        <w:rPr>
          <w:rFonts w:ascii="Times New Roman" w:hAnsi="Times New Roman" w:cs="Times New Roman"/>
          <w:sz w:val="24"/>
          <w:szCs w:val="24"/>
        </w:rPr>
        <w:t xml:space="preserve"> </w:t>
      </w:r>
      <w:del w:id="389" w:author="Miller, Harvey J." w:date="2019-12-10T11:35:00Z">
        <w:r w:rsidDel="00801DE0">
          <w:rPr>
            <w:rFonts w:ascii="Times New Roman" w:hAnsi="Times New Roman" w:cs="Times New Roman"/>
            <w:sz w:val="24"/>
            <w:szCs w:val="24"/>
          </w:rPr>
          <w:delText xml:space="preserve">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w:delText>
        </w:r>
      </w:del>
      <w:r>
        <w:rPr>
          <w:rFonts w:ascii="Times New Roman" w:hAnsi="Times New Roman" w:cs="Times New Roman"/>
          <w:sz w:val="24"/>
          <w:szCs w:val="24"/>
        </w:rPr>
        <w:t xml:space="preserve">This paper fills this </w:t>
      </w:r>
      <w:ins w:id="390" w:author="Miller, Harvey J." w:date="2019-12-10T11:42:00Z">
        <w:r w:rsidR="00092F3A">
          <w:rPr>
            <w:rFonts w:ascii="Times New Roman" w:hAnsi="Times New Roman" w:cs="Times New Roman"/>
            <w:sz w:val="24"/>
            <w:szCs w:val="24"/>
          </w:rPr>
          <w:t xml:space="preserve">research </w:t>
        </w:r>
      </w:ins>
      <w:r>
        <w:rPr>
          <w:rFonts w:ascii="Times New Roman" w:hAnsi="Times New Roman" w:cs="Times New Roman"/>
          <w:sz w:val="24"/>
          <w:szCs w:val="24"/>
        </w:rPr>
        <w:t>gap by</w:t>
      </w:r>
      <w:del w:id="391" w:author="Miller, Harvey J." w:date="2019-12-10T11:42:00Z">
        <w:r w:rsidDel="00092F3A">
          <w:rPr>
            <w:rFonts w:ascii="Times New Roman" w:hAnsi="Times New Roman" w:cs="Times New Roman"/>
            <w:sz w:val="24"/>
            <w:szCs w:val="24"/>
          </w:rPr>
          <w:delText xml:space="preserve"> </w:delText>
        </w:r>
      </w:del>
      <w:ins w:id="392" w:author="Miller, Harvey J." w:date="2019-12-10T11:42:00Z">
        <w:r w:rsidR="00092F3A">
          <w:rPr>
            <w:rFonts w:ascii="Times New Roman" w:hAnsi="Times New Roman" w:cs="Times New Roman"/>
            <w:sz w:val="24"/>
            <w:szCs w:val="24"/>
          </w:rPr>
          <w:t xml:space="preserve"> analyzing the </w:t>
        </w:r>
      </w:ins>
      <w:ins w:id="393" w:author="Miller, Harvey J." w:date="2019-12-10T11:44:00Z">
        <w:r w:rsidR="00092F3A">
          <w:rPr>
            <w:rFonts w:ascii="Times New Roman" w:hAnsi="Times New Roman" w:cs="Times New Roman"/>
            <w:sz w:val="24"/>
            <w:szCs w:val="24"/>
          </w:rPr>
          <w:t>overall and disaggregate performance of different trip planning strategies that both ignore and exploit transit RTI based on the actual perf</w:t>
        </w:r>
      </w:ins>
      <w:ins w:id="394" w:author="Miller, Harvey J." w:date="2019-12-10T11:45:00Z">
        <w:r w:rsidR="00092F3A">
          <w:rPr>
            <w:rFonts w:ascii="Times New Roman" w:hAnsi="Times New Roman" w:cs="Times New Roman"/>
            <w:sz w:val="24"/>
            <w:szCs w:val="24"/>
          </w:rPr>
          <w:t>ormance of a public transit system.</w:t>
        </w:r>
      </w:ins>
      <w:del w:id="395" w:author="Miller, Harvey J." w:date="2019-12-10T11:42:00Z">
        <w:r w:rsidDel="00092F3A">
          <w:rPr>
            <w:rFonts w:ascii="Times New Roman" w:hAnsi="Times New Roman" w:cs="Times New Roman"/>
            <w:sz w:val="24"/>
            <w:szCs w:val="24"/>
          </w:rPr>
          <w:delText>leveraging open transit data published to enable RTI apps along with administrative data collected to conduct passenger counts and other performance measures</w:delText>
        </w:r>
      </w:del>
      <w:del w:id="396" w:author="Miller, Harvey J." w:date="2019-12-10T11:43:00Z">
        <w:r w:rsidDel="00092F3A">
          <w:rPr>
            <w:rFonts w:ascii="Times New Roman" w:hAnsi="Times New Roman" w:cs="Times New Roman"/>
            <w:sz w:val="24"/>
            <w:szCs w:val="24"/>
          </w:rPr>
          <w:delText>.</w:delText>
        </w:r>
      </w:del>
      <w:del w:id="397" w:author="Miller, Harvey J." w:date="2019-12-10T11:44:00Z">
        <w:r w:rsidDel="00092F3A">
          <w:rPr>
            <w:rFonts w:ascii="Times New Roman" w:hAnsi="Times New Roman" w:cs="Times New Roman"/>
            <w:sz w:val="24"/>
            <w:szCs w:val="24"/>
          </w:rPr>
          <w:delText xml:space="preserve">    </w:delText>
        </w:r>
      </w:del>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3329F5D0"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w:t>
      </w:r>
      <w:del w:id="398" w:author="Miller, Harvey J." w:date="2019-12-10T13:07:00Z">
        <w:r w:rsidDel="0014352B">
          <w:rPr>
            <w:rFonts w:ascii="Times New Roman" w:hAnsi="Times New Roman" w:cs="Times New Roman"/>
            <w:sz w:val="24"/>
            <w:szCs w:val="24"/>
          </w:rPr>
          <w:delText xml:space="preserve">first </w:delText>
        </w:r>
      </w:del>
      <w:r>
        <w:rPr>
          <w:rFonts w:ascii="Times New Roman" w:hAnsi="Times New Roman" w:cs="Times New Roman"/>
          <w:sz w:val="24"/>
          <w:szCs w:val="24"/>
        </w:rPr>
        <w:t>introduce our data sources. Next, we conceptualize catching a bus as a synchronization process between the user and the vehicle, and introduce the concept</w:t>
      </w:r>
      <w:ins w:id="399" w:author="Miller, Harvey J." w:date="2019-12-10T13:08:00Z">
        <w:r w:rsidR="0014352B">
          <w:rPr>
            <w:rFonts w:ascii="Times New Roman" w:hAnsi="Times New Roman" w:cs="Times New Roman"/>
            <w:sz w:val="24"/>
            <w:szCs w:val="24"/>
          </w:rPr>
          <w:t>s</w:t>
        </w:r>
      </w:ins>
      <w:r>
        <w:rPr>
          <w:rFonts w:ascii="Times New Roman" w:hAnsi="Times New Roman" w:cs="Times New Roman"/>
          <w:sz w:val="24"/>
          <w:szCs w:val="24"/>
        </w:rPr>
        <w:t xml:space="preserve"> of </w:t>
      </w:r>
      <w:r w:rsidRPr="0054135E">
        <w:rPr>
          <w:rFonts w:ascii="Times New Roman" w:hAnsi="Times New Roman" w:cs="Times New Roman"/>
          <w:i/>
          <w:sz w:val="24"/>
          <w:szCs w:val="24"/>
        </w:rPr>
        <w:t>delay reclamation</w:t>
      </w:r>
      <w:ins w:id="400" w:author="Miller, Harvey J." w:date="2019-12-10T13:07:00Z">
        <w:r w:rsidR="0014352B">
          <w:rPr>
            <w:rFonts w:ascii="Times New Roman" w:hAnsi="Times New Roman" w:cs="Times New Roman"/>
            <w:sz w:val="24"/>
            <w:szCs w:val="24"/>
          </w:rPr>
          <w:t xml:space="preserve"> and </w:t>
        </w:r>
      </w:ins>
      <w:ins w:id="401" w:author="Miller, Harvey J." w:date="2019-12-10T13:09:00Z">
        <w:r w:rsidR="0014352B" w:rsidRPr="0014352B">
          <w:rPr>
            <w:rFonts w:ascii="Times New Roman" w:hAnsi="Times New Roman" w:cs="Times New Roman"/>
            <w:i/>
            <w:sz w:val="24"/>
            <w:szCs w:val="24"/>
            <w:rPrChange w:id="402" w:author="Miller, Harvey J." w:date="2019-12-10T13:09:00Z">
              <w:rPr>
                <w:rFonts w:ascii="Times New Roman" w:hAnsi="Times New Roman" w:cs="Times New Roman"/>
                <w:sz w:val="24"/>
                <w:szCs w:val="24"/>
              </w:rPr>
            </w:rPrChange>
          </w:rPr>
          <w:t>discontinuity delay</w:t>
        </w:r>
        <w:r w:rsidR="0014352B">
          <w:rPr>
            <w:rFonts w:ascii="Times New Roman" w:hAnsi="Times New Roman" w:cs="Times New Roman"/>
            <w:sz w:val="24"/>
            <w:szCs w:val="24"/>
          </w:rPr>
          <w:t>: the former re</w:t>
        </w:r>
      </w:ins>
      <w:ins w:id="403" w:author="Miller, Harvey J." w:date="2019-12-10T13:10:00Z">
        <w:r w:rsidR="0014352B">
          <w:rPr>
            <w:rFonts w:ascii="Times New Roman" w:hAnsi="Times New Roman" w:cs="Times New Roman"/>
            <w:sz w:val="24"/>
            <w:szCs w:val="24"/>
          </w:rPr>
          <w:t>l</w:t>
        </w:r>
      </w:ins>
      <w:ins w:id="404" w:author="Miller, Harvey J." w:date="2019-12-10T13:09:00Z">
        <w:r w:rsidR="0014352B">
          <w:rPr>
            <w:rFonts w:ascii="Times New Roman" w:hAnsi="Times New Roman" w:cs="Times New Roman"/>
            <w:sz w:val="24"/>
            <w:szCs w:val="24"/>
          </w:rPr>
          <w:t xml:space="preserve">ated to bus operators making up </w:t>
        </w:r>
      </w:ins>
      <w:ins w:id="405" w:author="Miller, Harvey J." w:date="2019-12-10T13:10:00Z">
        <w:r w:rsidR="0014352B">
          <w:rPr>
            <w:rFonts w:ascii="Times New Roman" w:hAnsi="Times New Roman" w:cs="Times New Roman"/>
            <w:sz w:val="24"/>
            <w:szCs w:val="24"/>
          </w:rPr>
          <w:t>for loss time on the schedule, the later related to the RTI updating frequency</w:t>
        </w:r>
      </w:ins>
      <w:r>
        <w:rPr>
          <w:rFonts w:ascii="Times New Roman" w:hAnsi="Times New Roman" w:cs="Times New Roman"/>
          <w:sz w:val="24"/>
          <w:szCs w:val="24"/>
        </w:rPr>
        <w:t xml:space="preserve">. </w:t>
      </w:r>
      <w:ins w:id="406" w:author="Miller, Harvey J." w:date="2019-12-10T13:10:00Z">
        <w:r w:rsidR="0014352B">
          <w:rPr>
            <w:rFonts w:ascii="Times New Roman" w:hAnsi="Times New Roman" w:cs="Times New Roman"/>
            <w:sz w:val="24"/>
            <w:szCs w:val="24"/>
          </w:rPr>
          <w:t>Both can have impac</w:t>
        </w:r>
      </w:ins>
      <w:ins w:id="407" w:author="Miller, Harvey J." w:date="2019-12-10T13:11:00Z">
        <w:r w:rsidR="0014352B">
          <w:rPr>
            <w:rFonts w:ascii="Times New Roman" w:hAnsi="Times New Roman" w:cs="Times New Roman"/>
            <w:sz w:val="24"/>
            <w:szCs w:val="24"/>
          </w:rPr>
          <w:t xml:space="preserve">ts on RTI users.  </w:t>
        </w:r>
      </w:ins>
      <w:r>
        <w:rPr>
          <w:rFonts w:ascii="Times New Roman" w:hAnsi="Times New Roman" w:cs="Times New Roman"/>
          <w:sz w:val="24"/>
          <w:szCs w:val="24"/>
        </w:rPr>
        <w:t>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480FA7E" w14:textId="4BD1C898" w:rsidR="00816A10" w:rsidRDefault="006550FB" w:rsidP="006550FB">
      <w:pPr>
        <w:jc w:val="both"/>
        <w:rPr>
          <w:ins w:id="408" w:author="Miller, Harvey J." w:date="2019-12-10T13:34:00Z"/>
          <w:rFonts w:ascii="Times New Roman" w:hAnsi="Times New Roman" w:cs="Times New Roman"/>
          <w:sz w:val="24"/>
          <w:szCs w:val="24"/>
        </w:rPr>
      </w:pPr>
      <w:r>
        <w:rPr>
          <w:rFonts w:ascii="Times New Roman" w:hAnsi="Times New Roman" w:cs="Times New Roman"/>
          <w:sz w:val="24"/>
          <w:szCs w:val="24"/>
        </w:rPr>
        <w:lastRenderedPageBreak/>
        <w:t xml:space="preserve">We use two data sources to represent two major actors in a public transit system: </w:t>
      </w:r>
      <w:del w:id="409" w:author="Luyu Liu" w:date="2019-12-17T22:19:00Z">
        <w:r w:rsidDel="00E025DD">
          <w:rPr>
            <w:rFonts w:ascii="Times New Roman" w:hAnsi="Times New Roman" w:cs="Times New Roman"/>
            <w:sz w:val="24"/>
            <w:szCs w:val="24"/>
          </w:rPr>
          <w:delText xml:space="preserve">open </w:delText>
        </w:r>
      </w:del>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227BD29B" w14:textId="24037A8B"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 </w:t>
      </w:r>
    </w:p>
    <w:p w14:paraId="590B5D34" w14:textId="6A2B031B" w:rsidR="00816A10" w:rsidRPr="007A1286" w:rsidRDefault="00816A10">
      <w:pPr>
        <w:pStyle w:val="ListParagraph"/>
        <w:numPr>
          <w:ilvl w:val="2"/>
          <w:numId w:val="5"/>
        </w:numPr>
        <w:jc w:val="both"/>
        <w:rPr>
          <w:ins w:id="410" w:author="Miller, Harvey J." w:date="2019-12-10T13:34:00Z"/>
          <w:rFonts w:ascii="Times New Roman" w:hAnsi="Times New Roman" w:cs="Times New Roman"/>
          <w:sz w:val="24"/>
          <w:szCs w:val="24"/>
          <w:rPrChange w:id="411" w:author="Luyu Liu" w:date="2019-12-17T15:52:00Z">
            <w:rPr>
              <w:ins w:id="412" w:author="Miller, Harvey J." w:date="2019-12-10T13:34:00Z"/>
            </w:rPr>
          </w:rPrChange>
        </w:rPr>
        <w:pPrChange w:id="413" w:author="Luyu Liu" w:date="2019-12-17T15:52:00Z">
          <w:pPr>
            <w:jc w:val="both"/>
          </w:pPr>
        </w:pPrChange>
      </w:pPr>
      <w:ins w:id="414" w:author="Miller, Harvey J." w:date="2019-12-10T13:34:00Z">
        <w:del w:id="415" w:author="Luyu Liu" w:date="2019-12-17T15:52:00Z">
          <w:r w:rsidRPr="007A1286" w:rsidDel="007A1286">
            <w:rPr>
              <w:rFonts w:ascii="Times New Roman" w:hAnsi="Times New Roman" w:cs="Times New Roman"/>
              <w:sz w:val="24"/>
              <w:szCs w:val="24"/>
              <w:rPrChange w:id="416" w:author="Luyu Liu" w:date="2019-12-17T15:52:00Z">
                <w:rPr/>
              </w:rPrChange>
            </w:rPr>
            <w:delText xml:space="preserve">3.1.1. </w:delText>
          </w:r>
        </w:del>
      </w:ins>
      <w:r w:rsidR="006550FB" w:rsidRPr="007A1286">
        <w:rPr>
          <w:rFonts w:ascii="Times New Roman" w:hAnsi="Times New Roman" w:cs="Times New Roman"/>
          <w:sz w:val="24"/>
          <w:szCs w:val="24"/>
          <w:rPrChange w:id="417" w:author="Luyu Liu" w:date="2019-12-17T15:52:00Z">
            <w:rPr/>
          </w:rPrChange>
        </w:rPr>
        <w:t>Users’ information - General Transit Feed Specification (GTFS)</w:t>
      </w:r>
    </w:p>
    <w:p w14:paraId="034B3BAF" w14:textId="1D978664" w:rsidR="006550FB" w:rsidRDefault="006550FB" w:rsidP="006550FB">
      <w:pPr>
        <w:jc w:val="both"/>
        <w:rPr>
          <w:rFonts w:ascii="Times New Roman" w:hAnsi="Times New Roman" w:cs="Times New Roman"/>
          <w:sz w:val="24"/>
          <w:szCs w:val="24"/>
        </w:rPr>
      </w:pPr>
      <w:del w:id="418" w:author="Miller, Harvey J." w:date="2019-12-10T13:34: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6D29191A" w14:textId="5213E34C" w:rsidR="00816A10" w:rsidRPr="007A1286" w:rsidRDefault="00816A10">
      <w:pPr>
        <w:pStyle w:val="ListParagraph"/>
        <w:numPr>
          <w:ilvl w:val="2"/>
          <w:numId w:val="5"/>
        </w:numPr>
        <w:jc w:val="both"/>
        <w:rPr>
          <w:ins w:id="419" w:author="Miller, Harvey J." w:date="2019-12-10T13:35:00Z"/>
          <w:rFonts w:ascii="Times New Roman" w:hAnsi="Times New Roman" w:cs="Times New Roman"/>
          <w:sz w:val="24"/>
          <w:szCs w:val="24"/>
          <w:rPrChange w:id="420" w:author="Luyu Liu" w:date="2019-12-17T15:52:00Z">
            <w:rPr>
              <w:ins w:id="421" w:author="Miller, Harvey J." w:date="2019-12-10T13:35:00Z"/>
              <w:rFonts w:ascii="Times New Roman" w:hAnsi="Times New Roman" w:cs="Times New Roman"/>
              <w:b/>
              <w:bCs/>
              <w:sz w:val="24"/>
              <w:szCs w:val="24"/>
            </w:rPr>
          </w:rPrChange>
        </w:rPr>
        <w:pPrChange w:id="422" w:author="Luyu Liu" w:date="2019-12-17T15:52:00Z">
          <w:pPr>
            <w:jc w:val="both"/>
          </w:pPr>
        </w:pPrChange>
      </w:pPr>
      <w:ins w:id="423" w:author="Miller, Harvey J." w:date="2019-12-10T13:35:00Z">
        <w:del w:id="424" w:author="Luyu Liu" w:date="2019-12-17T15:52:00Z">
          <w:r w:rsidRPr="007A1286" w:rsidDel="007A1286">
            <w:rPr>
              <w:rFonts w:ascii="Times New Roman" w:hAnsi="Times New Roman" w:cs="Times New Roman"/>
              <w:sz w:val="24"/>
              <w:szCs w:val="24"/>
              <w:rPrChange w:id="425" w:author="Luyu Liu" w:date="2019-12-17T15:52:00Z">
                <w:rPr>
                  <w:rFonts w:ascii="Times New Roman" w:hAnsi="Times New Roman" w:cs="Times New Roman"/>
                  <w:b/>
                  <w:bCs/>
                  <w:sz w:val="24"/>
                  <w:szCs w:val="24"/>
                </w:rPr>
              </w:rPrChange>
            </w:rPr>
            <w:delText xml:space="preserve">3.1.2. </w:delText>
          </w:r>
        </w:del>
      </w:ins>
      <w:r w:rsidR="006550FB" w:rsidRPr="007A1286">
        <w:rPr>
          <w:rFonts w:ascii="Times New Roman" w:hAnsi="Times New Roman" w:cs="Times New Roman"/>
          <w:sz w:val="24"/>
          <w:szCs w:val="24"/>
          <w:rPrChange w:id="426" w:author="Luyu Liu" w:date="2019-12-17T15:52:00Z">
            <w:rPr>
              <w:rFonts w:ascii="Times New Roman" w:hAnsi="Times New Roman" w:cs="Times New Roman"/>
              <w:b/>
              <w:bCs/>
              <w:sz w:val="24"/>
              <w:szCs w:val="24"/>
            </w:rPr>
          </w:rPrChange>
        </w:rPr>
        <w:t>System performance – Automatic Passenger Counting (APC)</w:t>
      </w:r>
    </w:p>
    <w:p w14:paraId="3C65BC13" w14:textId="6A58D67B" w:rsidR="006550FB" w:rsidRDefault="006550FB" w:rsidP="006550FB">
      <w:pPr>
        <w:jc w:val="both"/>
        <w:rPr>
          <w:rFonts w:ascii="Times New Roman" w:hAnsi="Times New Roman" w:cs="Times New Roman"/>
          <w:sz w:val="24"/>
          <w:szCs w:val="24"/>
        </w:rPr>
      </w:pPr>
      <w:del w:id="427" w:author="Miller, Harvey J." w:date="2019-12-10T13:35:00Z">
        <w:r w:rsidRPr="00AF7E83" w:rsidDel="00816A10">
          <w:rPr>
            <w:rFonts w:ascii="Times New Roman" w:hAnsi="Times New Roman" w:cs="Times New Roman"/>
            <w:b/>
            <w:bCs/>
            <w:sz w:val="24"/>
            <w:szCs w:val="24"/>
          </w:rPr>
          <w:delText xml:space="preserve">. </w:delText>
        </w:r>
        <w:r w:rsidDel="00816A10">
          <w:rPr>
            <w:rFonts w:ascii="Times New Roman" w:hAnsi="Times New Roman" w:cs="Times New Roman"/>
            <w:b/>
            <w:bCs/>
            <w:sz w:val="24"/>
            <w:szCs w:val="24"/>
          </w:rPr>
          <w:delText xml:space="preserve"> </w:delText>
        </w:r>
      </w:del>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w:t>
      </w:r>
      <w:r w:rsidRPr="005062FD">
        <w:rPr>
          <w:rFonts w:ascii="Times New Roman" w:hAnsi="Times New Roman" w:cs="Times New Roman"/>
          <w:sz w:val="24"/>
          <w:szCs w:val="24"/>
        </w:rPr>
        <w:lastRenderedPageBreak/>
        <w:t xml:space="preserve">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297DD5"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28" w:name="_Ref8213065"/>
            <w:r>
              <w:rPr>
                <w:rFonts w:ascii="Times New Roman" w:hAnsi="Times New Roman" w:cs="Times New Roman"/>
                <w:noProof/>
                <w:sz w:val="24"/>
                <w:szCs w:val="24"/>
              </w:rPr>
              <w:t>1</w:t>
            </w:r>
            <w:bookmarkEnd w:id="428"/>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6DE6196C"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lastRenderedPageBreak/>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lang w:eastAsia="en-US"/>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429" w:name="_Ref8118481"/>
      <w:commentRangeStart w:id="430"/>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429"/>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430"/>
      <w:r w:rsidR="008C25D1">
        <w:rPr>
          <w:rStyle w:val="CommentReference"/>
        </w:rPr>
        <w:commentReference w:id="430"/>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delay could be very small in value, it still can result in </w:t>
      </w:r>
      <w:r>
        <w:rPr>
          <w:rFonts w:ascii="Times New Roman" w:hAnsi="Times New Roman" w:cs="Times New Roman"/>
          <w:sz w:val="24"/>
          <w:szCs w:val="24"/>
        </w:rPr>
        <w:lastRenderedPageBreak/>
        <w:t>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lang w:eastAsia="en-US"/>
        </w:rPr>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431"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431"/>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E5ED01" w:rsidR="006550FB" w:rsidRPr="007843C1" w:rsidDel="007A1286" w:rsidRDefault="006550FB">
      <w:pPr>
        <w:rPr>
          <w:del w:id="432" w:author="Luyu Liu" w:date="2019-12-17T15:51:00Z"/>
          <w:rFonts w:ascii="Times New Roman" w:hAnsi="Times New Roman" w:cs="Times New Roman"/>
          <w:sz w:val="24"/>
          <w:szCs w:val="24"/>
          <w:rPrChange w:id="433" w:author="Luyu Liu" w:date="2019-12-17T17:44:00Z">
            <w:rPr>
              <w:del w:id="434" w:author="Luyu Liu" w:date="2019-12-17T15:51:00Z"/>
            </w:rPr>
          </w:rPrChange>
        </w:rPr>
        <w:pPrChange w:id="435" w:author="Luyu Liu" w:date="2019-12-17T17:44:00Z">
          <w:pPr>
            <w:spacing w:line="256" w:lineRule="auto"/>
          </w:pPr>
        </w:pPrChange>
      </w:pPr>
      <w:del w:id="436" w:author="Luyu Liu" w:date="2019-12-17T17:44:00Z">
        <w:r w:rsidRPr="007843C1" w:rsidDel="007843C1">
          <w:rPr>
            <w:rFonts w:ascii="Times New Roman" w:hAnsi="Times New Roman" w:cs="Times New Roman"/>
            <w:sz w:val="24"/>
            <w:szCs w:val="24"/>
            <w:rPrChange w:id="437" w:author="Luyu Liu" w:date="2019-12-17T17:44:00Z">
              <w:rPr/>
            </w:rPrChange>
          </w:rPr>
          <w:tab/>
          <w:delText xml:space="preserve"> </w:delText>
        </w:r>
      </w:del>
    </w:p>
    <w:p w14:paraId="2111D7F1" w14:textId="761A12C1" w:rsidR="006550FB" w:rsidDel="007A1286" w:rsidRDefault="006550FB">
      <w:pPr>
        <w:rPr>
          <w:del w:id="438" w:author="Luyu Liu" w:date="2019-12-17T15:51:00Z"/>
        </w:rPr>
        <w:pPrChange w:id="439" w:author="Luyu Liu" w:date="2019-12-17T17:44:00Z">
          <w:pPr>
            <w:spacing w:line="256" w:lineRule="auto"/>
          </w:pPr>
        </w:pPrChange>
      </w:pPr>
    </w:p>
    <w:p w14:paraId="449605F4" w14:textId="594C05FE" w:rsidR="006550FB" w:rsidRPr="005719F8" w:rsidDel="007A1286" w:rsidRDefault="006550FB">
      <w:pPr>
        <w:rPr>
          <w:del w:id="440" w:author="Luyu Liu" w:date="2019-12-17T15:51:00Z"/>
          <w:moveFrom w:id="441" w:author="Miller, Harvey J." w:date="2019-12-10T13:13:00Z"/>
          <w:b/>
        </w:rPr>
        <w:pPrChange w:id="442" w:author="Luyu Liu" w:date="2019-12-17T17:44:00Z">
          <w:pPr>
            <w:pStyle w:val="ListParagraph"/>
            <w:numPr>
              <w:ilvl w:val="1"/>
              <w:numId w:val="9"/>
            </w:numPr>
            <w:spacing w:line="256" w:lineRule="auto"/>
            <w:ind w:left="360" w:hanging="360"/>
          </w:pPr>
        </w:pPrChange>
      </w:pPr>
      <w:del w:id="443" w:author="Luyu Liu" w:date="2019-12-17T15:51:00Z">
        <w:r w:rsidDel="007A1286">
          <w:delText xml:space="preserve"> </w:delText>
        </w:r>
      </w:del>
      <w:moveFromRangeStart w:id="444" w:author="Miller, Harvey J." w:date="2019-12-10T13:13:00Z" w:name="move26876027"/>
      <w:commentRangeStart w:id="445"/>
      <w:moveFrom w:id="446" w:author="Miller, Harvey J." w:date="2019-12-10T13:13:00Z">
        <w:del w:id="447" w:author="Luyu Liu" w:date="2019-12-17T15:51:00Z">
          <w:r w:rsidRPr="005719F8" w:rsidDel="007A1286">
            <w:rPr>
              <w:b/>
            </w:rPr>
            <w:delText xml:space="preserve">Measures </w:delText>
          </w:r>
          <w:commentRangeEnd w:id="445"/>
          <w:r w:rsidR="007C5F37" w:rsidDel="007A1286">
            <w:rPr>
              <w:rStyle w:val="CommentReference"/>
            </w:rPr>
            <w:commentReference w:id="445"/>
          </w:r>
        </w:del>
      </w:moveFrom>
    </w:p>
    <w:p w14:paraId="4A6F38F8" w14:textId="4EF119C0" w:rsidR="006550FB" w:rsidDel="007A1286" w:rsidRDefault="006550FB">
      <w:pPr>
        <w:rPr>
          <w:del w:id="448" w:author="Luyu Liu" w:date="2019-12-17T15:51:00Z"/>
          <w:moveFrom w:id="449" w:author="Miller, Harvey J." w:date="2019-12-10T13:13:00Z"/>
        </w:rPr>
        <w:pPrChange w:id="450" w:author="Luyu Liu" w:date="2019-12-17T17:44:00Z">
          <w:pPr>
            <w:jc w:val="both"/>
          </w:pPr>
        </w:pPrChange>
      </w:pPr>
      <w:moveFrom w:id="451" w:author="Miller, Harvey J." w:date="2019-12-10T13:13:00Z">
        <w:del w:id="452" w:author="Luyu Liu" w:date="2019-12-17T15:51:00Z">
          <w:r w:rsidDel="007A1286">
            <w:delText>We would like to measure the difference of waiting time and risk of missing a bus/train between the RTI users and non-RTI users. Therefore, we define two measures: the missing risk and average waiting time.</w:delText>
          </w:r>
        </w:del>
      </w:moveFrom>
    </w:p>
    <w:p w14:paraId="27E963A7" w14:textId="1275AA07" w:rsidR="006550FB" w:rsidDel="007A1286" w:rsidRDefault="006550FB">
      <w:pPr>
        <w:rPr>
          <w:del w:id="453" w:author="Luyu Liu" w:date="2019-12-17T15:51:00Z"/>
          <w:moveFrom w:id="454" w:author="Miller, Harvey J." w:date="2019-12-10T13:13:00Z"/>
        </w:rPr>
        <w:pPrChange w:id="455" w:author="Luyu Liu" w:date="2019-12-17T17:44:00Z">
          <w:pPr>
            <w:jc w:val="both"/>
          </w:pPr>
        </w:pPrChange>
      </w:pPr>
    </w:p>
    <w:p w14:paraId="3FA0C42D" w14:textId="78A641C6" w:rsidR="006550FB" w:rsidDel="007A1286" w:rsidRDefault="006550FB">
      <w:pPr>
        <w:rPr>
          <w:del w:id="456" w:author="Luyu Liu" w:date="2019-12-17T15:51:00Z"/>
          <w:moveFrom w:id="457" w:author="Miller, Harvey J." w:date="2019-12-10T13:13:00Z"/>
        </w:rPr>
        <w:pPrChange w:id="458" w:author="Luyu Liu" w:date="2019-12-17T17:44:00Z">
          <w:pPr>
            <w:jc w:val="both"/>
          </w:pPr>
        </w:pPrChange>
      </w:pPr>
      <w:moveFrom w:id="459" w:author="Miller, Harvey J." w:date="2019-12-10T13:13:00Z">
        <w:del w:id="460" w:author="Luyu Liu" w:date="2019-12-17T15:51:00Z">
          <w:r w:rsidDel="007A1286">
            <w:rPr>
              <w:b/>
            </w:rPr>
            <w:delText xml:space="preserve">Missed bus risk.  </w:delText>
          </w:r>
          <w:r w:rsidDel="007A1286">
            <w:delText>The missed bus risk measures the probability of missing a bus based on the TPS relative to the actual performance of the transit system</w:delText>
          </w:r>
          <w:r w:rsidR="000D0C3A" w:rsidDel="007A1286">
            <w:delText xml:space="preserve"> </w:delText>
          </w:r>
          <w:r w:rsidR="004D59F3" w:rsidDel="007A1286">
            <w:fldChar w:fldCharType="begin" w:fldLock="1"/>
          </w:r>
          <w:r w:rsidR="00ED7F3C" w:rsidDel="007A1286">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R="004D59F3" w:rsidDel="007A1286">
            <w:fldChar w:fldCharType="separate"/>
          </w:r>
          <w:r w:rsidR="004D59F3" w:rsidRPr="004D59F3" w:rsidDel="007A1286">
            <w:rPr>
              <w:noProof/>
            </w:rPr>
            <w:delText>(L. Liu &amp; Miller, 2019)</w:delText>
          </w:r>
          <w:r w:rsidR="004D59F3" w:rsidDel="007A1286">
            <w:fldChar w:fldCharType="end"/>
          </w:r>
          <w:r w:rsidDel="007A1286">
            <w:delText xml:space="preserve">: </w:delText>
          </w:r>
        </w:del>
      </w:moveFrom>
    </w:p>
    <w:tbl>
      <w:tblPr>
        <w:tblW w:w="4950" w:type="pct"/>
        <w:jc w:val="center"/>
        <w:tblLook w:val="04A0" w:firstRow="1" w:lastRow="0" w:firstColumn="1" w:lastColumn="0" w:noHBand="0" w:noVBand="1"/>
        <w:tblPrChange w:id="461" w:author="Luyu Liu" w:date="2019-12-17T15:51:00Z">
          <w:tblPr>
            <w:tblW w:w="4950" w:type="pct"/>
            <w:jc w:val="center"/>
            <w:tblLook w:val="04A0" w:firstRow="1" w:lastRow="0" w:firstColumn="1" w:lastColumn="0" w:noHBand="0" w:noVBand="1"/>
          </w:tblPr>
        </w:tblPrChange>
      </w:tblPr>
      <w:tblGrid>
        <w:gridCol w:w="474"/>
        <w:gridCol w:w="8273"/>
        <w:gridCol w:w="519"/>
        <w:tblGridChange w:id="462">
          <w:tblGrid>
            <w:gridCol w:w="323"/>
            <w:gridCol w:w="8122"/>
            <w:gridCol w:w="821"/>
          </w:tblGrid>
        </w:tblGridChange>
      </w:tblGrid>
      <w:tr w:rsidR="006550FB" w:rsidDel="007A1286" w14:paraId="7C8080A0" w14:textId="771C4B70" w:rsidTr="007A1286">
        <w:trPr>
          <w:trHeight w:val="580"/>
          <w:jc w:val="center"/>
          <w:del w:id="463" w:author="Luyu Liu" w:date="2019-12-17T15:51:00Z"/>
          <w:trPrChange w:id="464" w:author="Luyu Liu" w:date="2019-12-17T15:51:00Z">
            <w:trPr>
              <w:trHeight w:val="580"/>
              <w:jc w:val="center"/>
            </w:trPr>
          </w:trPrChange>
        </w:trPr>
        <w:tc>
          <w:tcPr>
            <w:tcW w:w="256" w:type="pct"/>
            <w:vAlign w:val="center"/>
            <w:tcPrChange w:id="465" w:author="Luyu Liu" w:date="2019-12-17T15:51:00Z">
              <w:tcPr>
                <w:tcW w:w="256" w:type="pct"/>
                <w:vAlign w:val="center"/>
              </w:tcPr>
            </w:tcPrChange>
          </w:tcPr>
          <w:p w14:paraId="1592C944" w14:textId="1D364E74" w:rsidR="006550FB" w:rsidDel="007A1286" w:rsidRDefault="006550FB">
            <w:pPr>
              <w:rPr>
                <w:del w:id="466" w:author="Luyu Liu" w:date="2019-12-17T15:51:00Z"/>
                <w:moveFrom w:id="467" w:author="Miller, Harvey J." w:date="2019-12-10T13:13:00Z"/>
                <w:rFonts w:eastAsia="Yu Mincho"/>
                <w:lang w:eastAsia="ja-JP"/>
              </w:rPr>
              <w:pPrChange w:id="468" w:author="Luyu Liu" w:date="2019-12-17T17:44:00Z">
                <w:pPr>
                  <w:jc w:val="center"/>
                </w:pPr>
              </w:pPrChange>
            </w:pPr>
          </w:p>
        </w:tc>
        <w:tc>
          <w:tcPr>
            <w:tcW w:w="4464" w:type="pct"/>
            <w:vAlign w:val="center"/>
            <w:tcPrChange w:id="469" w:author="Luyu Liu" w:date="2019-12-17T15:51:00Z">
              <w:tcPr>
                <w:tcW w:w="4464" w:type="pct"/>
                <w:vAlign w:val="center"/>
              </w:tcPr>
            </w:tcPrChange>
          </w:tcPr>
          <w:p w14:paraId="3B400427" w14:textId="476C85FE" w:rsidR="006550FB" w:rsidDel="007A1286" w:rsidRDefault="006550FB" w:rsidP="0001461D">
            <w:pPr>
              <w:rPr>
                <w:del w:id="470" w:author="Luyu Liu" w:date="2019-12-17T15:51:00Z"/>
                <w:moveFrom w:id="471" w:author="Miller, Harvey J." w:date="2019-12-10T13:13:00Z"/>
              </w:rPr>
            </w:pPr>
            <m:oMathPara>
              <m:oMath>
                <m:r>
                  <w:del w:id="472" w:author="Luyu Liu" w:date="2019-12-17T15:51:00Z">
                    <w:rPr>
                      <w:rFonts w:ascii="Cambria Math" w:eastAsia="Yu Mincho" w:hAnsi="Cambria Math"/>
                      <w:lang w:eastAsia="ja-JP"/>
                    </w:rPr>
                    <m:t>Risk=E</m:t>
                  </w:del>
                </m:r>
                <m:d>
                  <m:dPr>
                    <m:ctrlPr>
                      <w:del w:id="473" w:author="Luyu Liu" w:date="2019-12-17T15:51:00Z">
                        <w:rPr>
                          <w:rFonts w:ascii="Cambria Math" w:eastAsia="Yu Mincho" w:hAnsi="Cambria Math"/>
                          <w:i/>
                          <w:lang w:eastAsia="ja-JP"/>
                        </w:rPr>
                      </w:del>
                    </m:ctrlPr>
                  </m:dPr>
                  <m:e>
                    <m:sSub>
                      <m:sSubPr>
                        <m:ctrlPr>
                          <w:del w:id="474" w:author="Luyu Liu" w:date="2019-12-17T15:51:00Z">
                            <w:rPr>
                              <w:rFonts w:ascii="Cambria Math" w:eastAsia="Yu Mincho" w:hAnsi="Cambria Math"/>
                              <w:i/>
                              <w:lang w:eastAsia="ja-JP"/>
                            </w:rPr>
                          </w:del>
                        </m:ctrlPr>
                      </m:sSubPr>
                      <m:e>
                        <m:r>
                          <w:del w:id="475" w:author="Luyu Liu" w:date="2019-12-17T15:51:00Z">
                            <w:rPr>
                              <w:rFonts w:ascii="Cambria Math" w:eastAsia="Yu Mincho" w:hAnsi="Cambria Math"/>
                              <w:lang w:eastAsia="ja-JP"/>
                            </w:rPr>
                            <m:t>a</m:t>
                          </w:del>
                        </m:r>
                      </m:e>
                      <m:sub>
                        <m:r>
                          <w:del w:id="476" w:author="Luyu Liu" w:date="2019-12-17T15:51:00Z">
                            <w:rPr>
                              <w:rFonts w:ascii="Cambria Math" w:eastAsia="Yu Mincho" w:hAnsi="Cambria Math"/>
                              <w:lang w:eastAsia="ja-JP"/>
                            </w:rPr>
                            <m:t>i</m:t>
                          </w:del>
                        </m:r>
                      </m:sub>
                    </m:sSub>
                  </m:e>
                </m:d>
                <m:r>
                  <w:del w:id="477" w:author="Luyu Liu" w:date="2019-12-17T15:51:00Z">
                    <w:rPr>
                      <w:rFonts w:ascii="Cambria Math" w:eastAsia="Yu Mincho" w:hAnsi="Cambria Math"/>
                      <w:lang w:eastAsia="ja-JP"/>
                    </w:rPr>
                    <m:t>=</m:t>
                  </w:del>
                </m:r>
                <m:f>
                  <m:fPr>
                    <m:ctrlPr>
                      <w:del w:id="478" w:author="Luyu Liu" w:date="2019-12-17T15:51:00Z">
                        <w:rPr>
                          <w:rFonts w:ascii="Cambria Math" w:eastAsia="Yu Mincho" w:hAnsi="Cambria Math"/>
                          <w:i/>
                          <w:lang w:eastAsia="ja-JP"/>
                        </w:rPr>
                      </w:del>
                    </m:ctrlPr>
                  </m:fPr>
                  <m:num>
                    <m:r>
                      <w:del w:id="479" w:author="Luyu Liu" w:date="2019-12-17T15:51:00Z">
                        <w:rPr>
                          <w:rFonts w:ascii="Cambria Math" w:eastAsia="Yu Mincho" w:hAnsi="Cambria Math"/>
                          <w:lang w:eastAsia="ja-JP"/>
                        </w:rPr>
                        <m:t>1</m:t>
                      </w:del>
                    </m:r>
                  </m:num>
                  <m:den>
                    <m:r>
                      <w:del w:id="480" w:author="Luyu Liu" w:date="2019-12-17T15:51:00Z">
                        <w:rPr>
                          <w:rFonts w:ascii="Cambria Math" w:eastAsia="Yu Mincho" w:hAnsi="Cambria Math"/>
                          <w:lang w:eastAsia="ja-JP"/>
                        </w:rPr>
                        <m:t>n</m:t>
                      </w:del>
                    </m:r>
                  </m:den>
                </m:f>
                <m:nary>
                  <m:naryPr>
                    <m:chr m:val="∑"/>
                    <m:limLoc m:val="undOvr"/>
                    <m:ctrlPr>
                      <w:del w:id="481" w:author="Luyu Liu" w:date="2019-12-17T15:51:00Z">
                        <w:rPr>
                          <w:rFonts w:ascii="Cambria Math" w:eastAsia="Yu Mincho" w:hAnsi="Cambria Math"/>
                          <w:i/>
                          <w:lang w:eastAsia="ja-JP"/>
                        </w:rPr>
                      </w:del>
                    </m:ctrlPr>
                  </m:naryPr>
                  <m:sub>
                    <m:r>
                      <w:del w:id="482" w:author="Luyu Liu" w:date="2019-12-17T15:51:00Z">
                        <w:rPr>
                          <w:rFonts w:ascii="Cambria Math" w:eastAsia="Yu Mincho" w:hAnsi="Cambria Math"/>
                          <w:lang w:eastAsia="ja-JP"/>
                        </w:rPr>
                        <m:t>i=1</m:t>
                      </w:del>
                    </m:r>
                  </m:sub>
                  <m:sup>
                    <m:r>
                      <w:del w:id="483" w:author="Luyu Liu" w:date="2019-12-17T15:51:00Z">
                        <w:rPr>
                          <w:rFonts w:ascii="Cambria Math" w:eastAsia="Yu Mincho" w:hAnsi="Cambria Math"/>
                          <w:lang w:eastAsia="ja-JP"/>
                        </w:rPr>
                        <m:t>n</m:t>
                      </w:del>
                    </m:r>
                  </m:sup>
                  <m:e>
                    <m:sSub>
                      <m:sSubPr>
                        <m:ctrlPr>
                          <w:del w:id="484" w:author="Luyu Liu" w:date="2019-12-17T15:51:00Z">
                            <w:rPr>
                              <w:rFonts w:ascii="Cambria Math" w:eastAsia="Yu Mincho" w:hAnsi="Cambria Math"/>
                              <w:i/>
                              <w:lang w:eastAsia="ja-JP"/>
                            </w:rPr>
                          </w:del>
                        </m:ctrlPr>
                      </m:sSubPr>
                      <m:e>
                        <m:r>
                          <w:del w:id="485" w:author="Luyu Liu" w:date="2019-12-17T15:51:00Z">
                            <w:rPr>
                              <w:rFonts w:ascii="Cambria Math" w:eastAsia="Yu Mincho" w:hAnsi="Cambria Math"/>
                              <w:lang w:eastAsia="ja-JP"/>
                            </w:rPr>
                            <m:t>a</m:t>
                          </w:del>
                        </m:r>
                      </m:e>
                      <m:sub>
                        <m:r>
                          <w:del w:id="486" w:author="Luyu Liu" w:date="2019-12-17T15:51:00Z">
                            <w:rPr>
                              <w:rFonts w:ascii="Cambria Math" w:eastAsia="Yu Mincho" w:hAnsi="Cambria Math"/>
                              <w:lang w:eastAsia="ja-JP"/>
                            </w:rPr>
                            <m:t>i</m:t>
                          </w:del>
                        </m:r>
                      </m:sub>
                    </m:sSub>
                  </m:e>
                </m:nary>
              </m:oMath>
            </m:oMathPara>
          </w:p>
        </w:tc>
        <w:tc>
          <w:tcPr>
            <w:tcW w:w="280" w:type="pct"/>
            <w:vAlign w:val="center"/>
            <w:tcPrChange w:id="487" w:author="Luyu Liu" w:date="2019-12-17T15:51:00Z">
              <w:tcPr>
                <w:tcW w:w="280" w:type="pct"/>
                <w:vAlign w:val="center"/>
              </w:tcPr>
            </w:tcPrChange>
          </w:tcPr>
          <w:p w14:paraId="21EC2CD4" w14:textId="295D308D" w:rsidR="006550FB" w:rsidRPr="006D08E3" w:rsidDel="007A1286" w:rsidRDefault="006550FB">
            <w:pPr>
              <w:rPr>
                <w:del w:id="488" w:author="Luyu Liu" w:date="2019-12-17T15:51:00Z"/>
                <w:moveFrom w:id="489" w:author="Miller, Harvey J." w:date="2019-12-10T13:13:00Z"/>
                <w:sz w:val="18"/>
                <w:szCs w:val="18"/>
              </w:rPr>
              <w:pPrChange w:id="490" w:author="Luyu Liu" w:date="2019-12-17T17:44:00Z">
                <w:pPr>
                  <w:pStyle w:val="TimesNewRoman"/>
                </w:pPr>
              </w:pPrChange>
            </w:pPr>
            <w:moveFrom w:id="491" w:author="Miller, Harvey J." w:date="2019-12-10T13:13:00Z">
              <w:del w:id="492"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From>
          </w:p>
        </w:tc>
      </w:tr>
    </w:tbl>
    <w:p w14:paraId="15420C18" w14:textId="454DF4C7" w:rsidR="006550FB" w:rsidDel="007A1286" w:rsidRDefault="006550FB">
      <w:pPr>
        <w:rPr>
          <w:del w:id="493" w:author="Luyu Liu" w:date="2019-12-17T15:51:00Z"/>
          <w:moveFrom w:id="494" w:author="Miller, Harvey J." w:date="2019-12-10T13:13:00Z"/>
          <w:rFonts w:eastAsia="Yu Mincho"/>
          <w:lang w:eastAsia="ja-JP"/>
        </w:rPr>
        <w:pPrChange w:id="495" w:author="Luyu Liu" w:date="2019-12-17T17:44:00Z">
          <w:pPr>
            <w:spacing w:line="240" w:lineRule="auto"/>
          </w:pPr>
        </w:pPrChange>
      </w:pPr>
      <w:moveFrom w:id="496" w:author="Miller, Harvey J." w:date="2019-12-10T13:13:00Z">
        <w:del w:id="497" w:author="Luyu Liu" w:date="2019-12-17T15:51:00Z">
          <w:r w:rsidDel="007A1286">
            <w:delText xml:space="preserve">Where: n is total number of trips; </w:delText>
          </w:r>
          <m:oMath>
            <m:sSub>
              <m:sSubPr>
                <m:ctrlPr>
                  <w:rPr>
                    <w:rFonts w:ascii="Cambria Math" w:eastAsia="Yu Mincho" w:hAnsi="Cambria Math"/>
                    <w:i/>
                    <w:lang w:eastAsia="ja-JP"/>
                  </w:rPr>
                </m:ctrlPr>
              </m:sSubPr>
              <m:e>
                <m:r>
                  <w:rPr>
                    <w:rFonts w:ascii="Cambria Math" w:eastAsia="Yu Mincho" w:hAnsi="Cambria Math"/>
                    <w:lang w:eastAsia="ja-JP"/>
                  </w:rPr>
                  <m:t>a</m:t>
                </m:r>
              </m:e>
              <m:sub>
                <m:r>
                  <w:rPr>
                    <w:rFonts w:ascii="Cambria Math" w:eastAsia="Yu Mincho" w:hAnsi="Cambria Math"/>
                    <w:lang w:eastAsia="ja-JP"/>
                  </w:rPr>
                  <m:t>i</m:t>
                </m:r>
              </m:sub>
            </m:sSub>
            <m:r>
              <w:rPr>
                <w:rFonts w:ascii="Cambria Math" w:eastAsia="Yu Mincho" w:hAnsi="Cambria Math"/>
                <w:lang w:eastAsia="ja-JP"/>
              </w:rPr>
              <m:t>=</m:t>
            </m:r>
            <m:d>
              <m:dPr>
                <m:begChr m:val="{"/>
                <m:endChr m:val=""/>
                <m:ctrlPr>
                  <w:rPr>
                    <w:rFonts w:ascii="Cambria Math" w:eastAsia="Yu Mincho" w:hAnsi="Cambria Math"/>
                    <w:i/>
                    <w:lang w:eastAsia="ja-JP"/>
                  </w:rPr>
                </m:ctrlPr>
              </m:dPr>
              <m:e>
                <m:eqArr>
                  <m:eqArrPr>
                    <m:ctrlPr>
                      <w:rPr>
                        <w:rFonts w:ascii="Cambria Math" w:eastAsia="Yu Mincho" w:hAnsi="Cambria Math"/>
                        <w:i/>
                        <w:lang w:eastAsia="ja-JP"/>
                      </w:rPr>
                    </m:ctrlPr>
                  </m:eqArrPr>
                  <m:e>
                    <m:r>
                      <w:rPr>
                        <w:rFonts w:ascii="Cambria Math" w:eastAsia="Yu Mincho" w:hAnsi="Cambria Math"/>
                        <w:lang w:eastAsia="ja-JP"/>
                      </w:rPr>
                      <m:t xml:space="preserve">1, </m:t>
                    </m:r>
                    <m:r>
                      <m:rPr>
                        <m:nor/>
                      </m:rPr>
                      <w:rPr>
                        <w:rFonts w:ascii="Cambria Math" w:eastAsia="Yu Mincho" w:hAnsi="Cambria Math"/>
                        <w:lang w:eastAsia="ja-JP"/>
                      </w:rPr>
                      <m:t>if DD&gt;0</m:t>
                    </m:r>
                  </m:e>
                  <m:e>
                    <m:r>
                      <w:rPr>
                        <w:rFonts w:ascii="Cambria Math" w:eastAsia="Yu Mincho" w:hAnsi="Cambria Math"/>
                        <w:lang w:eastAsia="ja-JP"/>
                      </w:rPr>
                      <m:t xml:space="preserve">0, </m:t>
                    </m:r>
                    <m:r>
                      <m:rPr>
                        <m:nor/>
                      </m:rPr>
                      <w:rPr>
                        <w:rFonts w:ascii="Cambria Math" w:eastAsia="Yu Mincho" w:hAnsi="Cambria Math"/>
                        <w:lang w:eastAsia="ja-JP"/>
                      </w:rPr>
                      <m:t>otherwise</m:t>
                    </m:r>
                  </m:e>
                </m:eqArr>
              </m:e>
            </m:d>
          </m:oMath>
        </w:del>
      </w:moveFrom>
    </w:p>
    <w:p w14:paraId="21D6B2E9" w14:textId="0D06B8FB" w:rsidR="006550FB" w:rsidDel="007A1286" w:rsidRDefault="006550FB">
      <w:pPr>
        <w:rPr>
          <w:del w:id="498" w:author="Luyu Liu" w:date="2019-12-17T15:51:00Z"/>
          <w:moveFrom w:id="499" w:author="Miller, Harvey J." w:date="2019-12-10T13:13:00Z"/>
        </w:rPr>
        <w:pPrChange w:id="500" w:author="Luyu Liu" w:date="2019-12-17T17:44:00Z">
          <w:pPr>
            <w:spacing w:line="240" w:lineRule="auto"/>
            <w:ind w:firstLine="720"/>
            <w:jc w:val="both"/>
          </w:pPr>
        </w:pPrChange>
      </w:pPr>
      <w:moveFrom w:id="501" w:author="Miller, Harvey J." w:date="2019-12-10T13:13:00Z">
        <w:del w:id="502" w:author="Luyu Liu" w:date="2019-12-17T15:51:00Z">
          <w:r w:rsidDel="007A1286">
            <w:delText>Here we</w:delText>
          </w:r>
          <w:r w:rsidR="00F4276A" w:rsidDel="007A1286">
            <w:delText xml:space="preserve"> define missing a bus/train as </w:delText>
          </w:r>
          <w:r w:rsidDel="007A1286">
            <w:delText>the actual bus’s desynchronization degree (DD) is larger than 0. This also means the user takes a different bus after the scheduled bus.</w:delText>
          </w:r>
        </w:del>
      </w:moveFrom>
    </w:p>
    <w:p w14:paraId="449A6558" w14:textId="55F3315A" w:rsidR="006550FB" w:rsidDel="007A1286" w:rsidRDefault="006550FB">
      <w:pPr>
        <w:rPr>
          <w:del w:id="503" w:author="Luyu Liu" w:date="2019-12-17T15:51:00Z"/>
          <w:moveFrom w:id="504" w:author="Miller, Harvey J." w:date="2019-12-10T13:13:00Z"/>
        </w:rPr>
        <w:pPrChange w:id="505" w:author="Luyu Liu" w:date="2019-12-17T17:44:00Z">
          <w:pPr>
            <w:spacing w:line="240" w:lineRule="auto"/>
            <w:jc w:val="both"/>
          </w:pPr>
        </w:pPrChange>
      </w:pPr>
    </w:p>
    <w:p w14:paraId="722EAC7E" w14:textId="63B8F66B" w:rsidR="006550FB" w:rsidDel="007A1286" w:rsidRDefault="00613F2A">
      <w:pPr>
        <w:rPr>
          <w:del w:id="506" w:author="Luyu Liu" w:date="2019-12-17T15:51:00Z"/>
          <w:moveFrom w:id="507" w:author="Miller, Harvey J." w:date="2019-12-10T13:13:00Z"/>
        </w:rPr>
        <w:pPrChange w:id="508" w:author="Luyu Liu" w:date="2019-12-17T17:44:00Z">
          <w:pPr>
            <w:spacing w:line="240" w:lineRule="auto"/>
            <w:jc w:val="both"/>
          </w:pPr>
        </w:pPrChange>
      </w:pPr>
      <w:moveFrom w:id="509" w:author="Miller, Harvey J." w:date="2019-12-10T13:13:00Z">
        <w:del w:id="510" w:author="Luyu Liu" w:date="2019-12-17T15:51:00Z">
          <w:r w:rsidDel="007A1286">
            <w:rPr>
              <w:b/>
            </w:rPr>
            <w:delText xml:space="preserve">Average </w:delText>
          </w:r>
          <w:r w:rsidR="006550FB" w:rsidDel="007A1286">
            <w:rPr>
              <w:b/>
            </w:rPr>
            <w:delText>waiting time</w:delText>
          </w:r>
          <w:r w:rsidR="006550FB" w:rsidDel="007A1286">
            <w:delText xml:space="preserve">.  Average waiting time measures the expected wait time across all trips based on the TPS.  We start by defining the actual waiting time: </w:delText>
          </w:r>
        </w:del>
      </w:moveFrom>
    </w:p>
    <w:tbl>
      <w:tblPr>
        <w:tblW w:w="4950" w:type="pct"/>
        <w:jc w:val="center"/>
        <w:tblLook w:val="04A0" w:firstRow="1" w:lastRow="0" w:firstColumn="1" w:lastColumn="0" w:noHBand="0" w:noVBand="1"/>
      </w:tblPr>
      <w:tblGrid>
        <w:gridCol w:w="474"/>
        <w:gridCol w:w="8273"/>
        <w:gridCol w:w="519"/>
      </w:tblGrid>
      <w:tr w:rsidR="006550FB" w:rsidDel="007A1286" w14:paraId="4B49D51B" w14:textId="0F05EA68" w:rsidTr="007C5F37">
        <w:trPr>
          <w:trHeight w:val="580"/>
          <w:jc w:val="center"/>
          <w:del w:id="511" w:author="Luyu Liu" w:date="2019-12-17T15:51:00Z"/>
        </w:trPr>
        <w:tc>
          <w:tcPr>
            <w:tcW w:w="256" w:type="pct"/>
            <w:vAlign w:val="center"/>
          </w:tcPr>
          <w:p w14:paraId="039C6194" w14:textId="49D2505F" w:rsidR="006550FB" w:rsidDel="007A1286" w:rsidRDefault="006550FB">
            <w:pPr>
              <w:rPr>
                <w:del w:id="512" w:author="Luyu Liu" w:date="2019-12-17T15:51:00Z"/>
                <w:moveFrom w:id="513" w:author="Miller, Harvey J." w:date="2019-12-10T13:13:00Z"/>
                <w:rFonts w:eastAsia="Yu Mincho"/>
                <w:lang w:eastAsia="ja-JP"/>
              </w:rPr>
              <w:pPrChange w:id="514" w:author="Luyu Liu" w:date="2019-12-17T17:44:00Z">
                <w:pPr>
                  <w:jc w:val="center"/>
                </w:pPr>
              </w:pPrChange>
            </w:pPr>
          </w:p>
        </w:tc>
        <w:tc>
          <w:tcPr>
            <w:tcW w:w="4463" w:type="pct"/>
            <w:vAlign w:val="center"/>
            <w:hideMark/>
          </w:tcPr>
          <w:p w14:paraId="21580B5D" w14:textId="786553F2" w:rsidR="006550FB" w:rsidDel="007A1286" w:rsidRDefault="006550FB" w:rsidP="0001461D">
            <w:pPr>
              <w:rPr>
                <w:del w:id="515" w:author="Luyu Liu" w:date="2019-12-17T15:51:00Z"/>
                <w:moveFrom w:id="516" w:author="Miller, Harvey J." w:date="2019-12-10T13:13:00Z"/>
              </w:rPr>
            </w:pPr>
            <m:oMathPara>
              <m:oMath>
                <m:r>
                  <w:del w:id="517" w:author="Luyu Liu" w:date="2019-12-17T15:51:00Z">
                    <w:rPr>
                      <w:rFonts w:ascii="Cambria Math" w:hAnsi="Cambria Math"/>
                    </w:rPr>
                    <m:t>δt=</m:t>
                  </w:del>
                </m:r>
                <m:sSub>
                  <m:sSubPr>
                    <m:ctrlPr>
                      <w:del w:id="518" w:author="Luyu Liu" w:date="2019-12-17T15:51:00Z">
                        <w:rPr>
                          <w:rFonts w:ascii="Cambria Math" w:hAnsi="Cambria Math"/>
                          <w:i/>
                        </w:rPr>
                      </w:del>
                    </m:ctrlPr>
                  </m:sSubPr>
                  <m:e>
                    <m:r>
                      <w:del w:id="519" w:author="Luyu Liu" w:date="2019-12-17T15:51:00Z">
                        <w:rPr>
                          <w:rFonts w:ascii="Cambria Math" w:hAnsi="Cambria Math"/>
                        </w:rPr>
                        <m:t>T</m:t>
                      </w:del>
                    </m:r>
                  </m:e>
                  <m:sub>
                    <m:r>
                      <w:del w:id="520" w:author="Luyu Liu" w:date="2019-12-17T15:51:00Z">
                        <w:rPr>
                          <w:rFonts w:ascii="Cambria Math" w:hAnsi="Cambria Math"/>
                        </w:rPr>
                        <m:t>r</m:t>
                      </w:del>
                    </m:r>
                  </m:sub>
                </m:sSub>
                <m:d>
                  <m:dPr>
                    <m:ctrlPr>
                      <w:del w:id="521" w:author="Luyu Liu" w:date="2019-12-17T15:51:00Z">
                        <w:rPr>
                          <w:rFonts w:ascii="Cambria Math" w:hAnsi="Cambria Math"/>
                          <w:i/>
                        </w:rPr>
                      </w:del>
                    </m:ctrlPr>
                  </m:dPr>
                  <m:e>
                    <m:r>
                      <w:del w:id="522" w:author="Luyu Liu" w:date="2019-12-17T15:51:00Z">
                        <w:rPr>
                          <w:rFonts w:ascii="Cambria Math" w:hAnsi="Cambria Math"/>
                        </w:rPr>
                        <m:t>t</m:t>
                      </w:del>
                    </m:r>
                  </m:e>
                </m:d>
                <m:r>
                  <w:del w:id="523" w:author="Luyu Liu" w:date="2019-12-17T15:51:00Z">
                    <w:rPr>
                      <w:rFonts w:ascii="Cambria Math" w:hAnsi="Cambria Math"/>
                    </w:rPr>
                    <m:t>-t=</m:t>
                  </w:del>
                </m:r>
                <m:sSub>
                  <m:sSubPr>
                    <m:ctrlPr>
                      <w:del w:id="524" w:author="Luyu Liu" w:date="2019-12-17T15:51:00Z">
                        <w:rPr>
                          <w:rFonts w:ascii="Cambria Math" w:hAnsi="Cambria Math"/>
                          <w:i/>
                        </w:rPr>
                      </w:del>
                    </m:ctrlPr>
                  </m:sSubPr>
                  <m:e>
                    <m:r>
                      <w:del w:id="525" w:author="Luyu Liu" w:date="2019-12-17T15:51:00Z">
                        <w:rPr>
                          <w:rFonts w:ascii="Cambria Math" w:hAnsi="Cambria Math"/>
                        </w:rPr>
                        <m:t>T</m:t>
                      </w:del>
                    </m:r>
                  </m:e>
                  <m:sub>
                    <m:r>
                      <w:del w:id="526" w:author="Luyu Liu" w:date="2019-12-17T15:51:00Z">
                        <w:rPr>
                          <w:rFonts w:ascii="Cambria Math" w:hAnsi="Cambria Math"/>
                        </w:rPr>
                        <m:t>r</m:t>
                      </w:del>
                    </m:r>
                  </m:sub>
                </m:sSub>
                <m:d>
                  <m:dPr>
                    <m:ctrlPr>
                      <w:del w:id="527" w:author="Luyu Liu" w:date="2019-12-17T15:51:00Z">
                        <w:rPr>
                          <w:rFonts w:ascii="Cambria Math" w:hAnsi="Cambria Math"/>
                          <w:i/>
                        </w:rPr>
                      </w:del>
                    </m:ctrlPr>
                  </m:dPr>
                  <m:e>
                    <m:r>
                      <w:del w:id="528" w:author="Luyu Liu" w:date="2019-12-17T15:51:00Z">
                        <w:rPr>
                          <w:rFonts w:ascii="Cambria Math" w:hAnsi="Cambria Math"/>
                        </w:rPr>
                        <m:t>t</m:t>
                      </w:del>
                    </m:r>
                  </m:e>
                </m:d>
                <m:r>
                  <w:del w:id="529" w:author="Luyu Liu" w:date="2019-12-17T15:51:00Z">
                    <w:rPr>
                      <w:rFonts w:ascii="Cambria Math" w:hAnsi="Cambria Math"/>
                    </w:rPr>
                    <m:t>-</m:t>
                  </w:del>
                </m:r>
                <m:d>
                  <m:dPr>
                    <m:ctrlPr>
                      <w:del w:id="530" w:author="Luyu Liu" w:date="2019-12-17T15:51:00Z">
                        <w:rPr>
                          <w:rFonts w:ascii="Cambria Math" w:hAnsi="Cambria Math"/>
                          <w:i/>
                        </w:rPr>
                      </w:del>
                    </m:ctrlPr>
                  </m:dPr>
                  <m:e>
                    <m:sSub>
                      <m:sSubPr>
                        <m:ctrlPr>
                          <w:del w:id="531" w:author="Luyu Liu" w:date="2019-12-17T15:51:00Z">
                            <w:rPr>
                              <w:rFonts w:ascii="Cambria Math" w:hAnsi="Cambria Math"/>
                              <w:i/>
                            </w:rPr>
                          </w:del>
                        </m:ctrlPr>
                      </m:sSubPr>
                      <m:e>
                        <m:r>
                          <w:del w:id="532" w:author="Luyu Liu" w:date="2019-12-17T15:51:00Z">
                            <w:rPr>
                              <w:rFonts w:ascii="Cambria Math" w:hAnsi="Cambria Math"/>
                            </w:rPr>
                            <m:t>t</m:t>
                          </w:del>
                        </m:r>
                      </m:e>
                      <m:sub>
                        <m:r>
                          <w:del w:id="533" w:author="Luyu Liu" w:date="2019-12-17T15:51:00Z">
                            <w:rPr>
                              <w:rFonts w:ascii="Cambria Math" w:hAnsi="Cambria Math"/>
                            </w:rPr>
                            <m:t>hd</m:t>
                          </w:del>
                        </m:r>
                      </m:sub>
                    </m:sSub>
                    <m:r>
                      <w:del w:id="534" w:author="Luyu Liu" w:date="2019-12-17T15:51:00Z">
                        <w:rPr>
                          <w:rFonts w:ascii="Cambria Math" w:hAnsi="Cambria Math"/>
                        </w:rPr>
                        <m:t>+</m:t>
                      </w:del>
                    </m:r>
                    <m:sSub>
                      <m:sSubPr>
                        <m:ctrlPr>
                          <w:del w:id="535" w:author="Luyu Liu" w:date="2019-12-17T15:51:00Z">
                            <w:rPr>
                              <w:rFonts w:ascii="Cambria Math" w:hAnsi="Cambria Math"/>
                              <w:i/>
                            </w:rPr>
                          </w:del>
                        </m:ctrlPr>
                      </m:sSubPr>
                      <m:e>
                        <m:r>
                          <w:del w:id="536" w:author="Luyu Liu" w:date="2019-12-17T15:51:00Z">
                            <w:rPr>
                              <w:rFonts w:ascii="Cambria Math" w:hAnsi="Cambria Math"/>
                            </w:rPr>
                            <m:t>δt</m:t>
                          </w:del>
                        </m:r>
                      </m:e>
                      <m:sub>
                        <m:r>
                          <w:del w:id="537" w:author="Luyu Liu" w:date="2019-12-17T15:51:00Z">
                            <w:rPr>
                              <w:rFonts w:ascii="Cambria Math" w:hAnsi="Cambria Math"/>
                            </w:rPr>
                            <m:t>w</m:t>
                          </w:del>
                        </m:r>
                      </m:sub>
                    </m:sSub>
                  </m:e>
                </m:d>
              </m:oMath>
            </m:oMathPara>
          </w:p>
        </w:tc>
        <w:tc>
          <w:tcPr>
            <w:tcW w:w="280" w:type="pct"/>
            <w:vAlign w:val="center"/>
            <w:hideMark/>
          </w:tcPr>
          <w:p w14:paraId="49B8A2C9" w14:textId="55BB5703" w:rsidR="006550FB" w:rsidRPr="006D08E3" w:rsidDel="007A1286" w:rsidRDefault="006550FB">
            <w:pPr>
              <w:rPr>
                <w:del w:id="538" w:author="Luyu Liu" w:date="2019-12-17T15:51:00Z"/>
                <w:moveFrom w:id="539" w:author="Miller, Harvey J." w:date="2019-12-10T13:13:00Z"/>
                <w:sz w:val="18"/>
                <w:szCs w:val="18"/>
              </w:rPr>
              <w:pPrChange w:id="540" w:author="Luyu Liu" w:date="2019-12-17T17:44:00Z">
                <w:pPr>
                  <w:pStyle w:val="TimesNewRoman"/>
                </w:pPr>
              </w:pPrChange>
            </w:pPr>
            <w:bookmarkStart w:id="541" w:name="_Ref18658049"/>
            <w:bookmarkStart w:id="542" w:name="_Ref19627149"/>
            <w:moveFrom w:id="543" w:author="Miller, Harvey J." w:date="2019-12-10T13:13:00Z">
              <w:del w:id="544"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bookmarkEnd w:id="541"/>
                <w:r w:rsidDel="007A1286">
                  <w:rPr>
                    <w:rFonts w:eastAsia="Yu Mincho"/>
                    <w:lang w:eastAsia="ja-JP"/>
                  </w:rPr>
                  <w:delText>)</w:delText>
                </w:r>
                <w:bookmarkEnd w:id="542"/>
              </w:del>
            </w:moveFrom>
          </w:p>
        </w:tc>
      </w:tr>
    </w:tbl>
    <w:p w14:paraId="6A814FB6" w14:textId="53E1B689" w:rsidR="006550FB" w:rsidDel="007A1286" w:rsidRDefault="006550FB" w:rsidP="0001461D">
      <w:pPr>
        <w:rPr>
          <w:del w:id="545" w:author="Luyu Liu" w:date="2019-12-17T15:51:00Z"/>
          <w:moveFrom w:id="546" w:author="Miller, Harvey J." w:date="2019-12-10T13:13:00Z"/>
        </w:rPr>
      </w:pPr>
      <w:moveFrom w:id="547" w:author="Miller, Harvey J." w:date="2019-12-10T13:13:00Z">
        <w:del w:id="548" w:author="Luyu Liu" w:date="2019-12-17T15:51:00Z">
          <w:r w:rsidDel="007A1286">
            <w:delText xml:space="preserve">Where: </w:delText>
          </w:r>
          <m:oMath>
            <m:r>
              <w:rPr>
                <w:rFonts w:ascii="Cambria Math" w:hAnsi="Cambria Math"/>
              </w:rPr>
              <m:t>δt</m:t>
            </m:r>
          </m:oMath>
          <w:r w:rsidDel="007A1286">
            <w:delText xml:space="preserve"> is the actual waiting time, </w:delTex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t)</m:t>
            </m:r>
          </m:oMath>
          <w:r w:rsidDel="007A1286">
            <w:delText xml:space="preserve"> is the bus’s</w:delText>
          </w:r>
          <w:r w:rsidRPr="00AD16E1" w:rsidDel="007A1286">
            <w:delText xml:space="preserve"> </w:delText>
          </w:r>
          <w:r w:rsidDel="007A1286">
            <w:delText>actual real-time</w:delText>
          </w:r>
          <w:r w:rsidRPr="00440824" w:rsidDel="007A1286">
            <w:delText xml:space="preserve"> </w:delText>
          </w:r>
          <w:r w:rsidDel="007A1286">
            <w:delText xml:space="preserve">departure time, and </w:delText>
          </w:r>
          <m:oMath>
            <m:r>
              <w:rPr>
                <w:rFonts w:ascii="Cambria Math" w:hAnsi="Cambria Math"/>
              </w:rPr>
              <m:t>t</m:t>
            </m:r>
          </m:oMath>
          <w:r w:rsidDel="007A1286">
            <w:delText xml:space="preserve"> is user’s arrival time at the stop. </w:delText>
          </w:r>
          <m:oMath>
            <m:sSub>
              <m:sSubPr>
                <m:ctrlPr>
                  <w:rPr>
                    <w:rFonts w:ascii="Cambria Math" w:hAnsi="Cambria Math"/>
                    <w:i/>
                  </w:rPr>
                </m:ctrlPr>
              </m:sSubPr>
              <m:e>
                <m:r>
                  <w:rPr>
                    <w:rFonts w:ascii="Cambria Math" w:hAnsi="Cambria Math"/>
                  </w:rPr>
                  <m:t>t</m:t>
                </m:r>
              </m:e>
              <m:sub>
                <m:r>
                  <w:rPr>
                    <w:rFonts w:ascii="Cambria Math" w:hAnsi="Cambria Math"/>
                  </w:rPr>
                  <m:t>hd</m:t>
                </m:r>
              </m:sub>
            </m:sSub>
          </m:oMath>
          <w:r w:rsidDel="007A1286">
            <w:delText xml:space="preserve"> is user’s HDT, and </w:delTex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oMath>
          <w:r w:rsidDel="007A1286">
            <w:delText xml:space="preserve"> is user’s walking time from home to the stop. </w:delText>
          </w:r>
        </w:del>
      </w:moveFrom>
    </w:p>
    <w:p w14:paraId="7DDBF053" w14:textId="7B3A6479" w:rsidR="006550FB" w:rsidDel="007A1286" w:rsidRDefault="006550FB">
      <w:pPr>
        <w:rPr>
          <w:del w:id="549" w:author="Luyu Liu" w:date="2019-12-17T15:51:00Z"/>
          <w:moveFrom w:id="550" w:author="Miller, Harvey J." w:date="2019-12-10T13:13:00Z"/>
        </w:rPr>
        <w:pPrChange w:id="551" w:author="Luyu Liu" w:date="2019-12-17T17:44:00Z">
          <w:pPr>
            <w:ind w:firstLine="720"/>
          </w:pPr>
        </w:pPrChange>
      </w:pPr>
      <w:moveFrom w:id="552" w:author="Miller, Harvey J." w:date="2019-12-10T13:13:00Z">
        <w:del w:id="553" w:author="Luyu Liu" w:date="2019-12-17T15:51:00Z">
          <w:r w:rsidDel="007A1286">
            <w:delText>Based on the actual waiting time, we define average waiting time as the mathematical expectation of waiting time’s distribution across all trips.</w:delText>
          </w:r>
        </w:del>
      </w:moveFrom>
    </w:p>
    <w:tbl>
      <w:tblPr>
        <w:tblW w:w="4950" w:type="pct"/>
        <w:jc w:val="center"/>
        <w:tblLook w:val="04A0" w:firstRow="1" w:lastRow="0" w:firstColumn="1" w:lastColumn="0" w:noHBand="0" w:noVBand="1"/>
      </w:tblPr>
      <w:tblGrid>
        <w:gridCol w:w="322"/>
        <w:gridCol w:w="8123"/>
        <w:gridCol w:w="821"/>
      </w:tblGrid>
      <w:tr w:rsidR="006550FB" w:rsidDel="007A1286" w14:paraId="26A59818" w14:textId="3C2C4791" w:rsidTr="007843C1">
        <w:trPr>
          <w:trHeight w:val="580"/>
          <w:jc w:val="center"/>
          <w:del w:id="554" w:author="Luyu Liu" w:date="2019-12-17T15:51:00Z"/>
        </w:trPr>
        <w:tc>
          <w:tcPr>
            <w:tcW w:w="174" w:type="pct"/>
            <w:vAlign w:val="center"/>
          </w:tcPr>
          <w:p w14:paraId="799F9FFA" w14:textId="0A2D7D5B" w:rsidR="006550FB" w:rsidDel="007A1286" w:rsidRDefault="006550FB">
            <w:pPr>
              <w:rPr>
                <w:del w:id="555" w:author="Luyu Liu" w:date="2019-12-17T15:51:00Z"/>
                <w:moveFrom w:id="556" w:author="Miller, Harvey J." w:date="2019-12-10T13:13:00Z"/>
                <w:rFonts w:eastAsia="Yu Mincho"/>
                <w:lang w:eastAsia="ja-JP"/>
              </w:rPr>
              <w:pPrChange w:id="557" w:author="Luyu Liu" w:date="2019-12-17T17:44:00Z">
                <w:pPr>
                  <w:jc w:val="center"/>
                </w:pPr>
              </w:pPrChange>
            </w:pPr>
          </w:p>
        </w:tc>
        <w:tc>
          <w:tcPr>
            <w:tcW w:w="4383" w:type="pct"/>
            <w:vAlign w:val="center"/>
            <w:hideMark/>
          </w:tcPr>
          <w:p w14:paraId="7BC93586" w14:textId="7E13980D" w:rsidR="006550FB" w:rsidDel="007A1286" w:rsidRDefault="00297DD5" w:rsidP="0001461D">
            <w:pPr>
              <w:rPr>
                <w:del w:id="558" w:author="Luyu Liu" w:date="2019-12-17T15:51:00Z"/>
                <w:moveFrom w:id="559" w:author="Miller, Harvey J." w:date="2019-12-10T13:13:00Z"/>
              </w:rPr>
            </w:pPr>
            <m:oMathPara>
              <m:oMath>
                <m:acc>
                  <m:accPr>
                    <m:chr m:val="̅"/>
                    <m:ctrlPr>
                      <w:del w:id="560" w:author="Luyu Liu" w:date="2019-12-17T15:51:00Z">
                        <w:rPr>
                          <w:rFonts w:ascii="Cambria Math" w:hAnsi="Cambria Math"/>
                          <w:i/>
                        </w:rPr>
                      </w:del>
                    </m:ctrlPr>
                  </m:accPr>
                  <m:e>
                    <m:r>
                      <w:del w:id="561" w:author="Luyu Liu" w:date="2019-12-17T15:51:00Z">
                        <w:rPr>
                          <w:rFonts w:ascii="Cambria Math" w:hAnsi="Cambria Math"/>
                        </w:rPr>
                        <m:t>δt</m:t>
                      </w:del>
                    </m:r>
                  </m:e>
                </m:acc>
                <m:r>
                  <w:del w:id="562" w:author="Luyu Liu" w:date="2019-12-17T15:51:00Z">
                    <w:rPr>
                      <w:rFonts w:ascii="Cambria Math" w:hAnsi="Cambria Math"/>
                    </w:rPr>
                    <m:t>=E</m:t>
                  </w:del>
                </m:r>
                <m:d>
                  <m:dPr>
                    <m:ctrlPr>
                      <w:del w:id="563" w:author="Luyu Liu" w:date="2019-12-17T15:51:00Z">
                        <w:rPr>
                          <w:rFonts w:ascii="Cambria Math" w:hAnsi="Cambria Math"/>
                          <w:i/>
                        </w:rPr>
                      </w:del>
                    </m:ctrlPr>
                  </m:dPr>
                  <m:e>
                    <m:r>
                      <w:del w:id="564" w:author="Luyu Liu" w:date="2019-12-17T15:51:00Z">
                        <w:rPr>
                          <w:rFonts w:ascii="Cambria Math" w:hAnsi="Cambria Math"/>
                        </w:rPr>
                        <m:t>δ</m:t>
                      </w:del>
                    </m:r>
                    <m:sSub>
                      <m:sSubPr>
                        <m:ctrlPr>
                          <w:del w:id="565" w:author="Luyu Liu" w:date="2019-12-17T15:51:00Z">
                            <w:rPr>
                              <w:rFonts w:ascii="Cambria Math" w:hAnsi="Cambria Math"/>
                              <w:i/>
                            </w:rPr>
                          </w:del>
                        </m:ctrlPr>
                      </m:sSubPr>
                      <m:e>
                        <m:r>
                          <w:del w:id="566" w:author="Luyu Liu" w:date="2019-12-17T15:51:00Z">
                            <w:rPr>
                              <w:rFonts w:ascii="Cambria Math" w:hAnsi="Cambria Math"/>
                            </w:rPr>
                            <m:t>t</m:t>
                          </w:del>
                        </m:r>
                      </m:e>
                      <m:sub>
                        <m:r>
                          <w:del w:id="567" w:author="Luyu Liu" w:date="2019-12-17T15:51:00Z">
                            <w:rPr>
                              <w:rFonts w:ascii="Cambria Math" w:hAnsi="Cambria Math"/>
                            </w:rPr>
                            <m:t>i</m:t>
                          </w:del>
                        </m:r>
                      </m:sub>
                    </m:sSub>
                  </m:e>
                </m:d>
                <m:r>
                  <w:del w:id="568" w:author="Luyu Liu" w:date="2019-12-17T15:51:00Z">
                    <w:rPr>
                      <w:rFonts w:ascii="Cambria Math" w:hAnsi="Cambria Math"/>
                    </w:rPr>
                    <m:t>=</m:t>
                  </w:del>
                </m:r>
                <m:f>
                  <m:fPr>
                    <m:ctrlPr>
                      <w:del w:id="569" w:author="Luyu Liu" w:date="2019-12-17T15:51:00Z">
                        <w:rPr>
                          <w:rFonts w:ascii="Cambria Math" w:eastAsia="Yu Mincho" w:hAnsi="Cambria Math"/>
                          <w:i/>
                          <w:lang w:eastAsia="ja-JP"/>
                        </w:rPr>
                      </w:del>
                    </m:ctrlPr>
                  </m:fPr>
                  <m:num>
                    <m:r>
                      <w:del w:id="570" w:author="Luyu Liu" w:date="2019-12-17T15:51:00Z">
                        <w:rPr>
                          <w:rFonts w:ascii="Cambria Math" w:eastAsia="Yu Mincho" w:hAnsi="Cambria Math"/>
                          <w:lang w:eastAsia="ja-JP"/>
                        </w:rPr>
                        <m:t>1</m:t>
                      </w:del>
                    </m:r>
                  </m:num>
                  <m:den>
                    <m:r>
                      <w:del w:id="571" w:author="Luyu Liu" w:date="2019-12-17T15:51:00Z">
                        <w:rPr>
                          <w:rFonts w:ascii="Cambria Math" w:eastAsia="Yu Mincho" w:hAnsi="Cambria Math"/>
                          <w:lang w:eastAsia="ja-JP"/>
                        </w:rPr>
                        <m:t>n</m:t>
                      </w:del>
                    </m:r>
                  </m:den>
                </m:f>
                <m:nary>
                  <m:naryPr>
                    <m:chr m:val="∑"/>
                    <m:limLoc m:val="undOvr"/>
                    <m:ctrlPr>
                      <w:del w:id="572" w:author="Luyu Liu" w:date="2019-12-17T15:51:00Z">
                        <w:rPr>
                          <w:rFonts w:ascii="Cambria Math" w:eastAsia="Yu Mincho" w:hAnsi="Cambria Math"/>
                          <w:i/>
                          <w:lang w:eastAsia="ja-JP"/>
                        </w:rPr>
                      </w:del>
                    </m:ctrlPr>
                  </m:naryPr>
                  <m:sub>
                    <m:r>
                      <w:del w:id="573" w:author="Luyu Liu" w:date="2019-12-17T15:51:00Z">
                        <w:rPr>
                          <w:rFonts w:ascii="Cambria Math" w:eastAsia="Yu Mincho" w:hAnsi="Cambria Math"/>
                          <w:lang w:eastAsia="ja-JP"/>
                        </w:rPr>
                        <m:t>i=1</m:t>
                      </w:del>
                    </m:r>
                  </m:sub>
                  <m:sup>
                    <m:r>
                      <w:del w:id="574" w:author="Luyu Liu" w:date="2019-12-17T15:51:00Z">
                        <w:rPr>
                          <w:rFonts w:ascii="Cambria Math" w:eastAsia="Yu Mincho" w:hAnsi="Cambria Math"/>
                          <w:lang w:eastAsia="ja-JP"/>
                        </w:rPr>
                        <m:t>n</m:t>
                      </w:del>
                    </m:r>
                  </m:sup>
                  <m:e>
                    <m:r>
                      <w:del w:id="575" w:author="Luyu Liu" w:date="2019-12-17T15:51:00Z">
                        <w:rPr>
                          <w:rFonts w:ascii="Cambria Math" w:hAnsi="Cambria Math"/>
                        </w:rPr>
                        <m:t>δ</m:t>
                      </w:del>
                    </m:r>
                    <m:sSub>
                      <m:sSubPr>
                        <m:ctrlPr>
                          <w:del w:id="576" w:author="Luyu Liu" w:date="2019-12-17T15:51:00Z">
                            <w:rPr>
                              <w:rFonts w:ascii="Cambria Math" w:hAnsi="Cambria Math"/>
                              <w:i/>
                            </w:rPr>
                          </w:del>
                        </m:ctrlPr>
                      </m:sSubPr>
                      <m:e>
                        <m:r>
                          <w:del w:id="577" w:author="Luyu Liu" w:date="2019-12-17T15:51:00Z">
                            <w:rPr>
                              <w:rFonts w:ascii="Cambria Math" w:hAnsi="Cambria Math"/>
                            </w:rPr>
                            <m:t>t</m:t>
                          </w:del>
                        </m:r>
                      </m:e>
                      <m:sub>
                        <m:r>
                          <w:del w:id="578" w:author="Luyu Liu" w:date="2019-12-17T15:51:00Z">
                            <w:rPr>
                              <w:rFonts w:ascii="Cambria Math" w:hAnsi="Cambria Math"/>
                            </w:rPr>
                            <m:t>i</m:t>
                          </w:del>
                        </m:r>
                      </m:sub>
                    </m:sSub>
                  </m:e>
                </m:nary>
              </m:oMath>
            </m:oMathPara>
          </w:p>
        </w:tc>
        <w:tc>
          <w:tcPr>
            <w:tcW w:w="443" w:type="pct"/>
            <w:vAlign w:val="center"/>
            <w:hideMark/>
          </w:tcPr>
          <w:p w14:paraId="711751AF" w14:textId="06711B2D" w:rsidR="006550FB" w:rsidRPr="006D08E3" w:rsidDel="007A1286" w:rsidRDefault="006550FB">
            <w:pPr>
              <w:rPr>
                <w:del w:id="579" w:author="Luyu Liu" w:date="2019-12-17T15:51:00Z"/>
                <w:moveFrom w:id="580" w:author="Miller, Harvey J." w:date="2019-12-10T13:13:00Z"/>
                <w:sz w:val="18"/>
                <w:szCs w:val="18"/>
              </w:rPr>
              <w:pPrChange w:id="581" w:author="Luyu Liu" w:date="2019-12-17T17:44:00Z">
                <w:pPr>
                  <w:pStyle w:val="TimesNewRoman"/>
                </w:pPr>
              </w:pPrChange>
            </w:pPr>
            <w:moveFrom w:id="582" w:author="Miller, Harvey J." w:date="2019-12-10T13:13:00Z">
              <w:del w:id="583"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From>
          </w:p>
        </w:tc>
      </w:tr>
    </w:tbl>
    <w:p w14:paraId="19976938" w14:textId="77777777" w:rsidR="007843C1" w:rsidRPr="007843C1" w:rsidRDefault="007843C1">
      <w:pPr>
        <w:jc w:val="both"/>
        <w:rPr>
          <w:ins w:id="584" w:author="Luyu Liu" w:date="2019-12-17T17:44:00Z"/>
          <w:rFonts w:ascii="Times New Roman" w:hAnsi="Times New Roman" w:cs="Times New Roman"/>
          <w:b/>
          <w:sz w:val="24"/>
          <w:szCs w:val="24"/>
          <w:rPrChange w:id="585" w:author="Luyu Liu" w:date="2019-12-17T17:44:00Z">
            <w:rPr>
              <w:ins w:id="586" w:author="Luyu Liu" w:date="2019-12-17T17:44:00Z"/>
              <w:b/>
            </w:rPr>
          </w:rPrChange>
        </w:rPr>
        <w:pPrChange w:id="587" w:author="Luyu Liu" w:date="2019-12-17T17:44:00Z">
          <w:pPr/>
        </w:pPrChange>
      </w:pPr>
    </w:p>
    <w:p w14:paraId="5A0F1D59" w14:textId="4E1B0203" w:rsidR="007843C1" w:rsidRPr="007843C1" w:rsidRDefault="007843C1" w:rsidP="0001461D">
      <w:pPr>
        <w:pStyle w:val="ListParagraph"/>
        <w:numPr>
          <w:ilvl w:val="1"/>
          <w:numId w:val="5"/>
        </w:numPr>
        <w:jc w:val="both"/>
        <w:rPr>
          <w:ins w:id="588" w:author="Luyu Liu" w:date="2019-12-17T17:44:00Z"/>
          <w:rFonts w:ascii="Times New Roman" w:hAnsi="Times New Roman" w:cs="Times New Roman"/>
          <w:b/>
          <w:sz w:val="24"/>
          <w:szCs w:val="24"/>
          <w:rPrChange w:id="589" w:author="Luyu Liu" w:date="2019-12-17T17:45:00Z">
            <w:rPr>
              <w:ins w:id="590" w:author="Luyu Liu" w:date="2019-12-17T17:44:00Z"/>
              <w:b/>
            </w:rPr>
          </w:rPrChange>
        </w:rPr>
      </w:pPr>
      <w:commentRangeStart w:id="591"/>
      <w:commentRangeStart w:id="592"/>
      <w:ins w:id="593" w:author="Luyu Liu" w:date="2019-12-17T17:44:00Z">
        <w:r w:rsidRPr="007843C1">
          <w:rPr>
            <w:rFonts w:ascii="Times New Roman" w:hAnsi="Times New Roman" w:cs="Times New Roman"/>
            <w:b/>
            <w:sz w:val="24"/>
            <w:szCs w:val="24"/>
            <w:rPrChange w:id="594" w:author="Luyu Liu" w:date="2019-12-17T17:45:00Z">
              <w:rPr>
                <w:b/>
              </w:rPr>
            </w:rPrChange>
          </w:rPr>
          <w:t>Measures</w:t>
        </w:r>
        <w:commentRangeEnd w:id="591"/>
        <w:r w:rsidRPr="007843C1">
          <w:rPr>
            <w:rPrChange w:id="595" w:author="Luyu Liu" w:date="2019-12-17T17:44:00Z">
              <w:rPr>
                <w:rStyle w:val="CommentReference"/>
              </w:rPr>
            </w:rPrChange>
          </w:rPr>
          <w:commentReference w:id="591"/>
        </w:r>
        <w:commentRangeEnd w:id="592"/>
        <w:r w:rsidRPr="007843C1">
          <w:rPr>
            <w:rPrChange w:id="596" w:author="Luyu Liu" w:date="2019-12-17T17:44:00Z">
              <w:rPr>
                <w:rStyle w:val="CommentReference"/>
              </w:rPr>
            </w:rPrChange>
          </w:rPr>
          <w:commentReference w:id="592"/>
        </w:r>
      </w:ins>
    </w:p>
    <w:p w14:paraId="57BE6180" w14:textId="326E4E0B" w:rsidR="007843C1" w:rsidRDefault="007843C1" w:rsidP="002A032E">
      <w:pPr>
        <w:spacing w:line="256" w:lineRule="auto"/>
        <w:jc w:val="both"/>
        <w:rPr>
          <w:ins w:id="597" w:author="Luyu Liu" w:date="2019-12-17T18:22:00Z"/>
          <w:rFonts w:ascii="Times New Roman" w:hAnsi="Times New Roman" w:cs="Times New Roman"/>
          <w:sz w:val="24"/>
          <w:szCs w:val="24"/>
        </w:rPr>
      </w:pPr>
      <w:commentRangeStart w:id="598"/>
      <w:commentRangeEnd w:id="598"/>
      <w:ins w:id="599" w:author="Luyu Liu" w:date="2019-12-17T17:44:00Z">
        <w:r>
          <w:rPr>
            <w:rStyle w:val="CommentReference"/>
          </w:rPr>
          <w:commentReference w:id="598"/>
        </w:r>
        <w:r>
          <w:rPr>
            <w:rFonts w:ascii="Times New Roman" w:hAnsi="Times New Roman" w:cs="Times New Roman"/>
            <w:sz w:val="24"/>
            <w:szCs w:val="24"/>
          </w:rPr>
          <w:t>We would like to measure the difference of waiting time and risk of missing a bus/train between the RTI users and non-RTI users based on empirical performance of the transit system.  Therefore, we define two measures: the missing risk and average waiting time.</w:t>
        </w:r>
      </w:ins>
    </w:p>
    <w:p w14:paraId="4CB4DA08" w14:textId="77777777" w:rsidR="002A032E" w:rsidRDefault="002A032E">
      <w:pPr>
        <w:spacing w:line="256" w:lineRule="auto"/>
        <w:jc w:val="both"/>
        <w:rPr>
          <w:ins w:id="600" w:author="Luyu Liu" w:date="2019-12-17T17:44:00Z"/>
          <w:rFonts w:ascii="Times New Roman" w:hAnsi="Times New Roman" w:cs="Times New Roman"/>
          <w:sz w:val="24"/>
          <w:szCs w:val="24"/>
        </w:rPr>
        <w:pPrChange w:id="601" w:author="Luyu Liu" w:date="2019-12-17T18:22:00Z">
          <w:pPr>
            <w:jc w:val="both"/>
          </w:pPr>
        </w:pPrChange>
      </w:pPr>
    </w:p>
    <w:p w14:paraId="5A082A05" w14:textId="63145B1C" w:rsidR="002A032E" w:rsidRPr="002A032E" w:rsidRDefault="007843C1">
      <w:pPr>
        <w:pStyle w:val="ListParagraph"/>
        <w:numPr>
          <w:ilvl w:val="2"/>
          <w:numId w:val="5"/>
        </w:numPr>
        <w:jc w:val="both"/>
        <w:rPr>
          <w:ins w:id="602" w:author="Luyu Liu" w:date="2019-12-17T18:22:00Z"/>
          <w:rFonts w:ascii="Times New Roman" w:hAnsi="Times New Roman" w:cs="Times New Roman"/>
          <w:bCs/>
          <w:sz w:val="24"/>
          <w:szCs w:val="24"/>
          <w:rPrChange w:id="603" w:author="Luyu Liu" w:date="2019-12-17T18:22:00Z">
            <w:rPr>
              <w:ins w:id="604" w:author="Luyu Liu" w:date="2019-12-17T18:22:00Z"/>
            </w:rPr>
          </w:rPrChange>
        </w:rPr>
        <w:pPrChange w:id="605" w:author="Luyu Liu" w:date="2019-12-17T18:22:00Z">
          <w:pPr>
            <w:jc w:val="both"/>
          </w:pPr>
        </w:pPrChange>
      </w:pPr>
      <w:ins w:id="606" w:author="Luyu Liu" w:date="2019-12-17T17:44:00Z">
        <w:r w:rsidRPr="002A032E">
          <w:rPr>
            <w:rFonts w:ascii="Times New Roman" w:hAnsi="Times New Roman" w:cs="Times New Roman"/>
            <w:bCs/>
            <w:sz w:val="24"/>
            <w:szCs w:val="24"/>
            <w:rPrChange w:id="607" w:author="Luyu Liu" w:date="2019-12-17T18:22:00Z">
              <w:rPr/>
            </w:rPrChange>
          </w:rPr>
          <w:t>Missed bus risk</w:t>
        </w:r>
      </w:ins>
    </w:p>
    <w:p w14:paraId="3DAF52D4" w14:textId="2B2C355E" w:rsidR="007843C1" w:rsidRDefault="007843C1" w:rsidP="007843C1">
      <w:pPr>
        <w:jc w:val="both"/>
        <w:rPr>
          <w:ins w:id="608" w:author="Luyu Liu" w:date="2019-12-17T17:44:00Z"/>
          <w:rFonts w:ascii="Times New Roman" w:hAnsi="Times New Roman" w:cs="Times New Roman"/>
          <w:sz w:val="24"/>
          <w:szCs w:val="24"/>
        </w:rPr>
      </w:pPr>
      <w:ins w:id="609" w:author="Luyu Liu" w:date="2019-12-17T17:44:00Z">
        <w:r>
          <w:rPr>
            <w:rFonts w:ascii="Times New Roman" w:hAnsi="Times New Roman" w:cs="Times New Roman"/>
            <w:sz w:val="24"/>
            <w:szCs w:val="24"/>
          </w:rPr>
          <w:t xml:space="preserve">The missed bus risk measures the probability of missing a bus relative to the actual performance of the transit system </w:t>
        </w:r>
      </w:ins>
      <w:ins w:id="610" w:author="Luyu Liu" w:date="2019-12-17T17:57:00Z">
        <w:r w:rsidR="00B02472">
          <w:rPr>
            <w:rFonts w:ascii="Times New Roman" w:hAnsi="Times New Roman" w:cs="Times New Roman"/>
            <w:sz w:val="24"/>
            <w:szCs w:val="24"/>
          </w:rPr>
          <w:t>fo</w:t>
        </w:r>
      </w:ins>
      <w:ins w:id="611" w:author="Luyu Liu" w:date="2019-12-17T17:58:00Z">
        <w:r w:rsidR="00B02472">
          <w:rPr>
            <w:rFonts w:ascii="Times New Roman" w:hAnsi="Times New Roman" w:cs="Times New Roman"/>
            <w:sz w:val="24"/>
            <w:szCs w:val="24"/>
          </w:rPr>
          <w:t>r a collection of trips</w:t>
        </w:r>
      </w:ins>
      <w:ins w:id="612" w:author="Luyu Liu" w:date="2019-12-17T18:11:00Z">
        <w:r w:rsidR="002142A3">
          <w:rPr>
            <w:rFonts w:ascii="Times New Roman" w:hAnsi="Times New Roman" w:cs="Times New Roman"/>
            <w:sz w:val="24"/>
            <w:szCs w:val="24"/>
          </w:rPr>
          <w:t xml:space="preserve"> </w:t>
        </w:r>
      </w:ins>
      <w:ins w:id="613" w:author="Luyu Liu" w:date="2019-12-17T17:44:00Z">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Pr>
            <w:rFonts w:ascii="Times New Roman" w:hAnsi="Times New Roman" w:cs="Times New Roman"/>
            <w:sz w:val="24"/>
            <w:szCs w:val="24"/>
          </w:rPr>
          <w:fldChar w:fldCharType="separate"/>
        </w:r>
        <w:r w:rsidRPr="004D59F3">
          <w:rPr>
            <w:rFonts w:ascii="Times New Roman" w:hAnsi="Times New Roman" w:cs="Times New Roman"/>
            <w:noProof/>
            <w:sz w:val="24"/>
            <w:szCs w:val="24"/>
          </w:rPr>
          <w:t>(L. Liu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tbl>
      <w:tblPr>
        <w:tblW w:w="4950" w:type="pct"/>
        <w:jc w:val="center"/>
        <w:tblLook w:val="04A0" w:firstRow="1" w:lastRow="0" w:firstColumn="1" w:lastColumn="0" w:noHBand="0" w:noVBand="1"/>
      </w:tblPr>
      <w:tblGrid>
        <w:gridCol w:w="474"/>
        <w:gridCol w:w="8273"/>
        <w:gridCol w:w="519"/>
      </w:tblGrid>
      <w:tr w:rsidR="007843C1" w14:paraId="28C95A25" w14:textId="77777777" w:rsidTr="00716225">
        <w:trPr>
          <w:trHeight w:val="580"/>
          <w:jc w:val="center"/>
          <w:ins w:id="614" w:author="Luyu Liu" w:date="2019-12-17T17:44:00Z"/>
        </w:trPr>
        <w:tc>
          <w:tcPr>
            <w:tcW w:w="256" w:type="pct"/>
            <w:vAlign w:val="center"/>
          </w:tcPr>
          <w:p w14:paraId="0A095501" w14:textId="77777777" w:rsidR="007843C1" w:rsidRDefault="007843C1" w:rsidP="00716225">
            <w:pPr>
              <w:jc w:val="center"/>
              <w:rPr>
                <w:ins w:id="615" w:author="Luyu Liu" w:date="2019-12-17T17:44:00Z"/>
                <w:rFonts w:ascii="Times New Roman" w:eastAsia="Yu Mincho" w:hAnsi="Times New Roman" w:cs="Times New Roman"/>
                <w:sz w:val="24"/>
                <w:szCs w:val="24"/>
                <w:lang w:eastAsia="ja-JP"/>
              </w:rPr>
            </w:pPr>
          </w:p>
        </w:tc>
        <w:tc>
          <w:tcPr>
            <w:tcW w:w="4464" w:type="pct"/>
            <w:vAlign w:val="center"/>
            <w:hideMark/>
          </w:tcPr>
          <w:p w14:paraId="230EAD81" w14:textId="77777777" w:rsidR="007843C1" w:rsidRDefault="007843C1" w:rsidP="00716225">
            <w:pPr>
              <w:rPr>
                <w:ins w:id="616" w:author="Luyu Liu" w:date="2019-12-17T17:44:00Z"/>
                <w:rFonts w:ascii="Times New Roman" w:hAnsi="Times New Roman" w:cs="Times New Roman"/>
                <w:sz w:val="24"/>
                <w:szCs w:val="24"/>
              </w:rPr>
            </w:pPr>
            <m:oMathPara>
              <m:oMath>
                <m:r>
                  <w:ins w:id="617" w:author="Luyu Liu" w:date="2019-12-17T17:44:00Z">
                    <w:rPr>
                      <w:rFonts w:ascii="Cambria Math" w:eastAsia="Yu Mincho" w:hAnsi="Cambria Math" w:cs="Times New Roman"/>
                      <w:sz w:val="24"/>
                      <w:szCs w:val="24"/>
                      <w:lang w:eastAsia="ja-JP"/>
                    </w:rPr>
                    <m:t>Risk=E</m:t>
                  </w:ins>
                </m:r>
                <m:d>
                  <m:dPr>
                    <m:ctrlPr>
                      <w:ins w:id="618" w:author="Luyu Liu" w:date="2019-12-17T17:44:00Z">
                        <w:rPr>
                          <w:rFonts w:ascii="Cambria Math" w:eastAsia="Yu Mincho" w:hAnsi="Cambria Math" w:cs="Times New Roman"/>
                          <w:i/>
                          <w:sz w:val="24"/>
                          <w:szCs w:val="24"/>
                          <w:lang w:eastAsia="ja-JP"/>
                        </w:rPr>
                      </w:ins>
                    </m:ctrlPr>
                  </m:dPr>
                  <m:e>
                    <m:sSub>
                      <m:sSubPr>
                        <m:ctrlPr>
                          <w:ins w:id="619" w:author="Luyu Liu" w:date="2019-12-17T17:44:00Z">
                            <w:rPr>
                              <w:rFonts w:ascii="Cambria Math" w:eastAsia="Yu Mincho" w:hAnsi="Cambria Math" w:cs="Times New Roman"/>
                              <w:i/>
                              <w:sz w:val="24"/>
                              <w:szCs w:val="24"/>
                              <w:lang w:eastAsia="ja-JP"/>
                            </w:rPr>
                          </w:ins>
                        </m:ctrlPr>
                      </m:sSubPr>
                      <m:e>
                        <m:r>
                          <w:ins w:id="620" w:author="Luyu Liu" w:date="2019-12-17T17:44:00Z">
                            <w:rPr>
                              <w:rFonts w:ascii="Cambria Math" w:eastAsia="Yu Mincho" w:hAnsi="Cambria Math" w:cs="Times New Roman"/>
                              <w:sz w:val="24"/>
                              <w:szCs w:val="24"/>
                              <w:lang w:eastAsia="ja-JP"/>
                            </w:rPr>
                            <m:t>a</m:t>
                          </w:ins>
                        </m:r>
                      </m:e>
                      <m:sub>
                        <m:r>
                          <w:ins w:id="621" w:author="Luyu Liu" w:date="2019-12-17T17:44:00Z">
                            <w:rPr>
                              <w:rFonts w:ascii="Cambria Math" w:eastAsia="Yu Mincho" w:hAnsi="Cambria Math" w:cs="Times New Roman"/>
                              <w:sz w:val="24"/>
                              <w:szCs w:val="24"/>
                              <w:lang w:eastAsia="ja-JP"/>
                            </w:rPr>
                            <m:t>i</m:t>
                          </w:ins>
                        </m:r>
                      </m:sub>
                    </m:sSub>
                  </m:e>
                </m:d>
                <m:r>
                  <w:ins w:id="622" w:author="Luyu Liu" w:date="2019-12-17T17:44:00Z">
                    <w:rPr>
                      <w:rFonts w:ascii="Cambria Math" w:eastAsia="Yu Mincho" w:hAnsi="Cambria Math" w:cs="Times New Roman"/>
                      <w:sz w:val="24"/>
                      <w:szCs w:val="24"/>
                      <w:lang w:eastAsia="ja-JP"/>
                    </w:rPr>
                    <m:t>=</m:t>
                  </w:ins>
                </m:r>
                <m:f>
                  <m:fPr>
                    <m:ctrlPr>
                      <w:ins w:id="623" w:author="Luyu Liu" w:date="2019-12-17T17:44:00Z">
                        <w:rPr>
                          <w:rFonts w:ascii="Cambria Math" w:eastAsia="Yu Mincho" w:hAnsi="Cambria Math" w:cs="Times New Roman"/>
                          <w:i/>
                          <w:sz w:val="24"/>
                          <w:szCs w:val="24"/>
                          <w:lang w:eastAsia="ja-JP"/>
                        </w:rPr>
                      </w:ins>
                    </m:ctrlPr>
                  </m:fPr>
                  <m:num>
                    <m:r>
                      <w:ins w:id="624" w:author="Luyu Liu" w:date="2019-12-17T17:44:00Z">
                        <w:rPr>
                          <w:rFonts w:ascii="Cambria Math" w:eastAsia="Yu Mincho" w:hAnsi="Cambria Math" w:cs="Times New Roman"/>
                          <w:sz w:val="24"/>
                          <w:szCs w:val="24"/>
                          <w:lang w:eastAsia="ja-JP"/>
                        </w:rPr>
                        <m:t>1</m:t>
                      </w:ins>
                    </m:r>
                  </m:num>
                  <m:den>
                    <m:r>
                      <w:ins w:id="625" w:author="Luyu Liu" w:date="2019-12-17T17:44:00Z">
                        <w:rPr>
                          <w:rFonts w:ascii="Cambria Math" w:eastAsia="Yu Mincho" w:hAnsi="Cambria Math" w:cs="Times New Roman"/>
                          <w:sz w:val="24"/>
                          <w:szCs w:val="24"/>
                          <w:lang w:eastAsia="ja-JP"/>
                        </w:rPr>
                        <m:t>n</m:t>
                      </w:ins>
                    </m:r>
                  </m:den>
                </m:f>
                <m:nary>
                  <m:naryPr>
                    <m:chr m:val="∑"/>
                    <m:limLoc m:val="undOvr"/>
                    <m:ctrlPr>
                      <w:ins w:id="626" w:author="Luyu Liu" w:date="2019-12-17T17:44:00Z">
                        <w:rPr>
                          <w:rFonts w:ascii="Cambria Math" w:eastAsia="Yu Mincho" w:hAnsi="Cambria Math" w:cs="Times New Roman"/>
                          <w:i/>
                          <w:sz w:val="24"/>
                          <w:szCs w:val="24"/>
                          <w:lang w:eastAsia="ja-JP"/>
                        </w:rPr>
                      </w:ins>
                    </m:ctrlPr>
                  </m:naryPr>
                  <m:sub>
                    <m:r>
                      <w:ins w:id="627" w:author="Luyu Liu" w:date="2019-12-17T17:44:00Z">
                        <w:rPr>
                          <w:rFonts w:ascii="Cambria Math" w:eastAsia="Yu Mincho" w:hAnsi="Cambria Math" w:cs="Times New Roman"/>
                          <w:sz w:val="24"/>
                          <w:szCs w:val="24"/>
                          <w:lang w:eastAsia="ja-JP"/>
                        </w:rPr>
                        <m:t>i=1</m:t>
                      </w:ins>
                    </m:r>
                  </m:sub>
                  <m:sup>
                    <m:r>
                      <w:ins w:id="628" w:author="Luyu Liu" w:date="2019-12-17T17:44:00Z">
                        <w:rPr>
                          <w:rFonts w:ascii="Cambria Math" w:eastAsia="Yu Mincho" w:hAnsi="Cambria Math" w:cs="Times New Roman"/>
                          <w:sz w:val="24"/>
                          <w:szCs w:val="24"/>
                          <w:lang w:eastAsia="ja-JP"/>
                        </w:rPr>
                        <m:t>n</m:t>
                      </w:ins>
                    </m:r>
                  </m:sup>
                  <m:e>
                    <m:sSub>
                      <m:sSubPr>
                        <m:ctrlPr>
                          <w:ins w:id="629" w:author="Luyu Liu" w:date="2019-12-17T17:44:00Z">
                            <w:rPr>
                              <w:rFonts w:ascii="Cambria Math" w:eastAsia="Yu Mincho" w:hAnsi="Cambria Math" w:cs="Times New Roman"/>
                              <w:i/>
                              <w:sz w:val="24"/>
                              <w:szCs w:val="24"/>
                              <w:lang w:eastAsia="ja-JP"/>
                            </w:rPr>
                          </w:ins>
                        </m:ctrlPr>
                      </m:sSubPr>
                      <m:e>
                        <m:r>
                          <w:ins w:id="630" w:author="Luyu Liu" w:date="2019-12-17T17:44:00Z">
                            <w:rPr>
                              <w:rFonts w:ascii="Cambria Math" w:eastAsia="Yu Mincho" w:hAnsi="Cambria Math" w:cs="Times New Roman"/>
                              <w:sz w:val="24"/>
                              <w:szCs w:val="24"/>
                              <w:lang w:eastAsia="ja-JP"/>
                            </w:rPr>
                            <m:t>a</m:t>
                          </w:ins>
                        </m:r>
                      </m:e>
                      <m:sub>
                        <m:r>
                          <w:ins w:id="631" w:author="Luyu Liu" w:date="2019-12-17T17:44:00Z">
                            <w:rPr>
                              <w:rFonts w:ascii="Cambria Math" w:eastAsia="Yu Mincho" w:hAnsi="Cambria Math" w:cs="Times New Roman"/>
                              <w:sz w:val="24"/>
                              <w:szCs w:val="24"/>
                              <w:lang w:eastAsia="ja-JP"/>
                            </w:rPr>
                            <m:t>i</m:t>
                          </w:ins>
                        </m:r>
                      </m:sub>
                    </m:sSub>
                  </m:e>
                </m:nary>
              </m:oMath>
            </m:oMathPara>
          </w:p>
        </w:tc>
        <w:tc>
          <w:tcPr>
            <w:tcW w:w="280" w:type="pct"/>
            <w:vAlign w:val="center"/>
            <w:hideMark/>
          </w:tcPr>
          <w:p w14:paraId="0522F2CD" w14:textId="7C0A4DD6" w:rsidR="007843C1" w:rsidRPr="006D08E3" w:rsidRDefault="007843C1" w:rsidP="00716225">
            <w:pPr>
              <w:pStyle w:val="TimesNewRoman"/>
              <w:rPr>
                <w:ins w:id="632" w:author="Luyu Liu" w:date="2019-12-17T17:44:00Z"/>
                <w:rFonts w:asciiTheme="minorHAnsi" w:hAnsiTheme="minorHAnsi" w:cstheme="minorBidi"/>
                <w:sz w:val="18"/>
                <w:szCs w:val="18"/>
              </w:rPr>
            </w:pPr>
            <w:bookmarkStart w:id="633" w:name="_Ref27497674"/>
            <w:ins w:id="634"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635" w:author="Luyu Liu" w:date="2019-12-17T17:53:00Z">
              <w:r w:rsidR="00641699">
                <w:rPr>
                  <w:noProof/>
                </w:rPr>
                <w:t>3</w:t>
              </w:r>
            </w:ins>
            <w:ins w:id="636" w:author="Luyu Liu" w:date="2019-12-17T17:44:00Z">
              <w:r>
                <w:rPr>
                  <w:noProof/>
                </w:rPr>
                <w:fldChar w:fldCharType="end"/>
              </w:r>
              <w:r>
                <w:rPr>
                  <w:rFonts w:eastAsia="Yu Mincho"/>
                  <w:lang w:eastAsia="ja-JP"/>
                </w:rPr>
                <w:t>)</w:t>
              </w:r>
              <w:bookmarkEnd w:id="633"/>
            </w:ins>
          </w:p>
        </w:tc>
      </w:tr>
    </w:tbl>
    <w:p w14:paraId="4F9415B5" w14:textId="77777777" w:rsidR="007843C1" w:rsidRDefault="007843C1" w:rsidP="007843C1">
      <w:pPr>
        <w:spacing w:line="240" w:lineRule="auto"/>
        <w:rPr>
          <w:ins w:id="637" w:author="Luyu Liu" w:date="2019-12-17T17:44:00Z"/>
          <w:rFonts w:ascii="Times New Roman" w:eastAsia="Yu Mincho" w:hAnsi="Times New Roman" w:cs="Times New Roman"/>
          <w:sz w:val="24"/>
          <w:szCs w:val="24"/>
          <w:lang w:eastAsia="ja-JP"/>
        </w:rPr>
      </w:pPr>
      <w:ins w:id="638" w:author="Luyu Liu" w:date="2019-12-17T17:44:00Z">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ins>
    </w:p>
    <w:p w14:paraId="7F11998A" w14:textId="77777777" w:rsidR="007843C1" w:rsidRDefault="007843C1" w:rsidP="007843C1">
      <w:pPr>
        <w:spacing w:line="240" w:lineRule="auto"/>
        <w:ind w:firstLine="720"/>
        <w:jc w:val="both"/>
        <w:rPr>
          <w:ins w:id="639" w:author="Luyu Liu" w:date="2019-12-17T17:44:00Z"/>
          <w:rFonts w:ascii="Times New Roman" w:hAnsi="Times New Roman" w:cs="Times New Roman"/>
          <w:sz w:val="24"/>
          <w:szCs w:val="24"/>
        </w:rPr>
      </w:pPr>
      <w:ins w:id="640" w:author="Luyu Liu" w:date="2019-12-17T17:44:00Z">
        <w:r>
          <w:rPr>
            <w:rFonts w:ascii="Times New Roman" w:hAnsi="Times New Roman" w:cs="Times New Roman"/>
            <w:sz w:val="24"/>
            <w:szCs w:val="24"/>
          </w:rPr>
          <w:t>Here we define missing a bus/train as the actual bus’s desynchronization degree (DD) is larger than 0. This also means the user takes a different bus after the scheduled bus.</w:t>
        </w:r>
      </w:ins>
    </w:p>
    <w:p w14:paraId="613C4CB3" w14:textId="77777777" w:rsidR="007843C1" w:rsidRDefault="007843C1" w:rsidP="007843C1">
      <w:pPr>
        <w:spacing w:line="240" w:lineRule="auto"/>
        <w:jc w:val="both"/>
        <w:rPr>
          <w:ins w:id="641" w:author="Luyu Liu" w:date="2019-12-17T17:44:00Z"/>
          <w:rFonts w:ascii="Times New Roman" w:hAnsi="Times New Roman" w:cs="Times New Roman"/>
          <w:sz w:val="24"/>
          <w:szCs w:val="24"/>
        </w:rPr>
      </w:pPr>
    </w:p>
    <w:p w14:paraId="7056B5CB" w14:textId="36A0ECA4" w:rsidR="002A032E" w:rsidRPr="002A032E" w:rsidRDefault="007843C1">
      <w:pPr>
        <w:pStyle w:val="ListParagraph"/>
        <w:numPr>
          <w:ilvl w:val="2"/>
          <w:numId w:val="5"/>
        </w:numPr>
        <w:spacing w:line="240" w:lineRule="auto"/>
        <w:jc w:val="both"/>
        <w:rPr>
          <w:ins w:id="642" w:author="Luyu Liu" w:date="2019-12-17T18:22:00Z"/>
          <w:rFonts w:ascii="Times New Roman" w:hAnsi="Times New Roman" w:cs="Times New Roman"/>
          <w:bCs/>
          <w:sz w:val="24"/>
          <w:szCs w:val="24"/>
          <w:rPrChange w:id="643" w:author="Luyu Liu" w:date="2019-12-17T18:22:00Z">
            <w:rPr>
              <w:ins w:id="644" w:author="Luyu Liu" w:date="2019-12-17T18:22:00Z"/>
            </w:rPr>
          </w:rPrChange>
        </w:rPr>
        <w:pPrChange w:id="645" w:author="Luyu Liu" w:date="2019-12-17T18:22:00Z">
          <w:pPr>
            <w:spacing w:line="240" w:lineRule="auto"/>
            <w:jc w:val="both"/>
          </w:pPr>
        </w:pPrChange>
      </w:pPr>
      <w:ins w:id="646" w:author="Luyu Liu" w:date="2019-12-17T17:44:00Z">
        <w:r w:rsidRPr="002A032E">
          <w:rPr>
            <w:rFonts w:ascii="Times New Roman" w:hAnsi="Times New Roman" w:cs="Times New Roman"/>
            <w:bCs/>
            <w:sz w:val="24"/>
            <w:szCs w:val="24"/>
            <w:rPrChange w:id="647" w:author="Luyu Liu" w:date="2019-12-17T18:22:00Z">
              <w:rPr/>
            </w:rPrChange>
          </w:rPr>
          <w:t>Average waiting time</w:t>
        </w:r>
      </w:ins>
    </w:p>
    <w:p w14:paraId="337F3FE9" w14:textId="6FD598E0" w:rsidR="00D3641E" w:rsidRDefault="007843C1">
      <w:pPr>
        <w:spacing w:line="240" w:lineRule="auto"/>
        <w:jc w:val="both"/>
        <w:rPr>
          <w:ins w:id="648" w:author="Luyu Liu" w:date="2019-12-17T17:45:00Z"/>
          <w:rFonts w:ascii="Times New Roman" w:hAnsi="Times New Roman" w:cs="Times New Roman"/>
          <w:sz w:val="24"/>
          <w:szCs w:val="24"/>
        </w:rPr>
        <w:pPrChange w:id="649" w:author="Luyu Liu" w:date="2019-12-17T17:45:00Z">
          <w:pPr>
            <w:spacing w:line="240" w:lineRule="auto"/>
            <w:ind w:firstLine="720"/>
            <w:jc w:val="both"/>
          </w:pPr>
        </w:pPrChange>
      </w:pPr>
      <w:ins w:id="650" w:author="Luyu Liu" w:date="2019-12-17T17:44:00Z">
        <w:r>
          <w:rPr>
            <w:rFonts w:ascii="Times New Roman" w:hAnsi="Times New Roman" w:cs="Times New Roman"/>
            <w:sz w:val="24"/>
            <w:szCs w:val="24"/>
          </w:rPr>
          <w:lastRenderedPageBreak/>
          <w:t xml:space="preserve">Average waiting time measures the </w:t>
        </w:r>
      </w:ins>
      <w:ins w:id="651" w:author="Luyu Liu" w:date="2019-12-17T17:59:00Z">
        <w:r w:rsidR="00314EAF">
          <w:rPr>
            <w:rFonts w:ascii="Times New Roman" w:hAnsi="Times New Roman" w:cs="Times New Roman"/>
            <w:sz w:val="24"/>
            <w:szCs w:val="24"/>
          </w:rPr>
          <w:t xml:space="preserve">mean of actual </w:t>
        </w:r>
      </w:ins>
      <w:ins w:id="652" w:author="Luyu Liu" w:date="2019-12-17T17:44:00Z">
        <w:r>
          <w:rPr>
            <w:rFonts w:ascii="Times New Roman" w:hAnsi="Times New Roman" w:cs="Times New Roman"/>
            <w:sz w:val="24"/>
            <w:szCs w:val="24"/>
          </w:rPr>
          <w:t>wait</w:t>
        </w:r>
      </w:ins>
      <w:ins w:id="653" w:author="Luyu Liu" w:date="2019-12-17T17:59:00Z">
        <w:r w:rsidR="00314EAF">
          <w:rPr>
            <w:rFonts w:ascii="Times New Roman" w:hAnsi="Times New Roman" w:cs="Times New Roman"/>
            <w:sz w:val="24"/>
            <w:szCs w:val="24"/>
          </w:rPr>
          <w:t>ing</w:t>
        </w:r>
      </w:ins>
      <w:ins w:id="654" w:author="Luyu Liu" w:date="2019-12-17T17:44:00Z">
        <w:r>
          <w:rPr>
            <w:rFonts w:ascii="Times New Roman" w:hAnsi="Times New Roman" w:cs="Times New Roman"/>
            <w:sz w:val="24"/>
            <w:szCs w:val="24"/>
          </w:rPr>
          <w:t xml:space="preserve"> time across all trips. </w:t>
        </w:r>
      </w:ins>
      <w:ins w:id="655" w:author="Luyu Liu" w:date="2019-12-17T17:47:00Z">
        <w:r w:rsidR="00D3641E">
          <w:rPr>
            <w:rFonts w:ascii="Times New Roman" w:hAnsi="Times New Roman" w:cs="Times New Roman"/>
            <w:sz w:val="24"/>
            <w:szCs w:val="24"/>
          </w:rPr>
          <w:t>We start by defining the actual waiting time:</w:t>
        </w:r>
      </w:ins>
    </w:p>
    <w:tbl>
      <w:tblPr>
        <w:tblW w:w="4950" w:type="pct"/>
        <w:jc w:val="center"/>
        <w:tblLook w:val="04A0" w:firstRow="1" w:lastRow="0" w:firstColumn="1" w:lastColumn="0" w:noHBand="0" w:noVBand="1"/>
      </w:tblPr>
      <w:tblGrid>
        <w:gridCol w:w="474"/>
        <w:gridCol w:w="8273"/>
        <w:gridCol w:w="519"/>
      </w:tblGrid>
      <w:tr w:rsidR="00D3641E" w14:paraId="380BCC03" w14:textId="77777777" w:rsidTr="00716225">
        <w:trPr>
          <w:trHeight w:val="580"/>
          <w:jc w:val="center"/>
          <w:ins w:id="656" w:author="Luyu Liu" w:date="2019-12-17T17:45:00Z"/>
        </w:trPr>
        <w:tc>
          <w:tcPr>
            <w:tcW w:w="256" w:type="pct"/>
            <w:vAlign w:val="center"/>
          </w:tcPr>
          <w:p w14:paraId="33C39FB1" w14:textId="77777777" w:rsidR="00D3641E" w:rsidRDefault="00D3641E" w:rsidP="00716225">
            <w:pPr>
              <w:jc w:val="center"/>
              <w:rPr>
                <w:ins w:id="657" w:author="Luyu Liu" w:date="2019-12-17T17:45:00Z"/>
                <w:rFonts w:ascii="Times New Roman" w:eastAsia="Yu Mincho" w:hAnsi="Times New Roman" w:cs="Times New Roman"/>
                <w:sz w:val="24"/>
                <w:szCs w:val="24"/>
                <w:lang w:eastAsia="ja-JP"/>
              </w:rPr>
            </w:pPr>
          </w:p>
        </w:tc>
        <w:tc>
          <w:tcPr>
            <w:tcW w:w="4463" w:type="pct"/>
            <w:vAlign w:val="center"/>
            <w:hideMark/>
          </w:tcPr>
          <w:p w14:paraId="72D21F2A" w14:textId="77777777" w:rsidR="00D3641E" w:rsidRDefault="00D3641E" w:rsidP="00716225">
            <w:pPr>
              <w:rPr>
                <w:ins w:id="658" w:author="Luyu Liu" w:date="2019-12-17T17:45:00Z"/>
                <w:rFonts w:ascii="Times New Roman" w:hAnsi="Times New Roman" w:cs="Times New Roman"/>
                <w:sz w:val="24"/>
                <w:szCs w:val="24"/>
              </w:rPr>
            </w:pPr>
            <m:oMathPara>
              <m:oMath>
                <m:r>
                  <w:ins w:id="659" w:author="Luyu Liu" w:date="2019-12-17T17:45:00Z">
                    <w:rPr>
                      <w:rFonts w:ascii="Cambria Math" w:hAnsi="Cambria Math" w:cs="Times New Roman"/>
                      <w:sz w:val="24"/>
                      <w:szCs w:val="24"/>
                    </w:rPr>
                    <m:t>δt=</m:t>
                  </w:ins>
                </m:r>
                <m:sSub>
                  <m:sSubPr>
                    <m:ctrlPr>
                      <w:ins w:id="660" w:author="Luyu Liu" w:date="2019-12-17T17:45:00Z">
                        <w:rPr>
                          <w:rFonts w:ascii="Cambria Math" w:hAnsi="Cambria Math" w:cs="Times New Roman"/>
                          <w:i/>
                          <w:sz w:val="24"/>
                          <w:szCs w:val="24"/>
                        </w:rPr>
                      </w:ins>
                    </m:ctrlPr>
                  </m:sSubPr>
                  <m:e>
                    <m:r>
                      <w:ins w:id="661" w:author="Luyu Liu" w:date="2019-12-17T17:45:00Z">
                        <w:rPr>
                          <w:rFonts w:ascii="Cambria Math" w:hAnsi="Cambria Math" w:cs="Times New Roman"/>
                          <w:sz w:val="24"/>
                          <w:szCs w:val="24"/>
                        </w:rPr>
                        <m:t>T</m:t>
                      </w:ins>
                    </m:r>
                  </m:e>
                  <m:sub>
                    <m:r>
                      <w:ins w:id="662" w:author="Luyu Liu" w:date="2019-12-17T17:45:00Z">
                        <w:rPr>
                          <w:rFonts w:ascii="Cambria Math" w:hAnsi="Cambria Math" w:cs="Times New Roman"/>
                          <w:sz w:val="24"/>
                          <w:szCs w:val="24"/>
                        </w:rPr>
                        <m:t>r</m:t>
                      </w:ins>
                    </m:r>
                  </m:sub>
                </m:sSub>
                <m:d>
                  <m:dPr>
                    <m:ctrlPr>
                      <w:ins w:id="663" w:author="Luyu Liu" w:date="2019-12-17T17:45:00Z">
                        <w:rPr>
                          <w:rFonts w:ascii="Cambria Math" w:hAnsi="Cambria Math" w:cs="Times New Roman"/>
                          <w:i/>
                          <w:sz w:val="24"/>
                          <w:szCs w:val="24"/>
                        </w:rPr>
                      </w:ins>
                    </m:ctrlPr>
                  </m:dPr>
                  <m:e>
                    <m:r>
                      <w:ins w:id="664" w:author="Luyu Liu" w:date="2019-12-17T17:45:00Z">
                        <w:rPr>
                          <w:rFonts w:ascii="Cambria Math" w:hAnsi="Cambria Math" w:cs="Times New Roman"/>
                          <w:sz w:val="24"/>
                          <w:szCs w:val="24"/>
                        </w:rPr>
                        <m:t>t</m:t>
                      </w:ins>
                    </m:r>
                  </m:e>
                </m:d>
                <m:r>
                  <w:ins w:id="665" w:author="Luyu Liu" w:date="2019-12-17T17:45:00Z">
                    <w:rPr>
                      <w:rFonts w:ascii="Cambria Math" w:hAnsi="Cambria Math" w:cs="Times New Roman"/>
                      <w:sz w:val="24"/>
                      <w:szCs w:val="24"/>
                    </w:rPr>
                    <m:t>-t=</m:t>
                  </w:ins>
                </m:r>
                <m:sSub>
                  <m:sSubPr>
                    <m:ctrlPr>
                      <w:ins w:id="666" w:author="Luyu Liu" w:date="2019-12-17T17:45:00Z">
                        <w:rPr>
                          <w:rFonts w:ascii="Cambria Math" w:hAnsi="Cambria Math" w:cs="Times New Roman"/>
                          <w:i/>
                          <w:sz w:val="24"/>
                          <w:szCs w:val="24"/>
                        </w:rPr>
                      </w:ins>
                    </m:ctrlPr>
                  </m:sSubPr>
                  <m:e>
                    <m:r>
                      <w:ins w:id="667" w:author="Luyu Liu" w:date="2019-12-17T17:45:00Z">
                        <w:rPr>
                          <w:rFonts w:ascii="Cambria Math" w:hAnsi="Cambria Math" w:cs="Times New Roman"/>
                          <w:sz w:val="24"/>
                          <w:szCs w:val="24"/>
                        </w:rPr>
                        <m:t>T</m:t>
                      </w:ins>
                    </m:r>
                  </m:e>
                  <m:sub>
                    <m:r>
                      <w:ins w:id="668" w:author="Luyu Liu" w:date="2019-12-17T17:45:00Z">
                        <w:rPr>
                          <w:rFonts w:ascii="Cambria Math" w:hAnsi="Cambria Math" w:cs="Times New Roman"/>
                          <w:sz w:val="24"/>
                          <w:szCs w:val="24"/>
                        </w:rPr>
                        <m:t>r</m:t>
                      </w:ins>
                    </m:r>
                  </m:sub>
                </m:sSub>
                <m:d>
                  <m:dPr>
                    <m:ctrlPr>
                      <w:ins w:id="669" w:author="Luyu Liu" w:date="2019-12-17T17:45:00Z">
                        <w:rPr>
                          <w:rFonts w:ascii="Cambria Math" w:hAnsi="Cambria Math" w:cs="Times New Roman"/>
                          <w:i/>
                          <w:sz w:val="24"/>
                          <w:szCs w:val="24"/>
                        </w:rPr>
                      </w:ins>
                    </m:ctrlPr>
                  </m:dPr>
                  <m:e>
                    <m:r>
                      <w:ins w:id="670" w:author="Luyu Liu" w:date="2019-12-17T17:45:00Z">
                        <w:rPr>
                          <w:rFonts w:ascii="Cambria Math" w:hAnsi="Cambria Math" w:cs="Times New Roman"/>
                          <w:sz w:val="24"/>
                          <w:szCs w:val="24"/>
                        </w:rPr>
                        <m:t>t</m:t>
                      </w:ins>
                    </m:r>
                  </m:e>
                </m:d>
                <m:r>
                  <w:ins w:id="671" w:author="Luyu Liu" w:date="2019-12-17T17:45:00Z">
                    <w:rPr>
                      <w:rFonts w:ascii="Cambria Math" w:hAnsi="Cambria Math" w:cs="Times New Roman"/>
                      <w:sz w:val="24"/>
                      <w:szCs w:val="24"/>
                    </w:rPr>
                    <m:t>-</m:t>
                  </w:ins>
                </m:r>
                <m:d>
                  <m:dPr>
                    <m:ctrlPr>
                      <w:ins w:id="672" w:author="Luyu Liu" w:date="2019-12-17T17:45:00Z">
                        <w:rPr>
                          <w:rFonts w:ascii="Cambria Math" w:hAnsi="Cambria Math" w:cs="Times New Roman"/>
                          <w:i/>
                          <w:sz w:val="24"/>
                          <w:szCs w:val="24"/>
                        </w:rPr>
                      </w:ins>
                    </m:ctrlPr>
                  </m:dPr>
                  <m:e>
                    <m:sSub>
                      <m:sSubPr>
                        <m:ctrlPr>
                          <w:ins w:id="673" w:author="Luyu Liu" w:date="2019-12-17T17:45:00Z">
                            <w:rPr>
                              <w:rFonts w:ascii="Cambria Math" w:hAnsi="Cambria Math" w:cs="Times New Roman"/>
                              <w:i/>
                              <w:sz w:val="24"/>
                              <w:szCs w:val="24"/>
                            </w:rPr>
                          </w:ins>
                        </m:ctrlPr>
                      </m:sSubPr>
                      <m:e>
                        <m:r>
                          <w:ins w:id="674" w:author="Luyu Liu" w:date="2019-12-17T17:45:00Z">
                            <w:rPr>
                              <w:rFonts w:ascii="Cambria Math" w:hAnsi="Cambria Math" w:cs="Times New Roman"/>
                              <w:sz w:val="24"/>
                              <w:szCs w:val="24"/>
                            </w:rPr>
                            <m:t>t</m:t>
                          </w:ins>
                        </m:r>
                      </m:e>
                      <m:sub>
                        <m:r>
                          <w:ins w:id="675" w:author="Luyu Liu" w:date="2019-12-17T17:45:00Z">
                            <w:rPr>
                              <w:rFonts w:ascii="Cambria Math" w:hAnsi="Cambria Math" w:cs="Times New Roman"/>
                              <w:sz w:val="24"/>
                              <w:szCs w:val="24"/>
                            </w:rPr>
                            <m:t>hd</m:t>
                          </w:ins>
                        </m:r>
                      </m:sub>
                    </m:sSub>
                    <m:r>
                      <w:ins w:id="676" w:author="Luyu Liu" w:date="2019-12-17T17:45:00Z">
                        <w:rPr>
                          <w:rFonts w:ascii="Cambria Math" w:hAnsi="Cambria Math" w:cs="Times New Roman"/>
                          <w:sz w:val="24"/>
                          <w:szCs w:val="24"/>
                        </w:rPr>
                        <m:t>+</m:t>
                      </w:ins>
                    </m:r>
                    <m:sSub>
                      <m:sSubPr>
                        <m:ctrlPr>
                          <w:ins w:id="677" w:author="Luyu Liu" w:date="2019-12-17T17:45:00Z">
                            <w:rPr>
                              <w:rFonts w:ascii="Cambria Math" w:hAnsi="Cambria Math" w:cs="Times New Roman"/>
                              <w:i/>
                              <w:sz w:val="24"/>
                              <w:szCs w:val="24"/>
                            </w:rPr>
                          </w:ins>
                        </m:ctrlPr>
                      </m:sSubPr>
                      <m:e>
                        <m:r>
                          <w:ins w:id="678" w:author="Luyu Liu" w:date="2019-12-17T17:45:00Z">
                            <w:rPr>
                              <w:rFonts w:ascii="Cambria Math" w:hAnsi="Cambria Math" w:cs="Times New Roman"/>
                              <w:sz w:val="24"/>
                              <w:szCs w:val="24"/>
                            </w:rPr>
                            <m:t>δt</m:t>
                          </w:ins>
                        </m:r>
                      </m:e>
                      <m:sub>
                        <m:r>
                          <w:ins w:id="679" w:author="Luyu Liu" w:date="2019-12-17T17:45:00Z">
                            <w:rPr>
                              <w:rFonts w:ascii="Cambria Math" w:hAnsi="Cambria Math" w:cs="Times New Roman"/>
                              <w:sz w:val="24"/>
                              <w:szCs w:val="24"/>
                            </w:rPr>
                            <m:t>w</m:t>
                          </w:ins>
                        </m:r>
                      </m:sub>
                    </m:sSub>
                  </m:e>
                </m:d>
              </m:oMath>
            </m:oMathPara>
          </w:p>
        </w:tc>
        <w:tc>
          <w:tcPr>
            <w:tcW w:w="280" w:type="pct"/>
            <w:vAlign w:val="center"/>
            <w:hideMark/>
          </w:tcPr>
          <w:p w14:paraId="0202949C" w14:textId="6297FC75" w:rsidR="00D3641E" w:rsidRPr="006D08E3" w:rsidRDefault="00D3641E" w:rsidP="00716225">
            <w:pPr>
              <w:pStyle w:val="TimesNewRoman"/>
              <w:rPr>
                <w:ins w:id="680" w:author="Luyu Liu" w:date="2019-12-17T17:45:00Z"/>
                <w:rFonts w:asciiTheme="minorHAnsi" w:hAnsiTheme="minorHAnsi" w:cstheme="minorBidi"/>
                <w:sz w:val="18"/>
                <w:szCs w:val="18"/>
              </w:rPr>
            </w:pPr>
            <w:bookmarkStart w:id="681" w:name="_Ref27492193"/>
            <w:bookmarkStart w:id="682" w:name="_Ref27497705"/>
            <w:ins w:id="683" w:author="Luyu Liu" w:date="2019-12-17T17:45:00Z">
              <w:r>
                <w:rPr>
                  <w:rFonts w:eastAsia="Yu Mincho"/>
                  <w:lang w:eastAsia="ja-JP"/>
                </w:rPr>
                <w:t>(</w:t>
              </w:r>
              <w:r>
                <w:rPr>
                  <w:noProof/>
                </w:rPr>
                <w:fldChar w:fldCharType="begin"/>
              </w:r>
              <w:r>
                <w:rPr>
                  <w:noProof/>
                </w:rPr>
                <w:instrText xml:space="preserve"> SEQ Equation \* ARABIC </w:instrText>
              </w:r>
              <w:r>
                <w:rPr>
                  <w:noProof/>
                </w:rPr>
                <w:fldChar w:fldCharType="separate"/>
              </w:r>
            </w:ins>
            <w:ins w:id="684" w:author="Luyu Liu" w:date="2019-12-17T17:47:00Z">
              <w:r>
                <w:rPr>
                  <w:noProof/>
                </w:rPr>
                <w:t>4</w:t>
              </w:r>
            </w:ins>
            <w:ins w:id="685" w:author="Luyu Liu" w:date="2019-12-17T17:45:00Z">
              <w:r>
                <w:rPr>
                  <w:noProof/>
                </w:rPr>
                <w:fldChar w:fldCharType="end"/>
              </w:r>
              <w:bookmarkEnd w:id="681"/>
              <w:r>
                <w:rPr>
                  <w:rFonts w:eastAsia="Yu Mincho"/>
                  <w:lang w:eastAsia="ja-JP"/>
                </w:rPr>
                <w:t>)</w:t>
              </w:r>
              <w:bookmarkEnd w:id="682"/>
            </w:ins>
          </w:p>
        </w:tc>
      </w:tr>
    </w:tbl>
    <w:p w14:paraId="633CEDE4" w14:textId="379E506E" w:rsidR="00D3641E" w:rsidRDefault="00D3641E" w:rsidP="007843C1">
      <w:pPr>
        <w:spacing w:line="240" w:lineRule="auto"/>
        <w:jc w:val="both"/>
        <w:rPr>
          <w:ins w:id="686" w:author="Luyu Liu" w:date="2019-12-17T17:45:00Z"/>
          <w:rFonts w:ascii="Times New Roman" w:hAnsi="Times New Roman" w:cs="Times New Roman"/>
          <w:sz w:val="24"/>
          <w:szCs w:val="24"/>
        </w:rPr>
      </w:pPr>
      <w:ins w:id="687" w:author="Luyu Liu" w:date="2019-12-17T17:45:00Z">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hich is dependent on </w:t>
        </w:r>
        <m:oMath>
          <m:r>
            <w:rPr>
              <w:rFonts w:ascii="Cambria Math" w:hAnsi="Cambria Math" w:cs="Times New Roman"/>
              <w:sz w:val="24"/>
              <w:szCs w:val="24"/>
            </w:rPr>
            <m:t>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Pr="00716225">
          <w:rPr>
            <w:rFonts w:ascii="Times New Roman" w:hAnsi="Times New Roman" w:cs="Times New Roman"/>
            <w:sz w:val="24"/>
            <w:szCs w:val="24"/>
          </w:rPr>
          <w:t>.</w:t>
        </w:r>
      </w:ins>
    </w:p>
    <w:p w14:paraId="61575BBF" w14:textId="35CDE624" w:rsidR="007843C1" w:rsidRDefault="007843C1" w:rsidP="007843C1">
      <w:pPr>
        <w:spacing w:line="240" w:lineRule="auto"/>
        <w:jc w:val="both"/>
        <w:rPr>
          <w:ins w:id="688" w:author="Luyu Liu" w:date="2019-12-17T17:44:00Z"/>
          <w:rFonts w:ascii="Times New Roman" w:hAnsi="Times New Roman" w:cs="Times New Roman"/>
          <w:sz w:val="24"/>
          <w:szCs w:val="24"/>
        </w:rPr>
      </w:pPr>
      <w:ins w:id="689" w:author="Luyu Liu" w:date="2019-12-17T17:44:00Z">
        <w:r>
          <w:rPr>
            <w:rFonts w:ascii="Times New Roman" w:hAnsi="Times New Roman" w:cs="Times New Roman"/>
            <w:sz w:val="24"/>
            <w:szCs w:val="24"/>
          </w:rPr>
          <w:t xml:space="preserve">Based on the actual waiting time introduced in Formula </w:t>
        </w:r>
      </w:ins>
      <w:ins w:id="690" w:author="Luyu Liu" w:date="2019-12-17T18:04:00Z">
        <w:r w:rsidR="00314EAF">
          <w:rPr>
            <w:rFonts w:ascii="Times New Roman" w:hAnsi="Times New Roman" w:cs="Times New Roman"/>
            <w:sz w:val="24"/>
            <w:szCs w:val="24"/>
          </w:rPr>
          <w:fldChar w:fldCharType="begin"/>
        </w:r>
        <w:r w:rsidR="00314EAF" w:rsidRPr="00314EAF">
          <w:rPr>
            <w:rFonts w:ascii="Times New Roman" w:hAnsi="Times New Roman" w:cs="Times New Roman"/>
            <w:sz w:val="24"/>
            <w:szCs w:val="24"/>
          </w:rPr>
          <w:instrText xml:space="preserve"> REF _Ref27497705 \h </w:instrText>
        </w:r>
      </w:ins>
      <w:r w:rsidR="00314EAF">
        <w:rPr>
          <w:rFonts w:ascii="Times New Roman" w:hAnsi="Times New Roman" w:cs="Times New Roman"/>
          <w:sz w:val="24"/>
          <w:szCs w:val="24"/>
        </w:rPr>
        <w:instrText xml:space="preserve"> \* MERGEFORMAT </w:instrText>
      </w:r>
      <w:r w:rsidR="00314EAF">
        <w:rPr>
          <w:rFonts w:ascii="Times New Roman" w:hAnsi="Times New Roman" w:cs="Times New Roman"/>
          <w:sz w:val="24"/>
          <w:szCs w:val="24"/>
        </w:rPr>
      </w:r>
      <w:r w:rsidR="00314EAF">
        <w:rPr>
          <w:rFonts w:ascii="Times New Roman" w:hAnsi="Times New Roman" w:cs="Times New Roman"/>
          <w:sz w:val="24"/>
          <w:szCs w:val="24"/>
        </w:rPr>
        <w:fldChar w:fldCharType="separate"/>
      </w:r>
      <w:ins w:id="691" w:author="Luyu Liu" w:date="2019-12-17T18:04:00Z">
        <w:r w:rsidR="00314EAF" w:rsidRPr="00314EAF">
          <w:rPr>
            <w:rFonts w:ascii="Times New Roman" w:hAnsi="Times New Roman" w:cs="Times New Roman"/>
            <w:sz w:val="24"/>
            <w:szCs w:val="24"/>
            <w:rPrChange w:id="692" w:author="Luyu Liu" w:date="2019-12-17T18:04:00Z">
              <w:rPr>
                <w:rFonts w:eastAsia="Yu Mincho"/>
                <w:lang w:eastAsia="ja-JP"/>
              </w:rPr>
            </w:rPrChange>
          </w:rPr>
          <w:t>(</w:t>
        </w:r>
        <w:r w:rsidR="00314EAF" w:rsidRPr="00314EAF">
          <w:rPr>
            <w:rFonts w:ascii="Times New Roman" w:hAnsi="Times New Roman" w:cs="Times New Roman"/>
            <w:sz w:val="24"/>
            <w:szCs w:val="24"/>
            <w:rPrChange w:id="693" w:author="Luyu Liu" w:date="2019-12-17T18:04:00Z">
              <w:rPr>
                <w:noProof/>
              </w:rPr>
            </w:rPrChange>
          </w:rPr>
          <w:t>4</w:t>
        </w:r>
        <w:r w:rsidR="00314EAF" w:rsidRPr="00314EAF">
          <w:rPr>
            <w:rFonts w:ascii="Times New Roman" w:hAnsi="Times New Roman" w:cs="Times New Roman"/>
            <w:sz w:val="24"/>
            <w:szCs w:val="24"/>
            <w:rPrChange w:id="694" w:author="Luyu Liu" w:date="2019-12-17T18:04:00Z">
              <w:rPr>
                <w:rFonts w:eastAsia="Yu Mincho"/>
                <w:lang w:eastAsia="ja-JP"/>
              </w:rPr>
            </w:rPrChange>
          </w:rPr>
          <w:t>)</w:t>
        </w:r>
        <w:r w:rsidR="00314EAF">
          <w:rPr>
            <w:rFonts w:ascii="Times New Roman" w:hAnsi="Times New Roman" w:cs="Times New Roman"/>
            <w:sz w:val="24"/>
            <w:szCs w:val="24"/>
          </w:rPr>
          <w:fldChar w:fldCharType="end"/>
        </w:r>
      </w:ins>
      <w:ins w:id="695" w:author="Luyu Liu" w:date="2019-12-17T17:44:00Z">
        <w:r>
          <w:rPr>
            <w:rFonts w:ascii="Times New Roman" w:hAnsi="Times New Roman" w:cs="Times New Roman"/>
            <w:sz w:val="24"/>
            <w:szCs w:val="24"/>
          </w:rPr>
          <w:t>, we define average waiting time as the mathematical expectation of waiting time’s distribution across all trips.</w:t>
        </w:r>
      </w:ins>
    </w:p>
    <w:tbl>
      <w:tblPr>
        <w:tblW w:w="4950" w:type="pct"/>
        <w:jc w:val="center"/>
        <w:tblLook w:val="04A0" w:firstRow="1" w:lastRow="0" w:firstColumn="1" w:lastColumn="0" w:noHBand="0" w:noVBand="1"/>
      </w:tblPr>
      <w:tblGrid>
        <w:gridCol w:w="474"/>
        <w:gridCol w:w="8273"/>
        <w:gridCol w:w="519"/>
      </w:tblGrid>
      <w:tr w:rsidR="007843C1" w14:paraId="17FEFEE0" w14:textId="77777777" w:rsidTr="00716225">
        <w:trPr>
          <w:trHeight w:val="580"/>
          <w:jc w:val="center"/>
          <w:ins w:id="696" w:author="Luyu Liu" w:date="2019-12-17T17:44:00Z"/>
        </w:trPr>
        <w:tc>
          <w:tcPr>
            <w:tcW w:w="256" w:type="pct"/>
            <w:vAlign w:val="center"/>
          </w:tcPr>
          <w:p w14:paraId="6F679DBA" w14:textId="77777777" w:rsidR="007843C1" w:rsidRDefault="007843C1" w:rsidP="00716225">
            <w:pPr>
              <w:jc w:val="center"/>
              <w:rPr>
                <w:ins w:id="697" w:author="Luyu Liu" w:date="2019-12-17T17:44:00Z"/>
                <w:rFonts w:ascii="Times New Roman" w:eastAsia="Yu Mincho" w:hAnsi="Times New Roman" w:cs="Times New Roman"/>
                <w:sz w:val="24"/>
                <w:szCs w:val="24"/>
                <w:lang w:eastAsia="ja-JP"/>
              </w:rPr>
            </w:pPr>
          </w:p>
        </w:tc>
        <w:tc>
          <w:tcPr>
            <w:tcW w:w="4463" w:type="pct"/>
            <w:vAlign w:val="center"/>
            <w:hideMark/>
          </w:tcPr>
          <w:p w14:paraId="751AE59F" w14:textId="77777777" w:rsidR="007843C1" w:rsidRDefault="00297DD5" w:rsidP="00716225">
            <w:pPr>
              <w:rPr>
                <w:ins w:id="698" w:author="Luyu Liu" w:date="2019-12-17T17:44:00Z"/>
                <w:rFonts w:ascii="Times New Roman" w:hAnsi="Times New Roman" w:cs="Times New Roman"/>
                <w:sz w:val="24"/>
                <w:szCs w:val="24"/>
              </w:rPr>
            </w:pPr>
            <m:oMathPara>
              <m:oMath>
                <m:acc>
                  <m:accPr>
                    <m:chr m:val="̅"/>
                    <m:ctrlPr>
                      <w:ins w:id="699" w:author="Luyu Liu" w:date="2019-12-17T17:44:00Z">
                        <w:rPr>
                          <w:rFonts w:ascii="Cambria Math" w:hAnsi="Cambria Math" w:cs="Times New Roman"/>
                          <w:i/>
                          <w:sz w:val="24"/>
                          <w:szCs w:val="24"/>
                        </w:rPr>
                      </w:ins>
                    </m:ctrlPr>
                  </m:accPr>
                  <m:e>
                    <m:r>
                      <w:ins w:id="700" w:author="Luyu Liu" w:date="2019-12-17T17:44:00Z">
                        <w:rPr>
                          <w:rFonts w:ascii="Cambria Math" w:hAnsi="Cambria Math" w:cs="Times New Roman"/>
                          <w:sz w:val="24"/>
                          <w:szCs w:val="24"/>
                        </w:rPr>
                        <m:t>δt</m:t>
                      </w:ins>
                    </m:r>
                  </m:e>
                </m:acc>
                <m:r>
                  <w:ins w:id="701" w:author="Luyu Liu" w:date="2019-12-17T17:44:00Z">
                    <w:rPr>
                      <w:rFonts w:ascii="Cambria Math" w:hAnsi="Cambria Math" w:cs="Times New Roman"/>
                      <w:sz w:val="24"/>
                      <w:szCs w:val="24"/>
                    </w:rPr>
                    <m:t>=E</m:t>
                  </w:ins>
                </m:r>
                <m:d>
                  <m:dPr>
                    <m:ctrlPr>
                      <w:ins w:id="702" w:author="Luyu Liu" w:date="2019-12-17T17:44:00Z">
                        <w:rPr>
                          <w:rFonts w:ascii="Cambria Math" w:hAnsi="Cambria Math" w:cs="Times New Roman"/>
                          <w:i/>
                          <w:sz w:val="24"/>
                          <w:szCs w:val="24"/>
                        </w:rPr>
                      </w:ins>
                    </m:ctrlPr>
                  </m:dPr>
                  <m:e>
                    <m:r>
                      <w:ins w:id="703" w:author="Luyu Liu" w:date="2019-12-17T17:44:00Z">
                        <w:rPr>
                          <w:rFonts w:ascii="Cambria Math" w:hAnsi="Cambria Math" w:cs="Times New Roman"/>
                          <w:sz w:val="24"/>
                          <w:szCs w:val="24"/>
                        </w:rPr>
                        <m:t>δ</m:t>
                      </w:ins>
                    </m:r>
                    <m:sSub>
                      <m:sSubPr>
                        <m:ctrlPr>
                          <w:ins w:id="704" w:author="Luyu Liu" w:date="2019-12-17T17:44:00Z">
                            <w:rPr>
                              <w:rFonts w:ascii="Cambria Math" w:hAnsi="Cambria Math" w:cs="Times New Roman"/>
                              <w:i/>
                              <w:sz w:val="24"/>
                              <w:szCs w:val="24"/>
                            </w:rPr>
                          </w:ins>
                        </m:ctrlPr>
                      </m:sSubPr>
                      <m:e>
                        <m:r>
                          <w:ins w:id="705" w:author="Luyu Liu" w:date="2019-12-17T17:44:00Z">
                            <w:rPr>
                              <w:rFonts w:ascii="Cambria Math" w:hAnsi="Cambria Math" w:cs="Times New Roman"/>
                              <w:sz w:val="24"/>
                              <w:szCs w:val="24"/>
                            </w:rPr>
                            <m:t>t</m:t>
                          </w:ins>
                        </m:r>
                      </m:e>
                      <m:sub>
                        <m:r>
                          <w:ins w:id="706" w:author="Luyu Liu" w:date="2019-12-17T17:44:00Z">
                            <w:rPr>
                              <w:rFonts w:ascii="Cambria Math" w:hAnsi="Cambria Math" w:cs="Times New Roman"/>
                              <w:sz w:val="24"/>
                              <w:szCs w:val="24"/>
                            </w:rPr>
                            <m:t>i</m:t>
                          </w:ins>
                        </m:r>
                      </m:sub>
                    </m:sSub>
                  </m:e>
                </m:d>
                <m:r>
                  <w:ins w:id="707" w:author="Luyu Liu" w:date="2019-12-17T17:44:00Z">
                    <w:rPr>
                      <w:rFonts w:ascii="Cambria Math" w:hAnsi="Cambria Math" w:cs="Times New Roman"/>
                      <w:sz w:val="24"/>
                      <w:szCs w:val="24"/>
                    </w:rPr>
                    <m:t>=</m:t>
                  </w:ins>
                </m:r>
                <m:f>
                  <m:fPr>
                    <m:ctrlPr>
                      <w:ins w:id="708" w:author="Luyu Liu" w:date="2019-12-17T17:44:00Z">
                        <w:rPr>
                          <w:rFonts w:ascii="Cambria Math" w:eastAsia="Yu Mincho" w:hAnsi="Cambria Math" w:cs="Times New Roman"/>
                          <w:i/>
                          <w:sz w:val="24"/>
                          <w:szCs w:val="24"/>
                          <w:lang w:eastAsia="ja-JP"/>
                        </w:rPr>
                      </w:ins>
                    </m:ctrlPr>
                  </m:fPr>
                  <m:num>
                    <m:r>
                      <w:ins w:id="709" w:author="Luyu Liu" w:date="2019-12-17T17:44:00Z">
                        <w:rPr>
                          <w:rFonts w:ascii="Cambria Math" w:eastAsia="Yu Mincho" w:hAnsi="Cambria Math" w:cs="Times New Roman"/>
                          <w:sz w:val="24"/>
                          <w:szCs w:val="24"/>
                          <w:lang w:eastAsia="ja-JP"/>
                        </w:rPr>
                        <m:t>1</m:t>
                      </w:ins>
                    </m:r>
                  </m:num>
                  <m:den>
                    <m:r>
                      <w:ins w:id="710" w:author="Luyu Liu" w:date="2019-12-17T17:44:00Z">
                        <w:rPr>
                          <w:rFonts w:ascii="Cambria Math" w:eastAsia="Yu Mincho" w:hAnsi="Cambria Math" w:cs="Times New Roman"/>
                          <w:sz w:val="24"/>
                          <w:szCs w:val="24"/>
                          <w:lang w:eastAsia="ja-JP"/>
                        </w:rPr>
                        <m:t>n</m:t>
                      </w:ins>
                    </m:r>
                  </m:den>
                </m:f>
                <m:nary>
                  <m:naryPr>
                    <m:chr m:val="∑"/>
                    <m:limLoc m:val="undOvr"/>
                    <m:ctrlPr>
                      <w:ins w:id="711" w:author="Luyu Liu" w:date="2019-12-17T17:44:00Z">
                        <w:rPr>
                          <w:rFonts w:ascii="Cambria Math" w:eastAsia="Yu Mincho" w:hAnsi="Cambria Math" w:cs="Times New Roman"/>
                          <w:i/>
                          <w:sz w:val="24"/>
                          <w:szCs w:val="24"/>
                          <w:lang w:eastAsia="ja-JP"/>
                        </w:rPr>
                      </w:ins>
                    </m:ctrlPr>
                  </m:naryPr>
                  <m:sub>
                    <m:r>
                      <w:ins w:id="712" w:author="Luyu Liu" w:date="2019-12-17T17:44:00Z">
                        <w:rPr>
                          <w:rFonts w:ascii="Cambria Math" w:eastAsia="Yu Mincho" w:hAnsi="Cambria Math" w:cs="Times New Roman"/>
                          <w:sz w:val="24"/>
                          <w:szCs w:val="24"/>
                          <w:lang w:eastAsia="ja-JP"/>
                        </w:rPr>
                        <m:t>i=1</m:t>
                      </w:ins>
                    </m:r>
                  </m:sub>
                  <m:sup>
                    <m:r>
                      <w:ins w:id="713" w:author="Luyu Liu" w:date="2019-12-17T17:44:00Z">
                        <w:rPr>
                          <w:rFonts w:ascii="Cambria Math" w:eastAsia="Yu Mincho" w:hAnsi="Cambria Math" w:cs="Times New Roman"/>
                          <w:sz w:val="24"/>
                          <w:szCs w:val="24"/>
                          <w:lang w:eastAsia="ja-JP"/>
                        </w:rPr>
                        <m:t>n</m:t>
                      </w:ins>
                    </m:r>
                  </m:sup>
                  <m:e>
                    <m:r>
                      <w:ins w:id="714" w:author="Luyu Liu" w:date="2019-12-17T17:44:00Z">
                        <w:rPr>
                          <w:rFonts w:ascii="Cambria Math" w:hAnsi="Cambria Math" w:cs="Times New Roman"/>
                          <w:sz w:val="24"/>
                          <w:szCs w:val="24"/>
                        </w:rPr>
                        <m:t>δ</m:t>
                      </w:ins>
                    </m:r>
                    <m:sSub>
                      <m:sSubPr>
                        <m:ctrlPr>
                          <w:ins w:id="715" w:author="Luyu Liu" w:date="2019-12-17T17:44:00Z">
                            <w:rPr>
                              <w:rFonts w:ascii="Cambria Math" w:hAnsi="Cambria Math" w:cs="Times New Roman"/>
                              <w:i/>
                              <w:sz w:val="24"/>
                              <w:szCs w:val="24"/>
                            </w:rPr>
                          </w:ins>
                        </m:ctrlPr>
                      </m:sSubPr>
                      <m:e>
                        <m:r>
                          <w:ins w:id="716" w:author="Luyu Liu" w:date="2019-12-17T17:44:00Z">
                            <w:rPr>
                              <w:rFonts w:ascii="Cambria Math" w:hAnsi="Cambria Math" w:cs="Times New Roman"/>
                              <w:sz w:val="24"/>
                              <w:szCs w:val="24"/>
                            </w:rPr>
                            <m:t>t</m:t>
                          </w:ins>
                        </m:r>
                      </m:e>
                      <m:sub>
                        <m:r>
                          <w:ins w:id="717" w:author="Luyu Liu" w:date="2019-12-17T17:44:00Z">
                            <w:rPr>
                              <w:rFonts w:ascii="Cambria Math" w:hAnsi="Cambria Math" w:cs="Times New Roman"/>
                              <w:sz w:val="24"/>
                              <w:szCs w:val="24"/>
                            </w:rPr>
                            <m:t>i</m:t>
                          </w:ins>
                        </m:r>
                      </m:sub>
                    </m:sSub>
                  </m:e>
                </m:nary>
              </m:oMath>
            </m:oMathPara>
          </w:p>
        </w:tc>
        <w:tc>
          <w:tcPr>
            <w:tcW w:w="280" w:type="pct"/>
            <w:vAlign w:val="center"/>
            <w:hideMark/>
          </w:tcPr>
          <w:p w14:paraId="23E80B1C" w14:textId="2EFCA907" w:rsidR="007843C1" w:rsidRPr="006D08E3" w:rsidRDefault="007843C1" w:rsidP="00716225">
            <w:pPr>
              <w:pStyle w:val="TimesNewRoman"/>
              <w:rPr>
                <w:ins w:id="718" w:author="Luyu Liu" w:date="2019-12-17T17:44:00Z"/>
                <w:rFonts w:asciiTheme="minorHAnsi" w:hAnsiTheme="minorHAnsi" w:cstheme="minorBidi"/>
                <w:sz w:val="18"/>
                <w:szCs w:val="18"/>
              </w:rPr>
            </w:pPr>
            <w:ins w:id="719"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720" w:author="Luyu Liu" w:date="2019-12-17T17:47:00Z">
              <w:r w:rsidR="00D3641E">
                <w:rPr>
                  <w:noProof/>
                </w:rPr>
                <w:t>5</w:t>
              </w:r>
            </w:ins>
            <w:ins w:id="721" w:author="Luyu Liu" w:date="2019-12-17T17:44:00Z">
              <w:r>
                <w:rPr>
                  <w:noProof/>
                </w:rPr>
                <w:fldChar w:fldCharType="end"/>
              </w:r>
              <w:r>
                <w:rPr>
                  <w:rFonts w:eastAsia="Yu Mincho"/>
                  <w:lang w:eastAsia="ja-JP"/>
                </w:rPr>
                <w:t>)</w:t>
              </w:r>
            </w:ins>
          </w:p>
        </w:tc>
      </w:tr>
    </w:tbl>
    <w:p w14:paraId="2C8498B7" w14:textId="77777777" w:rsidR="007843C1" w:rsidRDefault="007843C1" w:rsidP="007843C1">
      <w:pPr>
        <w:rPr>
          <w:ins w:id="722" w:author="Luyu Liu" w:date="2019-12-17T17:44:00Z"/>
          <w:rFonts w:ascii="Times New Roman" w:hAnsi="Times New Roman" w:cs="Times New Roman"/>
          <w:sz w:val="24"/>
          <w:szCs w:val="24"/>
        </w:rPr>
      </w:pPr>
      <w:ins w:id="723" w:author="Luyu Liu" w:date="2019-12-17T17:44:00Z">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ins>
    </w:p>
    <w:p w14:paraId="7E20EB1D" w14:textId="6633817F" w:rsidR="007843C1" w:rsidDel="0014352B" w:rsidRDefault="006550FB">
      <w:pPr>
        <w:pStyle w:val="ListParagraph"/>
        <w:numPr>
          <w:ilvl w:val="1"/>
          <w:numId w:val="9"/>
        </w:numPr>
        <w:spacing w:line="256" w:lineRule="auto"/>
        <w:rPr>
          <w:moveFrom w:id="724" w:author="Miller, Harvey J." w:date="2019-12-10T13:13:00Z"/>
          <w:rFonts w:ascii="Times New Roman" w:hAnsi="Times New Roman" w:cs="Times New Roman"/>
          <w:sz w:val="24"/>
          <w:szCs w:val="24"/>
        </w:rPr>
        <w:pPrChange w:id="725" w:author="Miller, Harvey J." w:date="2019-12-10T13:12:00Z">
          <w:pPr/>
        </w:pPrChange>
      </w:pPr>
      <w:moveFrom w:id="726" w:author="Miller, Harvey J." w:date="2019-12-10T13:13:00Z">
        <w:del w:id="727" w:author="Luyu Liu" w:date="2019-12-17T15:51: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From>
    </w:p>
    <w:moveFromRangeEnd w:id="444"/>
    <w:p w14:paraId="5D98376B" w14:textId="77777777" w:rsidR="006550FB" w:rsidRPr="0014352B" w:rsidRDefault="006550FB">
      <w:pPr>
        <w:spacing w:line="256" w:lineRule="auto"/>
        <w:rPr>
          <w:rFonts w:ascii="Times New Roman" w:hAnsi="Times New Roman" w:cs="Times New Roman"/>
          <w:sz w:val="24"/>
          <w:szCs w:val="24"/>
          <w:rPrChange w:id="728" w:author="Miller, Harvey J." w:date="2019-12-10T13:12:00Z">
            <w:rPr/>
          </w:rPrChange>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commentRangeStart w:id="729"/>
      <w:commentRangeStart w:id="730"/>
      <w:r w:rsidRPr="0041102B">
        <w:rPr>
          <w:rFonts w:ascii="Times New Roman" w:hAnsi="Times New Roman" w:cs="Times New Roman"/>
          <w:b/>
          <w:sz w:val="24"/>
          <w:szCs w:val="24"/>
        </w:rPr>
        <w:t>Trip planning strategies</w:t>
      </w:r>
      <w:commentRangeEnd w:id="729"/>
      <w:r w:rsidR="007C66AE">
        <w:rPr>
          <w:rStyle w:val="CommentReference"/>
        </w:rPr>
        <w:commentReference w:id="729"/>
      </w:r>
      <w:commentRangeEnd w:id="730"/>
      <w:r w:rsidR="007A1286">
        <w:rPr>
          <w:rStyle w:val="CommentReference"/>
        </w:rPr>
        <w:commentReference w:id="730"/>
      </w:r>
    </w:p>
    <w:p w14:paraId="2832F40B" w14:textId="4638A11E"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ins w:id="731" w:author="Luyu Liu" w:date="2019-12-17T16:21:00Z">
        <w:r w:rsidR="00FB0CF6" w:rsidRPr="00FB0CF6">
          <w:rPr>
            <w:rFonts w:ascii="Times New Roman" w:hAnsi="Times New Roman" w:cs="Times New Roman"/>
            <w:i w:val="0"/>
            <w:iCs w:val="0"/>
            <w:color w:val="auto"/>
            <w:sz w:val="24"/>
            <w:szCs w:val="24"/>
            <w:rPrChange w:id="732" w:author="Luyu Liu" w:date="2019-12-17T16:21:00Z">
              <w:rPr>
                <w:rFonts w:ascii="Times New Roman" w:hAnsi="Times New Roman" w:cs="Times New Roman"/>
                <w:sz w:val="24"/>
                <w:szCs w:val="24"/>
              </w:rPr>
            </w:rPrChange>
          </w:rPr>
          <w:t xml:space="preserve">Table </w:t>
        </w:r>
        <w:r w:rsidR="00FB0CF6" w:rsidRPr="00FB0CF6">
          <w:rPr>
            <w:rFonts w:ascii="Times New Roman" w:hAnsi="Times New Roman" w:cs="Times New Roman"/>
            <w:i w:val="0"/>
            <w:iCs w:val="0"/>
            <w:color w:val="auto"/>
            <w:sz w:val="24"/>
            <w:szCs w:val="24"/>
            <w:rPrChange w:id="733" w:author="Luyu Liu" w:date="2019-12-17T16:21:00Z">
              <w:rPr>
                <w:rFonts w:ascii="Times New Roman" w:hAnsi="Times New Roman" w:cs="Times New Roman"/>
                <w:noProof/>
                <w:sz w:val="24"/>
                <w:szCs w:val="24"/>
              </w:rPr>
            </w:rPrChange>
          </w:rPr>
          <w:t>1</w:t>
        </w:r>
      </w:ins>
      <w:del w:id="734" w:author="Luyu Liu" w:date="2019-12-17T16:21:00Z">
        <w:r w:rsidRPr="00924D51" w:rsidDel="00FB0CF6">
          <w:rPr>
            <w:rFonts w:ascii="Times New Roman" w:hAnsi="Times New Roman" w:cs="Times New Roman"/>
            <w:i w:val="0"/>
            <w:iCs w:val="0"/>
            <w:color w:val="auto"/>
            <w:sz w:val="24"/>
            <w:szCs w:val="24"/>
          </w:rPr>
          <w:delText>Table 1</w:delText>
        </w:r>
      </w:del>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21162BE" w:rsidR="006550FB" w:rsidRDefault="006550FB" w:rsidP="006550FB">
      <w:pPr>
        <w:jc w:val="center"/>
        <w:rPr>
          <w:ins w:id="735" w:author="Luyu Liu" w:date="2019-12-17T16:14:00Z"/>
          <w:rFonts w:ascii="Times New Roman" w:hAnsi="Times New Roman" w:cs="Times New Roman"/>
          <w:sz w:val="24"/>
          <w:szCs w:val="24"/>
        </w:rPr>
      </w:pPr>
      <w:bookmarkStart w:id="736"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00FB0CF6">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736"/>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855AF08" w14:textId="542BB98C" w:rsidR="005650D1" w:rsidRPr="0001461D" w:rsidDel="00FB0CF6" w:rsidRDefault="005650D1">
      <w:pPr>
        <w:rPr>
          <w:del w:id="737" w:author="Luyu Liu" w:date="2019-12-17T16:22:00Z"/>
          <w:rFonts w:ascii="Times New Roman" w:hAnsi="Times New Roman" w:cs="Times New Roman"/>
          <w:sz w:val="24"/>
          <w:szCs w:val="24"/>
        </w:rPr>
        <w:pPrChange w:id="738" w:author="Luyu Liu" w:date="2019-12-17T16:14:00Z">
          <w:pPr>
            <w:jc w:val="center"/>
          </w:pPr>
        </w:pPrChange>
      </w:pPr>
    </w:p>
    <w:p w14:paraId="3B19E6CC" w14:textId="61416BA5" w:rsidR="006550FB" w:rsidRPr="00FB0CF6" w:rsidRDefault="006550FB">
      <w:pPr>
        <w:rPr>
          <w:ins w:id="739" w:author="Miller, Harvey J." w:date="2019-12-10T13:35:00Z"/>
          <w:rFonts w:ascii="Times New Roman" w:hAnsi="Times New Roman" w:cs="Times New Roman"/>
          <w:i/>
          <w:iCs/>
          <w:sz w:val="24"/>
          <w:szCs w:val="24"/>
        </w:rPr>
        <w:pPrChange w:id="740" w:author="Luyu Liu" w:date="2019-12-17T16:22:00Z">
          <w:pPr>
            <w:pStyle w:val="Caption"/>
            <w:keepNext/>
            <w:jc w:val="both"/>
          </w:pPr>
        </w:pPrChange>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ins w:id="741" w:author="Luyu Liu" w:date="2019-12-17T17:53:00Z">
        <w:r w:rsidR="00641699">
          <w:rPr>
            <w:rFonts w:ascii="Times New Roman" w:hAnsi="Times New Roman" w:cs="Times New Roman"/>
            <w:sz w:val="24"/>
            <w:szCs w:val="24"/>
          </w:rPr>
          <w:t xml:space="preserve">. Equation </w:t>
        </w:r>
      </w:ins>
      <w:ins w:id="742" w:author="Luyu Liu" w:date="2019-12-17T17:54:00Z">
        <w:r w:rsid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27497705 \h </w:instrText>
        </w:r>
      </w:ins>
      <w:r w:rsidR="00641699">
        <w:rPr>
          <w:rFonts w:ascii="Times New Roman" w:hAnsi="Times New Roman" w:cs="Times New Roman"/>
          <w:sz w:val="24"/>
          <w:szCs w:val="24"/>
        </w:rPr>
        <w:instrText xml:space="preserve"> \* MERGEFORMAT </w:instrText>
      </w:r>
      <w:r w:rsidR="00641699">
        <w:rPr>
          <w:rFonts w:ascii="Times New Roman" w:hAnsi="Times New Roman" w:cs="Times New Roman"/>
          <w:sz w:val="24"/>
          <w:szCs w:val="24"/>
        </w:rPr>
      </w:r>
      <w:r w:rsidR="00641699">
        <w:rPr>
          <w:rFonts w:ascii="Times New Roman" w:hAnsi="Times New Roman" w:cs="Times New Roman"/>
          <w:sz w:val="24"/>
          <w:szCs w:val="24"/>
        </w:rPr>
        <w:fldChar w:fldCharType="separate"/>
      </w:r>
      <w:ins w:id="743" w:author="Luyu Liu" w:date="2019-12-17T17:54:00Z">
        <w:r w:rsidR="00641699" w:rsidRPr="00641699">
          <w:rPr>
            <w:rFonts w:ascii="Times New Roman" w:hAnsi="Times New Roman" w:cs="Times New Roman"/>
            <w:sz w:val="24"/>
            <w:szCs w:val="24"/>
            <w:rPrChange w:id="744" w:author="Luyu Liu" w:date="2019-12-17T17:54:00Z">
              <w:rPr>
                <w:rFonts w:eastAsia="Yu Mincho"/>
                <w:i w:val="0"/>
                <w:iCs w:val="0"/>
                <w:lang w:eastAsia="ja-JP"/>
              </w:rPr>
            </w:rPrChange>
          </w:rPr>
          <w:t>(</w:t>
        </w:r>
        <w:r w:rsidR="00641699" w:rsidRPr="00641699">
          <w:rPr>
            <w:rFonts w:ascii="Times New Roman" w:hAnsi="Times New Roman" w:cs="Times New Roman"/>
            <w:sz w:val="24"/>
            <w:szCs w:val="24"/>
            <w:rPrChange w:id="745" w:author="Luyu Liu" w:date="2019-12-17T17:54:00Z">
              <w:rPr>
                <w:i w:val="0"/>
                <w:iCs w:val="0"/>
                <w:noProof/>
              </w:rPr>
            </w:rPrChange>
          </w:rPr>
          <w:t>4</w:t>
        </w:r>
        <w:r w:rsidR="00641699" w:rsidRPr="00641699">
          <w:rPr>
            <w:rFonts w:ascii="Times New Roman" w:hAnsi="Times New Roman" w:cs="Times New Roman"/>
            <w:sz w:val="24"/>
            <w:szCs w:val="24"/>
            <w:rPrChange w:id="746" w:author="Luyu Liu" w:date="2019-12-17T17:54:00Z">
              <w:rPr>
                <w:rFonts w:eastAsia="Yu Mincho"/>
                <w:i w:val="0"/>
                <w:iCs w:val="0"/>
                <w:lang w:eastAsia="ja-JP"/>
              </w:rPr>
            </w:rPrChange>
          </w:rPr>
          <w:t>)</w:t>
        </w:r>
        <w:r w:rsidR="00641699">
          <w:rPr>
            <w:rFonts w:ascii="Times New Roman" w:hAnsi="Times New Roman" w:cs="Times New Roman"/>
            <w:sz w:val="24"/>
            <w:szCs w:val="24"/>
          </w:rPr>
          <w:fldChar w:fldCharType="end"/>
        </w:r>
      </w:ins>
      <w:ins w:id="747" w:author="Luyu Liu" w:date="2019-12-17T17:53:00Z">
        <w:r w:rsidR="00641699" w:rsidRP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19627149 \h  \* MERGEFORMAT </w:instrText>
        </w:r>
      </w:ins>
      <w:r w:rsidR="00641699" w:rsidRPr="00641699">
        <w:rPr>
          <w:rFonts w:ascii="Times New Roman" w:hAnsi="Times New Roman" w:cs="Times New Roman"/>
          <w:sz w:val="24"/>
          <w:szCs w:val="24"/>
        </w:rPr>
      </w:r>
      <w:ins w:id="748" w:author="Luyu Liu" w:date="2019-12-17T17:53:00Z">
        <w:r w:rsidR="00641699" w:rsidRPr="00641699">
          <w:rPr>
            <w:rFonts w:ascii="Times New Roman" w:hAnsi="Times New Roman" w:cs="Times New Roman"/>
            <w:sz w:val="24"/>
            <w:szCs w:val="24"/>
            <w:rPrChange w:id="749" w:author="Luyu Liu" w:date="2019-12-17T17:54:00Z">
              <w:rPr>
                <w:rFonts w:ascii="Times New Roman" w:hAnsi="Times New Roman" w:cs="Times New Roman"/>
                <w:sz w:val="24"/>
                <w:szCs w:val="24"/>
              </w:rPr>
            </w:rPrChange>
          </w:rPr>
          <w:fldChar w:fldCharType="end"/>
        </w:r>
        <w:r w:rsidR="00641699">
          <w:rPr>
            <w:rFonts w:ascii="Times New Roman" w:hAnsi="Times New Roman" w:cs="Times New Roman"/>
            <w:sz w:val="24"/>
            <w:szCs w:val="24"/>
          </w:rPr>
          <w:t xml:space="preserve"> also demonstrat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Change w:id="750" w:author="Luyu Liu" w:date="2019-12-17T17:54:00Z">
                    <w:rPr>
                      <w:rFonts w:ascii="Cambria Math" w:hAnsi="Cambria Math" w:cs="Times New Roman"/>
                      <w:sz w:val="24"/>
                      <w:szCs w:val="24"/>
                    </w:rPr>
                  </w:rPrChange>
                </w:rPr>
                <m:t>t</m:t>
              </m:r>
            </m:e>
            <m:sub>
              <m:r>
                <w:rPr>
                  <w:rFonts w:ascii="Cambria Math" w:hAnsi="Cambria Math" w:cs="Times New Roman"/>
                  <w:sz w:val="24"/>
                  <w:szCs w:val="24"/>
                  <w:rPrChange w:id="751" w:author="Luyu Liu" w:date="2019-12-17T17:54:00Z">
                    <w:rPr>
                      <w:rFonts w:ascii="Cambria Math" w:hAnsi="Cambria Math" w:cs="Times New Roman"/>
                      <w:sz w:val="24"/>
                      <w:szCs w:val="24"/>
                    </w:rPr>
                  </w:rPrChange>
                </w:rPr>
                <m:t>hd</m:t>
              </m:r>
            </m:sub>
          </m:sSub>
        </m:oMath>
        <w:r w:rsidR="00641699">
          <w:rPr>
            <w:rFonts w:ascii="Times New Roman" w:hAnsi="Times New Roman" w:cs="Times New Roman"/>
            <w:sz w:val="24"/>
            <w:szCs w:val="24"/>
          </w:rPr>
          <w:t>, given a static walking time.</w:t>
        </w:r>
      </w:ins>
      <w:ins w:id="752" w:author="Luyu Liu" w:date="2019-12-17T17:54:00Z">
        <w:r w:rsidR="00641699">
          <w:rPr>
            <w:rFonts w:ascii="Times New Roman" w:hAnsi="Times New Roman" w:cs="Times New Roman"/>
            <w:sz w:val="24"/>
            <w:szCs w:val="24"/>
          </w:rPr>
          <w:t xml:space="preserve"> </w:t>
        </w:r>
      </w:ins>
      <w:del w:id="753" w:author="Luyu Liu" w:date="2019-12-17T17:13:00Z">
        <w:r w:rsidRPr="0001461D" w:rsidDel="007873CE">
          <w:rPr>
            <w:rFonts w:ascii="Times New Roman" w:hAnsi="Times New Roman" w:cs="Times New Roman"/>
            <w:sz w:val="24"/>
            <w:szCs w:val="24"/>
          </w:rPr>
          <w:delText>.</w:delText>
        </w:r>
      </w:del>
      <w:del w:id="754" w:author="Luyu Liu" w:date="2019-12-17T17:53:00Z">
        <w:r w:rsidRPr="004B1A87" w:rsidDel="00641699">
          <w:rPr>
            <w:rFonts w:ascii="Times New Roman" w:hAnsi="Times New Roman" w:cs="Times New Roman"/>
            <w:sz w:val="24"/>
            <w:szCs w:val="24"/>
          </w:rPr>
          <w:delText xml:space="preserve"> Equation </w:delText>
        </w:r>
      </w:del>
      <w:ins w:id="755" w:author="Luyu Liu" w:date="2019-12-17T17:13:00Z">
        <w:r w:rsidR="007873CE">
          <w:rPr>
            <w:rFonts w:ascii="Times New Roman" w:hAnsi="Times New Roman" w:cs="Times New Roman"/>
            <w:sz w:val="24"/>
            <w:szCs w:val="24"/>
          </w:rPr>
          <w:t>Therefore, in the following sections, we will</w:t>
        </w:r>
      </w:ins>
      <w:ins w:id="756" w:author="Luyu Liu" w:date="2019-12-17T17:14:00Z">
        <w:r w:rsidR="007873CE">
          <w:rPr>
            <w:rFonts w:ascii="Times New Roman" w:hAnsi="Times New Roman" w:cs="Times New Roman"/>
            <w:sz w:val="24"/>
            <w:szCs w:val="24"/>
          </w:rPr>
          <w:t xml:space="preserve"> define each TPS by giving the formula of </w:t>
        </w:r>
      </w:ins>
      <w:ins w:id="757" w:author="Luyu Liu" w:date="2019-12-17T17:43:00Z">
        <w:r w:rsidR="00923318">
          <w:rPr>
            <w:rFonts w:ascii="Times New Roman" w:hAnsi="Times New Roman" w:cs="Times New Roman"/>
            <w:sz w:val="24"/>
            <w:szCs w:val="24"/>
          </w:rPr>
          <w:t xml:space="preserve">either its actual waiting time or </w:t>
        </w:r>
      </w:ins>
      <w:ins w:id="758" w:author="Luyu Liu" w:date="2019-12-17T17:14:00Z">
        <w:r w:rsidR="0090269B">
          <w:rPr>
            <w:rFonts w:ascii="Times New Roman" w:hAnsi="Times New Roman" w:cs="Times New Roman"/>
            <w:sz w:val="24"/>
            <w:szCs w:val="24"/>
          </w:rPr>
          <w:t>its</w:t>
        </w:r>
        <w:r w:rsidR="007873CE">
          <w:rPr>
            <w:rFonts w:ascii="Times New Roman" w:hAnsi="Times New Roman" w:cs="Times New Roman"/>
            <w:sz w:val="24"/>
            <w:szCs w:val="24"/>
          </w:rPr>
          <w:t xml:space="preserve"> HDT.</w:t>
        </w:r>
        <w:r w:rsidR="007873CE" w:rsidRPr="0001461D">
          <w:rPr>
            <w:rFonts w:ascii="Times New Roman" w:hAnsi="Times New Roman" w:cs="Times New Roman"/>
            <w:sz w:val="24"/>
            <w:szCs w:val="24"/>
          </w:rPr>
          <w:t xml:space="preserve"> </w:t>
        </w:r>
      </w:ins>
      <w:r w:rsidRPr="00FB0CF6">
        <w:rPr>
          <w:rFonts w:ascii="Times New Roman" w:hAnsi="Times New Roman" w:cs="Times New Roman"/>
          <w:sz w:val="24"/>
          <w:szCs w:val="24"/>
        </w:rPr>
        <w:fldChar w:fldCharType="begin"/>
      </w:r>
      <w:r w:rsidRPr="00FB0CF6">
        <w:rPr>
          <w:rFonts w:ascii="Times New Roman" w:hAnsi="Times New Roman" w:cs="Times New Roman"/>
          <w:sz w:val="24"/>
          <w:szCs w:val="24"/>
        </w:rPr>
        <w:instrText xml:space="preserve"> REF _Ref19627149 \h  \* MERGEFORMAT </w:instrText>
      </w:r>
      <w:r w:rsidRPr="00FB0CF6">
        <w:rPr>
          <w:rFonts w:ascii="Times New Roman" w:hAnsi="Times New Roman" w:cs="Times New Roman"/>
          <w:sz w:val="24"/>
          <w:szCs w:val="24"/>
        </w:rPr>
      </w:r>
      <w:del w:id="759" w:author="Luyu Liu" w:date="2019-12-17T16:22:00Z">
        <w:r w:rsidRPr="00FB0CF6">
          <w:rPr>
            <w:rFonts w:ascii="Times New Roman" w:hAnsi="Times New Roman" w:cs="Times New Roman"/>
            <w:sz w:val="24"/>
            <w:szCs w:val="24"/>
            <w:rPrChange w:id="760" w:author="Luyu Liu" w:date="2019-12-17T16:22:00Z">
              <w:rPr>
                <w:rFonts w:ascii="Times New Roman" w:hAnsi="Times New Roman" w:cs="Times New Roman"/>
                <w:sz w:val="24"/>
                <w:szCs w:val="24"/>
              </w:rPr>
            </w:rPrChange>
          </w:rPr>
          <w:fldChar w:fldCharType="separate"/>
        </w:r>
        <w:r w:rsidRPr="00FB0CF6" w:rsidDel="00FB0CF6">
          <w:rPr>
            <w:rFonts w:ascii="Times New Roman" w:hAnsi="Times New Roman" w:cs="Times New Roman"/>
            <w:sz w:val="24"/>
            <w:szCs w:val="24"/>
          </w:rPr>
          <w:delText>(4)</w:delText>
        </w:r>
      </w:del>
      <w:r w:rsidRPr="00FB0CF6">
        <w:rPr>
          <w:rFonts w:ascii="Times New Roman" w:hAnsi="Times New Roman" w:cs="Times New Roman"/>
          <w:sz w:val="24"/>
          <w:szCs w:val="24"/>
          <w:rPrChange w:id="761" w:author="Luyu Liu" w:date="2019-12-17T16:22:00Z">
            <w:rPr>
              <w:rFonts w:ascii="Times New Roman" w:hAnsi="Times New Roman" w:cs="Times New Roman"/>
              <w:sz w:val="24"/>
              <w:szCs w:val="24"/>
            </w:rPr>
          </w:rPrChange>
        </w:rPr>
        <w:fldChar w:fldCharType="end"/>
      </w:r>
      <w:del w:id="762" w:author="Luyu Liu" w:date="2019-12-17T17:13:00Z">
        <w:r w:rsidRPr="00FB0CF6" w:rsidDel="007873CE">
          <w:rPr>
            <w:rFonts w:ascii="Times New Roman" w:hAnsi="Times New Roman" w:cs="Times New Roman"/>
            <w:sz w:val="24"/>
            <w:szCs w:val="24"/>
          </w:rPr>
          <w:delText xml:space="preserve"> also </w:delText>
        </w:r>
        <w:r w:rsidR="00C812A5" w:rsidRPr="00FB0CF6" w:rsidDel="007873CE">
          <w:rPr>
            <w:rFonts w:ascii="Times New Roman" w:hAnsi="Times New Roman" w:cs="Times New Roman"/>
            <w:sz w:val="24"/>
            <w:szCs w:val="24"/>
          </w:rPr>
          <w:delText>demonstrates</w:delText>
        </w:r>
        <w:r w:rsidRPr="00FB0CF6" w:rsidDel="007873CE">
          <w:rPr>
            <w:rFonts w:ascii="Times New Roman" w:hAnsi="Times New Roman" w:cs="Times New Roman"/>
            <w:sz w:val="24"/>
            <w:szCs w:val="24"/>
          </w:rPr>
          <w:delText xml:space="preserve"> that the only factor that user can control and can affect waiting time is </w:delText>
        </w:r>
        <m:oMath>
          <m:sSub>
            <m:sSubPr>
              <m:ctrlPr>
                <w:rPr>
                  <w:rFonts w:ascii="Cambria Math" w:hAnsi="Cambria Math" w:cs="Times New Roman"/>
                  <w:sz w:val="24"/>
                  <w:szCs w:val="24"/>
                </w:rPr>
              </m:ctrlPr>
            </m:sSubPr>
            <m:e>
              <m:r>
                <m:rPr>
                  <m:sty m:val="p"/>
                </m:rPr>
                <w:rPr>
                  <w:rFonts w:ascii="Cambria Math" w:hAnsi="Cambria Math" w:cs="Times New Roman"/>
                  <w:sz w:val="24"/>
                  <w:szCs w:val="24"/>
                  <w:rPrChange w:id="763" w:author="Luyu Liu" w:date="2019-12-17T16:22:00Z">
                    <w:rPr>
                      <w:rFonts w:ascii="Cambria Math" w:hAnsi="Cambria Math" w:cs="Times New Roman"/>
                      <w:sz w:val="24"/>
                      <w:szCs w:val="24"/>
                    </w:rPr>
                  </w:rPrChange>
                </w:rPr>
                <m:t>t</m:t>
              </m:r>
            </m:e>
            <m:sub>
              <m:r>
                <m:rPr>
                  <m:sty m:val="p"/>
                </m:rPr>
                <w:rPr>
                  <w:rFonts w:ascii="Cambria Math" w:hAnsi="Cambria Math" w:cs="Times New Roman"/>
                  <w:sz w:val="24"/>
                  <w:szCs w:val="24"/>
                  <w:rPrChange w:id="764" w:author="Luyu Liu" w:date="2019-12-17T16:22:00Z">
                    <w:rPr>
                      <w:rFonts w:ascii="Cambria Math" w:hAnsi="Cambria Math" w:cs="Times New Roman"/>
                      <w:sz w:val="24"/>
                      <w:szCs w:val="24"/>
                    </w:rPr>
                  </w:rPrChange>
                </w:rPr>
                <m:t>hd</m:t>
              </m:r>
            </m:sub>
          </m:sSub>
        </m:oMath>
      </w:del>
      <w:del w:id="765" w:author="Luyu Liu" w:date="2019-12-17T17:12:00Z">
        <w:r w:rsidRPr="00FB0CF6" w:rsidDel="007873CE">
          <w:rPr>
            <w:rFonts w:ascii="Times New Roman" w:hAnsi="Times New Roman" w:cs="Times New Roman"/>
            <w:sz w:val="24"/>
            <w:szCs w:val="24"/>
          </w:rPr>
          <w:delText xml:space="preserve">, </w:delText>
        </w:r>
        <w:r w:rsidR="00451033" w:rsidRPr="00FB0CF6" w:rsidDel="007873CE">
          <w:rPr>
            <w:rFonts w:ascii="Times New Roman" w:hAnsi="Times New Roman" w:cs="Times New Roman"/>
            <w:sz w:val="24"/>
            <w:szCs w:val="24"/>
          </w:rPr>
          <w:delText>given</w:delText>
        </w:r>
        <w:r w:rsidRPr="00FB0CF6" w:rsidDel="007873CE">
          <w:rPr>
            <w:rFonts w:ascii="Times New Roman" w:hAnsi="Times New Roman" w:cs="Times New Roman"/>
            <w:sz w:val="24"/>
            <w:szCs w:val="24"/>
          </w:rPr>
          <w:delText xml:space="preserve"> a static walking time. </w:delText>
        </w:r>
      </w:del>
    </w:p>
    <w:p w14:paraId="5B4B203E" w14:textId="77777777" w:rsidR="00816A10" w:rsidRPr="00816A10" w:rsidRDefault="00816A10">
      <w:pPr>
        <w:rPr>
          <w:i/>
          <w:iCs/>
          <w:rPrChange w:id="766" w:author="Miller, Harvey J." w:date="2019-12-10T13:35:00Z">
            <w:rPr>
              <w:rFonts w:ascii="Times New Roman" w:hAnsi="Times New Roman" w:cs="Times New Roman"/>
              <w:i w:val="0"/>
              <w:iCs w:val="0"/>
              <w:color w:val="auto"/>
              <w:sz w:val="24"/>
              <w:szCs w:val="24"/>
            </w:rPr>
          </w:rPrChange>
        </w:rPr>
        <w:pPrChange w:id="767" w:author="Miller, Harvey J." w:date="2019-12-10T13:35:00Z">
          <w:pPr>
            <w:pStyle w:val="Caption"/>
            <w:keepNext/>
            <w:jc w:val="both"/>
          </w:pPr>
        </w:pPrChange>
      </w:pPr>
    </w:p>
    <w:p w14:paraId="2C5583EE" w14:textId="1BAF984C" w:rsidR="00816A10" w:rsidRPr="00DA7744" w:rsidRDefault="00816A10">
      <w:pPr>
        <w:pStyle w:val="ListParagraph"/>
        <w:numPr>
          <w:ilvl w:val="2"/>
          <w:numId w:val="5"/>
        </w:numPr>
        <w:jc w:val="both"/>
        <w:rPr>
          <w:ins w:id="768" w:author="Miller, Harvey J." w:date="2019-12-10T13:35:00Z"/>
          <w:rFonts w:ascii="Times New Roman" w:hAnsi="Times New Roman" w:cs="Times New Roman"/>
          <w:bCs/>
          <w:sz w:val="24"/>
          <w:szCs w:val="24"/>
          <w:rPrChange w:id="769" w:author="Luyu Liu" w:date="2019-12-17T15:53:00Z">
            <w:rPr>
              <w:ins w:id="770" w:author="Miller, Harvey J." w:date="2019-12-10T13:35:00Z"/>
            </w:rPr>
          </w:rPrChange>
        </w:rPr>
        <w:pPrChange w:id="771" w:author="Luyu Liu" w:date="2019-12-17T15:53:00Z">
          <w:pPr>
            <w:jc w:val="both"/>
          </w:pPr>
        </w:pPrChange>
      </w:pPr>
      <w:ins w:id="772" w:author="Miller, Harvey J." w:date="2019-12-10T13:35:00Z">
        <w:del w:id="773" w:author="Luyu Liu" w:date="2019-12-17T15:53:00Z">
          <w:r w:rsidRPr="00DA7744" w:rsidDel="007A1286">
            <w:rPr>
              <w:rFonts w:ascii="Times New Roman" w:hAnsi="Times New Roman" w:cs="Times New Roman"/>
              <w:bCs/>
              <w:sz w:val="24"/>
              <w:szCs w:val="24"/>
              <w:rPrChange w:id="774" w:author="Luyu Liu" w:date="2019-12-17T15:53:00Z">
                <w:rPr/>
              </w:rPrChange>
            </w:rPr>
            <w:delText xml:space="preserve">3.3.1. </w:delText>
          </w:r>
        </w:del>
      </w:ins>
      <w:r w:rsidR="006550FB" w:rsidRPr="00DA7744">
        <w:rPr>
          <w:rFonts w:ascii="Times New Roman" w:hAnsi="Times New Roman" w:cs="Times New Roman"/>
          <w:bCs/>
          <w:sz w:val="24"/>
          <w:szCs w:val="24"/>
          <w:rPrChange w:id="775" w:author="Luyu Liu" w:date="2019-12-17T15:53:00Z">
            <w:rPr/>
          </w:rPrChange>
        </w:rPr>
        <w:t>Arbitrary tactic (AT)</w:t>
      </w:r>
    </w:p>
    <w:p w14:paraId="70ED2AD6" w14:textId="41170CDE" w:rsidR="006550FB" w:rsidRDefault="006550FB" w:rsidP="00F4276A">
      <w:pPr>
        <w:jc w:val="both"/>
        <w:rPr>
          <w:rFonts w:ascii="Times New Roman" w:hAnsi="Times New Roman" w:cs="Times New Roman"/>
          <w:sz w:val="24"/>
          <w:szCs w:val="24"/>
        </w:rPr>
      </w:pPr>
      <w:del w:id="776" w:author="Miller, Harvey J." w:date="2019-12-10T13:35:00Z">
        <w:r w:rsidDel="00816A10">
          <w:rPr>
            <w:rFonts w:ascii="Times New Roman" w:hAnsi="Times New Roman" w:cs="Times New Roman"/>
            <w:sz w:val="24"/>
            <w:szCs w:val="24"/>
          </w:rPr>
          <w:delText xml:space="preserve">.  </w:delText>
        </w:r>
      </w:del>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297DD5"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68DB1C10"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142A3">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0801B74E" w:rsidR="006550FB" w:rsidRPr="00E86BF0" w:rsidRDefault="006550FB" w:rsidP="007C5F37">
            <w:pPr>
              <w:pStyle w:val="TimesNewRoman"/>
              <w:rPr>
                <w:rFonts w:asciiTheme="minorHAnsi" w:hAnsiTheme="minorHAnsi" w:cstheme="minorBidi"/>
                <w:sz w:val="18"/>
                <w:szCs w:val="18"/>
              </w:rPr>
            </w:pPr>
            <w:bookmarkStart w:id="777" w:name="_Ref21883957"/>
            <w:bookmarkStart w:id="778"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142A3">
              <w:rPr>
                <w:noProof/>
              </w:rPr>
              <w:t>7</w:t>
            </w:r>
            <w:r>
              <w:rPr>
                <w:noProof/>
              </w:rPr>
              <w:fldChar w:fldCharType="end"/>
            </w:r>
            <w:bookmarkEnd w:id="777"/>
            <w:r>
              <w:rPr>
                <w:rFonts w:eastAsia="Yu Mincho"/>
                <w:lang w:eastAsia="ja-JP"/>
              </w:rPr>
              <w:t>)</w:t>
            </w:r>
            <w:bookmarkEnd w:id="778"/>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60F62BB8" w14:textId="3C555E9B" w:rsidR="00DA7744" w:rsidRPr="00DA7744" w:rsidRDefault="00816A10">
      <w:pPr>
        <w:pStyle w:val="ListParagraph"/>
        <w:numPr>
          <w:ilvl w:val="2"/>
          <w:numId w:val="5"/>
        </w:numPr>
        <w:jc w:val="both"/>
        <w:rPr>
          <w:ins w:id="779" w:author="Miller, Harvey J." w:date="2019-12-10T13:35:00Z"/>
          <w:rFonts w:ascii="Times New Roman" w:hAnsi="Times New Roman" w:cs="Times New Roman"/>
          <w:bCs/>
          <w:sz w:val="24"/>
          <w:szCs w:val="24"/>
          <w:rPrChange w:id="780" w:author="Luyu Liu" w:date="2019-12-17T15:54:00Z">
            <w:rPr>
              <w:ins w:id="781" w:author="Miller, Harvey J." w:date="2019-12-10T13:35:00Z"/>
            </w:rPr>
          </w:rPrChange>
        </w:rPr>
        <w:pPrChange w:id="782" w:author="Luyu Liu" w:date="2019-12-17T15:54:00Z">
          <w:pPr>
            <w:jc w:val="both"/>
          </w:pPr>
        </w:pPrChange>
      </w:pPr>
      <w:ins w:id="783" w:author="Miller, Harvey J." w:date="2019-12-10T13:35:00Z">
        <w:del w:id="784" w:author="Luyu Liu" w:date="2019-12-17T15:54:00Z">
          <w:r w:rsidRPr="00DA7744" w:rsidDel="00DA7744">
            <w:rPr>
              <w:rFonts w:ascii="Times New Roman" w:hAnsi="Times New Roman" w:cs="Times New Roman"/>
              <w:bCs/>
              <w:sz w:val="24"/>
              <w:szCs w:val="24"/>
              <w:rPrChange w:id="785" w:author="Luyu Liu" w:date="2019-12-17T15:54:00Z">
                <w:rPr/>
              </w:rPrChange>
            </w:rPr>
            <w:delText xml:space="preserve">3.3.2. </w:delText>
          </w:r>
        </w:del>
      </w:ins>
      <w:r w:rsidR="006550FB" w:rsidRPr="00DA7744">
        <w:rPr>
          <w:rFonts w:ascii="Times New Roman" w:hAnsi="Times New Roman" w:cs="Times New Roman"/>
          <w:bCs/>
          <w:sz w:val="24"/>
          <w:szCs w:val="24"/>
          <w:rPrChange w:id="786" w:author="Luyu Liu" w:date="2019-12-17T15:54:00Z">
            <w:rPr/>
          </w:rPrChange>
        </w:rPr>
        <w:t>Scheduled tactic (ST)</w:t>
      </w:r>
      <w:ins w:id="787" w:author="Luyu Liu" w:date="2019-12-17T15:55:00Z">
        <w:r w:rsidR="00DA7744" w:rsidRPr="0001461D">
          <w:rPr>
            <w:rFonts w:ascii="Times New Roman" w:hAnsi="Times New Roman" w:cs="Times New Roman"/>
            <w:bCs/>
            <w:sz w:val="24"/>
            <w:szCs w:val="24"/>
          </w:rPr>
          <w:t xml:space="preserve"> </w:t>
        </w:r>
      </w:ins>
    </w:p>
    <w:p w14:paraId="7B72326E" w14:textId="57DB4C49" w:rsidR="006550FB" w:rsidRDefault="006550FB" w:rsidP="006550FB">
      <w:pPr>
        <w:jc w:val="both"/>
        <w:rPr>
          <w:rFonts w:ascii="Times New Roman" w:hAnsi="Times New Roman" w:cs="Times New Roman"/>
          <w:sz w:val="24"/>
          <w:szCs w:val="24"/>
        </w:rPr>
      </w:pPr>
      <w:del w:id="788" w:author="Miller, Harvey J." w:date="2019-12-10T13:35: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297DD5"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1352EDF0" w:rsidR="006550FB" w:rsidDel="00DA7744" w:rsidRDefault="006550FB" w:rsidP="00DA7744">
      <w:pPr>
        <w:jc w:val="both"/>
        <w:rPr>
          <w:del w:id="789" w:author="Luyu Liu" w:date="2019-12-17T15:54:00Z"/>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ins w:id="790" w:author="Luyu Liu" w:date="2019-12-17T15:54:00Z">
        <w:r w:rsidR="00DA7744" w:rsidDel="00DA7744">
          <w:rPr>
            <w:rFonts w:ascii="Times New Roman" w:hAnsi="Times New Roman" w:cs="Times New Roman"/>
            <w:sz w:val="24"/>
            <w:szCs w:val="24"/>
          </w:rPr>
          <w:t xml:space="preserve"> </w:t>
        </w:r>
      </w:ins>
    </w:p>
    <w:p w14:paraId="6F7EC8FB" w14:textId="77777777" w:rsidR="00DA7744" w:rsidRDefault="00DA7744" w:rsidP="006550FB">
      <w:pPr>
        <w:ind w:firstLine="720"/>
        <w:jc w:val="both"/>
        <w:rPr>
          <w:ins w:id="791" w:author="Luyu Liu" w:date="2019-12-17T15:54:00Z"/>
          <w:rFonts w:ascii="Times New Roman" w:hAnsi="Times New Roman" w:cs="Times New Roman"/>
          <w:sz w:val="24"/>
          <w:szCs w:val="24"/>
        </w:rPr>
      </w:pPr>
    </w:p>
    <w:p w14:paraId="73AB84FA" w14:textId="2F65FE32" w:rsidR="006550FB" w:rsidDel="00DA7744" w:rsidRDefault="006550FB" w:rsidP="00ED7D1E">
      <w:pPr>
        <w:jc w:val="both"/>
        <w:rPr>
          <w:del w:id="792" w:author="Luyu Liu" w:date="2019-12-17T15:54:00Z"/>
          <w:rFonts w:ascii="Times New Roman" w:hAnsi="Times New Roman" w:cs="Times New Roman"/>
          <w:sz w:val="24"/>
          <w:szCs w:val="24"/>
        </w:rPr>
      </w:pPr>
    </w:p>
    <w:p w14:paraId="640859B2" w14:textId="77777777" w:rsidR="00DA7744" w:rsidRDefault="00DA7744" w:rsidP="0001461D">
      <w:pPr>
        <w:jc w:val="both"/>
        <w:rPr>
          <w:ins w:id="793" w:author="Luyu Liu" w:date="2019-12-17T15:54:00Z"/>
          <w:rFonts w:ascii="Times New Roman" w:hAnsi="Times New Roman" w:cs="Times New Roman"/>
          <w:sz w:val="24"/>
          <w:szCs w:val="24"/>
        </w:rPr>
      </w:pPr>
    </w:p>
    <w:p w14:paraId="784A4A9D" w14:textId="7D07A335" w:rsidR="00816A10" w:rsidRPr="00DA7744" w:rsidRDefault="00816A10">
      <w:pPr>
        <w:pStyle w:val="ListParagraph"/>
        <w:numPr>
          <w:ilvl w:val="2"/>
          <w:numId w:val="5"/>
        </w:numPr>
        <w:jc w:val="both"/>
        <w:rPr>
          <w:ins w:id="794" w:author="Miller, Harvey J." w:date="2019-12-10T13:36:00Z"/>
          <w:rFonts w:ascii="Times New Roman" w:hAnsi="Times New Roman" w:cs="Times New Roman"/>
          <w:bCs/>
          <w:sz w:val="24"/>
          <w:szCs w:val="24"/>
          <w:rPrChange w:id="795" w:author="Luyu Liu" w:date="2019-12-17T15:55:00Z">
            <w:rPr>
              <w:ins w:id="796" w:author="Miller, Harvey J." w:date="2019-12-10T13:36:00Z"/>
            </w:rPr>
          </w:rPrChange>
        </w:rPr>
        <w:pPrChange w:id="797" w:author="Luyu Liu" w:date="2019-12-17T15:55:00Z">
          <w:pPr>
            <w:jc w:val="both"/>
          </w:pPr>
        </w:pPrChange>
      </w:pPr>
      <w:ins w:id="798" w:author="Miller, Harvey J." w:date="2019-12-10T13:36:00Z">
        <w:del w:id="799" w:author="Luyu Liu" w:date="2019-12-17T15:54:00Z">
          <w:r w:rsidRPr="00DA7744" w:rsidDel="00DA7744">
            <w:rPr>
              <w:rFonts w:ascii="Times New Roman" w:hAnsi="Times New Roman" w:cs="Times New Roman"/>
              <w:bCs/>
              <w:sz w:val="24"/>
              <w:szCs w:val="24"/>
              <w:rPrChange w:id="800" w:author="Luyu Liu" w:date="2019-12-17T15:55:00Z">
                <w:rPr/>
              </w:rPrChange>
            </w:rPr>
            <w:delText xml:space="preserve">3.3.3. </w:delText>
          </w:r>
        </w:del>
      </w:ins>
      <w:r w:rsidR="006550FB" w:rsidRPr="00DA7744">
        <w:rPr>
          <w:rFonts w:ascii="Times New Roman" w:hAnsi="Times New Roman" w:cs="Times New Roman"/>
          <w:bCs/>
          <w:sz w:val="24"/>
          <w:szCs w:val="24"/>
          <w:rPrChange w:id="801" w:author="Luyu Liu" w:date="2019-12-17T15:55:00Z">
            <w:rPr/>
          </w:rPrChange>
        </w:rPr>
        <w:t>Empirical tactic (ET)</w:t>
      </w:r>
    </w:p>
    <w:p w14:paraId="64F85BDB" w14:textId="4F4DD752" w:rsidR="006550FB" w:rsidRDefault="006550FB" w:rsidP="00ED7D1E">
      <w:pPr>
        <w:jc w:val="both"/>
        <w:rPr>
          <w:rFonts w:ascii="Times New Roman" w:hAnsi="Times New Roman" w:cs="Times New Roman"/>
          <w:sz w:val="24"/>
          <w:szCs w:val="24"/>
        </w:rPr>
      </w:pPr>
      <w:del w:id="802" w:author="Miller, Harvey J." w:date="2019-12-10T13:36:00Z">
        <w:r w:rsidDel="00816A10">
          <w:rPr>
            <w:rFonts w:ascii="Times New Roman" w:hAnsi="Times New Roman" w:cs="Times New Roman"/>
            <w:sz w:val="24"/>
            <w:szCs w:val="24"/>
          </w:rPr>
          <w:delText xml:space="preserve">.  </w:delText>
        </w:r>
      </w:del>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297DD5"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lastRenderedPageBreak/>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3A1C5E57" w:rsidR="007B318F" w:rsidRDefault="00FE6324" w:rsidP="007B318F">
      <w:pPr>
        <w:pStyle w:val="TimesNewRoman"/>
        <w:keepNext/>
        <w:jc w:val="center"/>
      </w:pPr>
      <w:del w:id="803" w:author="Luyu Liu" w:date="2019-12-17T22:37:00Z">
        <w:r w:rsidDel="008A75F8">
          <w:rPr>
            <w:noProof/>
            <w:lang w:eastAsia="en-US"/>
          </w:rPr>
          <w:drawing>
            <wp:inline distT="0" distB="0" distL="0" distR="0" wp14:anchorId="17261724" wp14:editId="79A8F9DE">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ins w:id="804" w:author="Luyu Liu" w:date="2019-12-17T22:38:00Z">
        <w:r w:rsidR="008A75F8">
          <w:rPr>
            <w:noProof/>
          </w:rPr>
          <w:drawing>
            <wp:inline distT="0" distB="0" distL="0" distR="0" wp14:anchorId="2D4A138B" wp14:editId="2E66D59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ins>
    </w:p>
    <w:p w14:paraId="46B81739" w14:textId="0ADE3A9F" w:rsidR="007B318F" w:rsidRDefault="007B318F" w:rsidP="007B318F">
      <w:pPr>
        <w:pStyle w:val="IndentTimesNewRoman"/>
        <w:ind w:firstLine="0"/>
        <w:jc w:val="center"/>
      </w:pPr>
      <w:bookmarkStart w:id="805" w:name="_Ref16256479"/>
      <w:r>
        <w:t xml:space="preserve">Figure </w:t>
      </w:r>
      <w:fldSimple w:instr=" SEQ Figure \* ARABIC ">
        <w:r>
          <w:rPr>
            <w:noProof/>
          </w:rPr>
          <w:t>4</w:t>
        </w:r>
      </w:fldSimple>
      <w:bookmarkEnd w:id="805"/>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Del="002142A3" w:rsidRDefault="007B318F" w:rsidP="00937311">
      <w:pPr>
        <w:ind w:firstLine="720"/>
        <w:jc w:val="both"/>
        <w:rPr>
          <w:del w:id="806" w:author="Luyu Liu" w:date="2019-12-17T18:13:00Z"/>
          <w:rFonts w:ascii="Times New Roman" w:hAnsi="Times New Roman" w:cs="Times New Roman"/>
          <w:sz w:val="24"/>
          <w:szCs w:val="24"/>
        </w:rPr>
      </w:pPr>
    </w:p>
    <w:p w14:paraId="585CF803" w14:textId="77777777" w:rsidR="007B318F" w:rsidRDefault="007B318F">
      <w:pPr>
        <w:jc w:val="both"/>
        <w:rPr>
          <w:rFonts w:ascii="Times New Roman" w:hAnsi="Times New Roman" w:cs="Times New Roman"/>
          <w:sz w:val="24"/>
          <w:szCs w:val="24"/>
        </w:rPr>
        <w:pPrChange w:id="807" w:author="Luyu Liu" w:date="2019-12-17T18:13:00Z">
          <w:pPr>
            <w:ind w:firstLine="720"/>
            <w:jc w:val="both"/>
          </w:pPr>
        </w:pPrChange>
      </w:pPr>
    </w:p>
    <w:p w14:paraId="0DB32C8E" w14:textId="3340C606" w:rsidR="00816A10" w:rsidRPr="00DA7744" w:rsidRDefault="00816A10">
      <w:pPr>
        <w:pStyle w:val="ListParagraph"/>
        <w:numPr>
          <w:ilvl w:val="2"/>
          <w:numId w:val="5"/>
        </w:numPr>
        <w:jc w:val="both"/>
        <w:rPr>
          <w:ins w:id="808" w:author="Miller, Harvey J." w:date="2019-12-10T13:36:00Z"/>
          <w:rFonts w:ascii="Times New Roman" w:hAnsi="Times New Roman" w:cs="Times New Roman"/>
          <w:bCs/>
          <w:sz w:val="24"/>
          <w:szCs w:val="24"/>
          <w:rPrChange w:id="809" w:author="Luyu Liu" w:date="2019-12-17T15:55:00Z">
            <w:rPr>
              <w:ins w:id="810" w:author="Miller, Harvey J." w:date="2019-12-10T13:36:00Z"/>
            </w:rPr>
          </w:rPrChange>
        </w:rPr>
        <w:pPrChange w:id="811" w:author="Luyu Liu" w:date="2019-12-17T15:55:00Z">
          <w:pPr>
            <w:jc w:val="both"/>
          </w:pPr>
        </w:pPrChange>
      </w:pPr>
      <w:ins w:id="812" w:author="Miller, Harvey J." w:date="2019-12-10T13:36:00Z">
        <w:del w:id="813" w:author="Luyu Liu" w:date="2019-12-17T15:55:00Z">
          <w:r w:rsidRPr="00DA7744" w:rsidDel="00DA7744">
            <w:rPr>
              <w:rFonts w:ascii="Times New Roman" w:hAnsi="Times New Roman" w:cs="Times New Roman"/>
              <w:b/>
              <w:sz w:val="24"/>
              <w:szCs w:val="24"/>
              <w:rPrChange w:id="814" w:author="Luyu Liu" w:date="2019-12-17T15:55:00Z">
                <w:rPr/>
              </w:rPrChange>
            </w:rPr>
            <w:delText xml:space="preserve">3.3.4. </w:delText>
          </w:r>
        </w:del>
      </w:ins>
      <w:r w:rsidR="006550FB" w:rsidRPr="00DA7744">
        <w:rPr>
          <w:rFonts w:ascii="Times New Roman" w:hAnsi="Times New Roman" w:cs="Times New Roman"/>
          <w:bCs/>
          <w:sz w:val="24"/>
          <w:szCs w:val="24"/>
          <w:rPrChange w:id="815" w:author="Luyu Liu" w:date="2019-12-17T15:55:00Z">
            <w:rPr/>
          </w:rPrChange>
        </w:rPr>
        <w:t>Greedy tactic (GT)</w:t>
      </w:r>
    </w:p>
    <w:p w14:paraId="18F46ADF" w14:textId="0F3209EB" w:rsidR="006550FB" w:rsidRDefault="008D02D7" w:rsidP="006550FB">
      <w:pPr>
        <w:jc w:val="both"/>
        <w:rPr>
          <w:rFonts w:ascii="Times New Roman" w:hAnsi="Times New Roman" w:cs="Times New Roman"/>
          <w:sz w:val="24"/>
          <w:szCs w:val="24"/>
        </w:rPr>
      </w:pPr>
      <w:del w:id="816" w:author="Miller, Harvey J." w:date="2019-12-10T13:36: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greedy tactic (GT) and prudent tactic (PT) (discussed below) both exploit RTI.  </w:t>
      </w:r>
      <w:r w:rsidR="00937311">
        <w:rPr>
          <w:rFonts w:ascii="Times New Roman" w:hAnsi="Times New Roman" w:cs="Times New Roman"/>
          <w:sz w:val="24"/>
          <w:szCs w:val="24"/>
        </w:rPr>
        <w:t xml:space="preserve">A </w:t>
      </w:r>
      <w:r>
        <w:rPr>
          <w:rFonts w:ascii="Times New Roman" w:hAnsi="Times New Roman" w:cs="Times New Roman"/>
          <w:sz w:val="24"/>
          <w:szCs w:val="24"/>
        </w:rPr>
        <w:t xml:space="preserve">GT </w:t>
      </w:r>
      <w:r w:rsidR="006550FB">
        <w:rPr>
          <w:rFonts w:ascii="Times New Roman" w:hAnsi="Times New Roman" w:cs="Times New Roman"/>
          <w:sz w:val="24"/>
          <w:szCs w:val="24"/>
        </w:rPr>
        <w:t xml:space="preserve">user will </w:t>
      </w:r>
      <w:r>
        <w:rPr>
          <w:rFonts w:ascii="Times New Roman" w:hAnsi="Times New Roman" w:cs="Times New Roman"/>
          <w:sz w:val="24"/>
          <w:szCs w:val="24"/>
        </w:rPr>
        <w:t xml:space="preserve">use an RTI app to </w:t>
      </w:r>
      <w:r w:rsidR="006550FB">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sidR="006550FB">
        <w:rPr>
          <w:rFonts w:ascii="Times New Roman" w:hAnsi="Times New Roman" w:cs="Times New Roman"/>
          <w:sz w:val="24"/>
          <w:szCs w:val="24"/>
        </w:rPr>
        <w:t xml:space="preserve"> and </w:t>
      </w:r>
      <w:r>
        <w:rPr>
          <w:rFonts w:ascii="Times New Roman" w:hAnsi="Times New Roman" w:cs="Times New Roman"/>
          <w:sz w:val="24"/>
          <w:szCs w:val="24"/>
        </w:rPr>
        <w:t>current time, only leaving</w:t>
      </w:r>
      <w:r w:rsidR="006550FB">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297DD5"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5B5164B7" w14:textId="33C7573C" w:rsidR="00816A10" w:rsidRPr="00DA7744" w:rsidRDefault="00816A10">
      <w:pPr>
        <w:pStyle w:val="ListParagraph"/>
        <w:numPr>
          <w:ilvl w:val="2"/>
          <w:numId w:val="5"/>
        </w:numPr>
        <w:jc w:val="both"/>
        <w:rPr>
          <w:ins w:id="817" w:author="Miller, Harvey J." w:date="2019-12-10T13:36:00Z"/>
          <w:rFonts w:ascii="Times New Roman" w:hAnsi="Times New Roman" w:cs="Times New Roman"/>
          <w:bCs/>
          <w:sz w:val="24"/>
          <w:szCs w:val="24"/>
          <w:rPrChange w:id="818" w:author="Luyu Liu" w:date="2019-12-17T15:56:00Z">
            <w:rPr>
              <w:ins w:id="819" w:author="Miller, Harvey J." w:date="2019-12-10T13:36:00Z"/>
            </w:rPr>
          </w:rPrChange>
        </w:rPr>
        <w:pPrChange w:id="820" w:author="Luyu Liu" w:date="2019-12-17T15:56:00Z">
          <w:pPr>
            <w:jc w:val="both"/>
          </w:pPr>
        </w:pPrChange>
      </w:pPr>
      <w:ins w:id="821" w:author="Miller, Harvey J." w:date="2019-12-10T13:36:00Z">
        <w:del w:id="822" w:author="Luyu Liu" w:date="2019-12-17T15:55:00Z">
          <w:r w:rsidRPr="00DA7744" w:rsidDel="00DA7744">
            <w:rPr>
              <w:rFonts w:ascii="Times New Roman" w:hAnsi="Times New Roman" w:cs="Times New Roman"/>
              <w:b/>
              <w:sz w:val="24"/>
              <w:szCs w:val="24"/>
              <w:rPrChange w:id="823" w:author="Luyu Liu" w:date="2019-12-17T15:56:00Z">
                <w:rPr/>
              </w:rPrChange>
            </w:rPr>
            <w:delText>3.3.5.</w:delText>
          </w:r>
        </w:del>
        <w:del w:id="824" w:author="Luyu Liu" w:date="2019-12-17T15:56:00Z">
          <w:r w:rsidRPr="00DA7744" w:rsidDel="00DA7744">
            <w:rPr>
              <w:rFonts w:ascii="Times New Roman" w:hAnsi="Times New Roman" w:cs="Times New Roman"/>
              <w:b/>
              <w:sz w:val="24"/>
              <w:szCs w:val="24"/>
              <w:rPrChange w:id="825" w:author="Luyu Liu" w:date="2019-12-17T15:56:00Z">
                <w:rPr/>
              </w:rPrChange>
            </w:rPr>
            <w:delText xml:space="preserve"> </w:delText>
          </w:r>
        </w:del>
      </w:ins>
      <w:r w:rsidR="006550FB" w:rsidRPr="00DA7744">
        <w:rPr>
          <w:rFonts w:ascii="Times New Roman" w:hAnsi="Times New Roman" w:cs="Times New Roman"/>
          <w:bCs/>
          <w:sz w:val="24"/>
          <w:szCs w:val="24"/>
          <w:rPrChange w:id="826" w:author="Luyu Liu" w:date="2019-12-17T15:56:00Z">
            <w:rPr/>
          </w:rPrChange>
        </w:rPr>
        <w:t>Prudent tactic (PT)</w:t>
      </w:r>
    </w:p>
    <w:p w14:paraId="21011CF5" w14:textId="759474CA" w:rsidR="006550FB" w:rsidRDefault="006550FB" w:rsidP="008D02D7">
      <w:pPr>
        <w:jc w:val="both"/>
        <w:rPr>
          <w:rFonts w:ascii="Times New Roman" w:hAnsi="Times New Roman" w:cs="Times New Roman"/>
          <w:sz w:val="24"/>
          <w:szCs w:val="24"/>
        </w:rPr>
      </w:pPr>
      <w:del w:id="827" w:author="Miller, Harvey J." w:date="2019-12-10T13:36:00Z">
        <w:r w:rsidDel="00816A10">
          <w:rPr>
            <w:rFonts w:ascii="Times New Roman" w:hAnsi="Times New Roman" w:cs="Times New Roman"/>
            <w:sz w:val="24"/>
            <w:szCs w:val="24"/>
          </w:rPr>
          <w:delText xml:space="preserve">.  </w:delText>
        </w:r>
      </w:del>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ins w:id="828" w:author="Liu, Luyu" w:date="2019-12-08T22:55:00Z">
        <w:r w:rsidR="00233B4A">
          <w:rPr>
            <w:rFonts w:ascii="Times New Roman" w:hAnsi="Times New Roman" w:cs="Times New Roman"/>
            <w:sz w:val="24"/>
            <w:szCs w:val="24"/>
          </w:rPr>
          <w:t>. This is a common strategy to avoid risk of missing a bus</w:t>
        </w:r>
      </w:ins>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297DD5"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829"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829"/>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830"/>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830"/>
      <w:r w:rsidR="00543ABC">
        <w:rPr>
          <w:rStyle w:val="CommentReference"/>
        </w:rPr>
        <w:commentReference w:id="830"/>
      </w:r>
    </w:p>
    <w:p w14:paraId="58A38D2B" w14:textId="77777777" w:rsidR="006550FB" w:rsidRDefault="006550FB" w:rsidP="006550FB">
      <w:pPr>
        <w:keepNext/>
        <w:jc w:val="both"/>
      </w:pPr>
      <w:r>
        <w:rPr>
          <w:noProof/>
          <w:lang w:eastAsia="en-US"/>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952875"/>
                    </a:xfrm>
                    <a:prstGeom prst="rect">
                      <a:avLst/>
                    </a:prstGeom>
                  </pic:spPr>
                </pic:pic>
              </a:graphicData>
            </a:graphic>
          </wp:inline>
        </w:drawing>
      </w:r>
    </w:p>
    <w:p w14:paraId="156B9360" w14:textId="59EF6892" w:rsidR="006550FB" w:rsidRDefault="006550FB" w:rsidP="006550FB">
      <w:pPr>
        <w:pStyle w:val="IndentTimesNewRoman"/>
        <w:ind w:firstLine="0"/>
        <w:jc w:val="center"/>
      </w:pPr>
      <w:bookmarkStart w:id="831" w:name="_Ref16063523"/>
      <w:r>
        <w:t xml:space="preserve">Figure </w:t>
      </w:r>
      <w:fldSimple w:instr=" SEQ Figure \* ARABIC ">
        <w:r>
          <w:rPr>
            <w:noProof/>
          </w:rPr>
          <w:t>4</w:t>
        </w:r>
      </w:fldSimple>
      <w:bookmarkEnd w:id="831"/>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832"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832"/>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44E1DAEA"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del w:id="833" w:author="Luyu Liu" w:date="2019-12-17T18:13:00Z">
        <w:r w:rsidR="00543ABC" w:rsidDel="002142A3">
          <w:delText xml:space="preserve">can </w:delText>
        </w:r>
      </w:del>
      <w:r w:rsidR="00543ABC">
        <w:t xml:space="preserve">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lang w:eastAsia="en-US"/>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834"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834"/>
      <w:r w:rsidR="00291929">
        <w:rPr>
          <w:noProof/>
        </w:rPr>
        <w:t>:</w:t>
      </w:r>
      <w:r>
        <w:t xml:space="preserve"> Flow chart of PT optimization algorithm</w:t>
      </w:r>
      <w:r w:rsidR="00291929">
        <w:t>.</w:t>
      </w:r>
    </w:p>
    <w:p w14:paraId="0001D089" w14:textId="015B616E" w:rsidR="004A4D57" w:rsidRDefault="004C032B" w:rsidP="004A4D57">
      <w:pPr>
        <w:ind w:firstLine="720"/>
        <w:jc w:val="both"/>
        <w:rPr>
          <w:ins w:id="835" w:author="Luyu Liu" w:date="2019-12-17T17:44:00Z"/>
          <w:rFonts w:ascii="Times New Roman" w:hAnsi="Times New Roman" w:cs="Times New Roman"/>
          <w:sz w:val="24"/>
          <w:szCs w:val="24"/>
        </w:rPr>
      </w:pPr>
      <w:r>
        <w:rPr>
          <w:rFonts w:ascii="Times New Roman" w:hAnsi="Times New Roman" w:cs="Times New Roman"/>
          <w:sz w:val="24"/>
          <w:szCs w:val="24"/>
        </w:rPr>
        <w:t>However, t</w:t>
      </w:r>
      <w:commentRangeStart w:id="836"/>
      <w:commentRangeStart w:id="837"/>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838"/>
      <w:commentRangeStart w:id="839"/>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838"/>
      <w:r w:rsidR="005915AE">
        <w:rPr>
          <w:rStyle w:val="CommentReference"/>
        </w:rPr>
        <w:commentReference w:id="838"/>
      </w:r>
      <w:commentRangeEnd w:id="839"/>
      <w:r w:rsidR="00642308">
        <w:rPr>
          <w:rStyle w:val="CommentReference"/>
        </w:rPr>
        <w:commentReference w:id="839"/>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836"/>
      <w:r w:rsidR="004A4D57">
        <w:rPr>
          <w:rStyle w:val="CommentReference"/>
        </w:rPr>
        <w:commentReference w:id="836"/>
      </w:r>
      <w:commentRangeEnd w:id="837"/>
      <w:r w:rsidR="00642308">
        <w:rPr>
          <w:rStyle w:val="CommentReference"/>
        </w:rPr>
        <w:commentReference w:id="837"/>
      </w:r>
      <w:r w:rsidR="00981152">
        <w:rPr>
          <w:rFonts w:ascii="Times New Roman" w:hAnsi="Times New Roman" w:cs="Times New Roman"/>
          <w:sz w:val="24"/>
          <w:szCs w:val="24"/>
        </w:rPr>
        <w:t xml:space="preserve">. </w:t>
      </w:r>
    </w:p>
    <w:p w14:paraId="29B576DA" w14:textId="77777777" w:rsidR="007843C1" w:rsidRDefault="007843C1" w:rsidP="004A4D57">
      <w:pPr>
        <w:ind w:firstLine="720"/>
        <w:jc w:val="both"/>
        <w:rPr>
          <w:ins w:id="840" w:author="Miller, Harvey J." w:date="2019-12-10T13:13:00Z"/>
          <w:rFonts w:ascii="Times New Roman" w:hAnsi="Times New Roman" w:cs="Times New Roman"/>
          <w:sz w:val="24"/>
          <w:szCs w:val="24"/>
        </w:rPr>
      </w:pPr>
    </w:p>
    <w:p w14:paraId="7F7C3E60" w14:textId="2F666453" w:rsidR="0014352B" w:rsidDel="005650D1" w:rsidRDefault="0014352B" w:rsidP="004A4D57">
      <w:pPr>
        <w:ind w:firstLine="720"/>
        <w:jc w:val="both"/>
        <w:rPr>
          <w:ins w:id="841" w:author="Miller, Harvey J." w:date="2019-12-10T13:29:00Z"/>
          <w:del w:id="842" w:author="Luyu Liu" w:date="2019-12-17T16:16:00Z"/>
          <w:rFonts w:ascii="Times New Roman" w:hAnsi="Times New Roman" w:cs="Times New Roman"/>
          <w:sz w:val="24"/>
          <w:szCs w:val="24"/>
        </w:rPr>
      </w:pPr>
    </w:p>
    <w:p w14:paraId="1FC87D49" w14:textId="7EED13DC" w:rsidR="00177AEA" w:rsidRPr="00816A10" w:rsidDel="007A1286" w:rsidRDefault="00816A10" w:rsidP="00177AEA">
      <w:pPr>
        <w:jc w:val="both"/>
        <w:rPr>
          <w:del w:id="843" w:author="Luyu Liu" w:date="2019-12-17T15:50:00Z"/>
          <w:rFonts w:ascii="Times New Roman" w:hAnsi="Times New Roman" w:cs="Times New Roman"/>
          <w:b/>
          <w:sz w:val="24"/>
          <w:szCs w:val="24"/>
          <w:rPrChange w:id="844" w:author="Miller, Harvey J." w:date="2019-12-10T13:31:00Z">
            <w:rPr>
              <w:del w:id="845" w:author="Luyu Liu" w:date="2019-12-17T15:50:00Z"/>
              <w:rFonts w:ascii="Times New Roman" w:hAnsi="Times New Roman" w:cs="Times New Roman"/>
              <w:sz w:val="24"/>
              <w:szCs w:val="24"/>
            </w:rPr>
          </w:rPrChange>
        </w:rPr>
      </w:pPr>
      <w:commentRangeStart w:id="846"/>
      <w:ins w:id="847" w:author="Miller, Harvey J." w:date="2019-12-10T13:31:00Z">
        <w:del w:id="848" w:author="Luyu Liu" w:date="2019-12-17T15:50:00Z">
          <w:r w:rsidDel="007A1286">
            <w:rPr>
              <w:rFonts w:ascii="Times New Roman" w:hAnsi="Times New Roman" w:cs="Times New Roman"/>
              <w:b/>
              <w:sz w:val="24"/>
              <w:szCs w:val="24"/>
            </w:rPr>
            <w:delText>3.4. Measures</w:delText>
          </w:r>
        </w:del>
      </w:ins>
      <w:commentRangeEnd w:id="846"/>
      <w:ins w:id="849" w:author="Miller, Harvey J." w:date="2019-12-10T13:32:00Z">
        <w:del w:id="850" w:author="Luyu Liu" w:date="2019-12-17T15:50:00Z">
          <w:r w:rsidDel="007A1286">
            <w:rPr>
              <w:rStyle w:val="CommentReference"/>
            </w:rPr>
            <w:commentReference w:id="846"/>
          </w:r>
        </w:del>
      </w:ins>
    </w:p>
    <w:p w14:paraId="36A826FC" w14:textId="2F9E7267" w:rsidR="0014352B" w:rsidRPr="00177AEA" w:rsidDel="007A1286" w:rsidRDefault="0014352B">
      <w:pPr>
        <w:spacing w:line="256" w:lineRule="auto"/>
        <w:jc w:val="both"/>
        <w:rPr>
          <w:del w:id="851" w:author="Luyu Liu" w:date="2019-12-17T15:50:00Z"/>
          <w:moveTo w:id="852" w:author="Miller, Harvey J." w:date="2019-12-10T13:13:00Z"/>
          <w:rFonts w:ascii="Times New Roman" w:hAnsi="Times New Roman" w:cs="Times New Roman"/>
          <w:b/>
          <w:sz w:val="24"/>
          <w:szCs w:val="24"/>
          <w:rPrChange w:id="853" w:author="Miller, Harvey J." w:date="2019-12-10T13:22:00Z">
            <w:rPr>
              <w:del w:id="854" w:author="Luyu Liu" w:date="2019-12-17T15:50:00Z"/>
              <w:moveTo w:id="855" w:author="Miller, Harvey J." w:date="2019-12-10T13:13:00Z"/>
            </w:rPr>
          </w:rPrChange>
        </w:rPr>
        <w:pPrChange w:id="856" w:author="Miller, Harvey J." w:date="2019-12-10T13:30:00Z">
          <w:pPr>
            <w:pStyle w:val="ListParagraph"/>
            <w:numPr>
              <w:ilvl w:val="1"/>
              <w:numId w:val="9"/>
            </w:numPr>
            <w:spacing w:line="256" w:lineRule="auto"/>
            <w:ind w:left="360" w:hanging="360"/>
          </w:pPr>
        </w:pPrChange>
      </w:pPr>
      <w:moveToRangeStart w:id="857" w:author="Miller, Harvey J." w:date="2019-12-10T13:13:00Z" w:name="move26876027"/>
      <w:commentRangeStart w:id="858"/>
      <w:moveTo w:id="859" w:author="Miller, Harvey J." w:date="2019-12-10T13:13:00Z">
        <w:del w:id="860" w:author="Luyu Liu" w:date="2019-12-17T15:50:00Z">
          <w:r w:rsidRPr="00177AEA" w:rsidDel="007A1286">
            <w:rPr>
              <w:rFonts w:ascii="Times New Roman" w:hAnsi="Times New Roman" w:cs="Times New Roman"/>
              <w:b/>
              <w:sz w:val="24"/>
              <w:szCs w:val="24"/>
              <w:rPrChange w:id="861" w:author="Miller, Harvey J." w:date="2019-12-10T13:22:00Z">
                <w:rPr/>
              </w:rPrChange>
            </w:rPr>
            <w:delText xml:space="preserve">Measures </w:delText>
          </w:r>
          <w:commentRangeEnd w:id="858"/>
          <w:r w:rsidDel="007A1286">
            <w:rPr>
              <w:rStyle w:val="CommentReference"/>
            </w:rPr>
            <w:commentReference w:id="858"/>
          </w:r>
        </w:del>
      </w:moveTo>
    </w:p>
    <w:p w14:paraId="6BEC5AAD" w14:textId="3022AD2F" w:rsidR="0014352B" w:rsidDel="007A1286" w:rsidRDefault="0014352B">
      <w:pPr>
        <w:spacing w:line="256" w:lineRule="auto"/>
        <w:jc w:val="both"/>
        <w:rPr>
          <w:del w:id="862" w:author="Luyu Liu" w:date="2019-12-17T15:50:00Z"/>
          <w:moveTo w:id="863" w:author="Miller, Harvey J." w:date="2019-12-10T13:13:00Z"/>
          <w:rFonts w:ascii="Times New Roman" w:hAnsi="Times New Roman" w:cs="Times New Roman"/>
          <w:sz w:val="24"/>
          <w:szCs w:val="24"/>
        </w:rPr>
        <w:pPrChange w:id="864" w:author="Miller, Harvey J." w:date="2019-12-10T13:30:00Z">
          <w:pPr>
            <w:jc w:val="both"/>
          </w:pPr>
        </w:pPrChange>
      </w:pPr>
      <w:moveTo w:id="865" w:author="Miller, Harvey J." w:date="2019-12-10T13:13:00Z">
        <w:del w:id="866" w:author="Luyu Liu" w:date="2019-12-17T15:50:00Z">
          <w:r w:rsidDel="007A1286">
            <w:rPr>
              <w:rFonts w:ascii="Times New Roman" w:hAnsi="Times New Roman" w:cs="Times New Roman"/>
              <w:sz w:val="24"/>
              <w:szCs w:val="24"/>
            </w:rPr>
            <w:delText>We would like to measure the difference of waiting time and risk of missing a bus/train between the RTI users and non-RTI users</w:delText>
          </w:r>
        </w:del>
      </w:moveTo>
      <w:ins w:id="867" w:author="Miller, Harvey J." w:date="2019-12-10T13:13:00Z">
        <w:del w:id="868" w:author="Luyu Liu" w:date="2019-12-17T15:50:00Z">
          <w:r w:rsidDel="007A1286">
            <w:rPr>
              <w:rFonts w:ascii="Times New Roman" w:hAnsi="Times New Roman" w:cs="Times New Roman"/>
              <w:sz w:val="24"/>
              <w:szCs w:val="24"/>
            </w:rPr>
            <w:delText xml:space="preserve"> based on empirical performance of the transit system</w:delText>
          </w:r>
        </w:del>
      </w:ins>
      <w:moveTo w:id="869" w:author="Miller, Harvey J." w:date="2019-12-10T13:13:00Z">
        <w:del w:id="870" w:author="Luyu Liu" w:date="2019-12-17T15:50:00Z">
          <w:r w:rsidDel="007A1286">
            <w:rPr>
              <w:rFonts w:ascii="Times New Roman" w:hAnsi="Times New Roman" w:cs="Times New Roman"/>
              <w:sz w:val="24"/>
              <w:szCs w:val="24"/>
            </w:rPr>
            <w:delText xml:space="preserve">. </w:delText>
          </w:r>
        </w:del>
      </w:moveTo>
      <w:ins w:id="871" w:author="Miller, Harvey J." w:date="2019-12-10T13:14:00Z">
        <w:del w:id="872" w:author="Luyu Liu" w:date="2019-12-17T15:50:00Z">
          <w:r w:rsidDel="007A1286">
            <w:rPr>
              <w:rFonts w:ascii="Times New Roman" w:hAnsi="Times New Roman" w:cs="Times New Roman"/>
              <w:sz w:val="24"/>
              <w:szCs w:val="24"/>
            </w:rPr>
            <w:delText xml:space="preserve"> </w:delText>
          </w:r>
        </w:del>
      </w:ins>
      <w:moveTo w:id="873" w:author="Miller, Harvey J." w:date="2019-12-10T13:13:00Z">
        <w:del w:id="874" w:author="Luyu Liu" w:date="2019-12-17T15:50:00Z">
          <w:r w:rsidDel="007A1286">
            <w:rPr>
              <w:rFonts w:ascii="Times New Roman" w:hAnsi="Times New Roman" w:cs="Times New Roman"/>
              <w:sz w:val="24"/>
              <w:szCs w:val="24"/>
            </w:rPr>
            <w:delText>Therefore, we define two measures: the missing risk and average waiting time.</w:delText>
          </w:r>
        </w:del>
      </w:moveTo>
    </w:p>
    <w:p w14:paraId="655F8379" w14:textId="3D5AA32A" w:rsidR="0014352B" w:rsidDel="007A1286" w:rsidRDefault="0014352B">
      <w:pPr>
        <w:jc w:val="both"/>
        <w:rPr>
          <w:del w:id="875" w:author="Luyu Liu" w:date="2019-12-17T15:50:00Z"/>
          <w:moveTo w:id="876" w:author="Miller, Harvey J." w:date="2019-12-10T13:13:00Z"/>
          <w:rFonts w:ascii="Times New Roman" w:hAnsi="Times New Roman" w:cs="Times New Roman"/>
          <w:sz w:val="24"/>
          <w:szCs w:val="24"/>
        </w:rPr>
      </w:pPr>
    </w:p>
    <w:p w14:paraId="1C43B710" w14:textId="102B44F5" w:rsidR="0014352B" w:rsidDel="007A1286" w:rsidRDefault="0014352B">
      <w:pPr>
        <w:jc w:val="both"/>
        <w:rPr>
          <w:del w:id="877" w:author="Luyu Liu" w:date="2019-12-17T15:50:00Z"/>
          <w:moveTo w:id="878" w:author="Miller, Harvey J." w:date="2019-12-10T13:13:00Z"/>
          <w:rFonts w:ascii="Times New Roman" w:hAnsi="Times New Roman" w:cs="Times New Roman"/>
          <w:sz w:val="24"/>
          <w:szCs w:val="24"/>
        </w:rPr>
      </w:pPr>
      <w:moveTo w:id="879" w:author="Miller, Harvey J." w:date="2019-12-10T13:13:00Z">
        <w:del w:id="880" w:author="Luyu Liu" w:date="2019-12-17T15:50:00Z">
          <w:r w:rsidDel="007A1286">
            <w:rPr>
              <w:rFonts w:ascii="Times New Roman" w:hAnsi="Times New Roman" w:cs="Times New Roman"/>
              <w:b/>
              <w:sz w:val="24"/>
              <w:szCs w:val="24"/>
            </w:rPr>
            <w:delText xml:space="preserve">Missed bus risk.  </w:delText>
          </w:r>
          <w:r w:rsidDel="007A1286">
            <w:rPr>
              <w:rFonts w:ascii="Times New Roman" w:hAnsi="Times New Roman" w:cs="Times New Roman"/>
              <w:sz w:val="24"/>
              <w:szCs w:val="24"/>
            </w:rPr>
            <w:delText xml:space="preserve">The missed bus risk measures the probability of missing a bus based on the TPS relative to the actual performance of the transit system </w:delText>
          </w:r>
          <w:r w:rsidDel="007A1286">
            <w:rPr>
              <w:rFonts w:ascii="Times New Roman" w:hAnsi="Times New Roman" w:cs="Times New Roman"/>
              <w:sz w:val="24"/>
              <w:szCs w:val="24"/>
            </w:rPr>
            <w:fldChar w:fldCharType="begin" w:fldLock="1"/>
          </w:r>
          <w:r w:rsidDel="007A1286">
            <w:rPr>
              <w:rFonts w:ascii="Times New Roman" w:hAnsi="Times New Roman" w:cs="Times New Roman"/>
              <w:sz w:val="24"/>
              <w:szCs w:val="24"/>
            </w:rPr>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Del="007A1286">
            <w:rPr>
              <w:rFonts w:ascii="Times New Roman" w:hAnsi="Times New Roman" w:cs="Times New Roman"/>
              <w:sz w:val="24"/>
              <w:szCs w:val="24"/>
            </w:rPr>
            <w:fldChar w:fldCharType="separate"/>
          </w:r>
          <w:r w:rsidRPr="004D59F3" w:rsidDel="007A1286">
            <w:rPr>
              <w:rFonts w:ascii="Times New Roman" w:hAnsi="Times New Roman" w:cs="Times New Roman"/>
              <w:noProof/>
              <w:sz w:val="24"/>
              <w:szCs w:val="24"/>
            </w:rPr>
            <w:delText>(L. Liu &amp; Miller, 2019)</w:delText>
          </w:r>
          <w:r w:rsidDel="007A1286">
            <w:rPr>
              <w:rFonts w:ascii="Times New Roman" w:hAnsi="Times New Roman" w:cs="Times New Roman"/>
              <w:sz w:val="24"/>
              <w:szCs w:val="24"/>
            </w:rPr>
            <w:fldChar w:fldCharType="end"/>
          </w:r>
          <w:r w:rsidDel="007A1286">
            <w:rPr>
              <w:rFonts w:ascii="Times New Roman" w:hAnsi="Times New Roman" w:cs="Times New Roman"/>
              <w:sz w:val="24"/>
              <w:szCs w:val="24"/>
            </w:rPr>
            <w:delText xml:space="preserv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4B2949B5" w14:textId="60F4681C" w:rsidTr="0014352B">
        <w:trPr>
          <w:trHeight w:val="580"/>
          <w:jc w:val="center"/>
          <w:del w:id="881" w:author="Luyu Liu" w:date="2019-12-17T15:50:00Z"/>
        </w:trPr>
        <w:tc>
          <w:tcPr>
            <w:tcW w:w="256" w:type="pct"/>
            <w:vAlign w:val="center"/>
          </w:tcPr>
          <w:p w14:paraId="6CD2AF2F" w14:textId="67011B8E" w:rsidR="0014352B" w:rsidDel="007A1286" w:rsidRDefault="0014352B" w:rsidP="0014352B">
            <w:pPr>
              <w:jc w:val="center"/>
              <w:rPr>
                <w:del w:id="882" w:author="Luyu Liu" w:date="2019-12-17T15:50:00Z"/>
                <w:moveTo w:id="883" w:author="Miller, Harvey J." w:date="2019-12-10T13:13:00Z"/>
                <w:rFonts w:ascii="Times New Roman" w:eastAsia="Yu Mincho" w:hAnsi="Times New Roman" w:cs="Times New Roman"/>
                <w:sz w:val="24"/>
                <w:szCs w:val="24"/>
                <w:lang w:eastAsia="ja-JP"/>
              </w:rPr>
            </w:pPr>
          </w:p>
        </w:tc>
        <w:tc>
          <w:tcPr>
            <w:tcW w:w="4464" w:type="pct"/>
            <w:vAlign w:val="center"/>
            <w:hideMark/>
          </w:tcPr>
          <w:p w14:paraId="69979E20" w14:textId="0E788167" w:rsidR="0014352B" w:rsidDel="007A1286" w:rsidRDefault="0014352B" w:rsidP="0014352B">
            <w:pPr>
              <w:rPr>
                <w:del w:id="884" w:author="Luyu Liu" w:date="2019-12-17T15:50:00Z"/>
                <w:moveTo w:id="885" w:author="Miller, Harvey J." w:date="2019-12-10T13:13:00Z"/>
                <w:rFonts w:ascii="Times New Roman" w:hAnsi="Times New Roman" w:cs="Times New Roman"/>
                <w:sz w:val="24"/>
                <w:szCs w:val="24"/>
              </w:rPr>
            </w:pPr>
            <m:oMathPara>
              <m:oMath>
                <m:r>
                  <w:del w:id="886" w:author="Luyu Liu" w:date="2019-12-17T15:50:00Z">
                    <w:rPr>
                      <w:rFonts w:ascii="Cambria Math" w:eastAsia="Yu Mincho" w:hAnsi="Cambria Math" w:cs="Times New Roman"/>
                      <w:sz w:val="24"/>
                      <w:szCs w:val="24"/>
                      <w:lang w:eastAsia="ja-JP"/>
                    </w:rPr>
                    <m:t>Risk=E</m:t>
                  </w:del>
                </m:r>
                <m:d>
                  <m:dPr>
                    <m:ctrlPr>
                      <w:del w:id="887" w:author="Luyu Liu" w:date="2019-12-17T15:50:00Z">
                        <w:rPr>
                          <w:rFonts w:ascii="Cambria Math" w:eastAsia="Yu Mincho" w:hAnsi="Cambria Math" w:cs="Times New Roman"/>
                          <w:i/>
                          <w:sz w:val="24"/>
                          <w:szCs w:val="24"/>
                          <w:lang w:eastAsia="ja-JP"/>
                        </w:rPr>
                      </w:del>
                    </m:ctrlPr>
                  </m:dPr>
                  <m:e>
                    <m:sSub>
                      <m:sSubPr>
                        <m:ctrlPr>
                          <w:del w:id="888" w:author="Luyu Liu" w:date="2019-12-17T15:50:00Z">
                            <w:rPr>
                              <w:rFonts w:ascii="Cambria Math" w:eastAsia="Yu Mincho" w:hAnsi="Cambria Math" w:cs="Times New Roman"/>
                              <w:i/>
                              <w:sz w:val="24"/>
                              <w:szCs w:val="24"/>
                              <w:lang w:eastAsia="ja-JP"/>
                            </w:rPr>
                          </w:del>
                        </m:ctrlPr>
                      </m:sSubPr>
                      <m:e>
                        <m:r>
                          <w:del w:id="889" w:author="Luyu Liu" w:date="2019-12-17T15:50:00Z">
                            <w:rPr>
                              <w:rFonts w:ascii="Cambria Math" w:eastAsia="Yu Mincho" w:hAnsi="Cambria Math" w:cs="Times New Roman"/>
                              <w:sz w:val="24"/>
                              <w:szCs w:val="24"/>
                              <w:lang w:eastAsia="ja-JP"/>
                            </w:rPr>
                            <m:t>a</m:t>
                          </w:del>
                        </m:r>
                      </m:e>
                      <m:sub>
                        <m:r>
                          <w:del w:id="890" w:author="Luyu Liu" w:date="2019-12-17T15:50:00Z">
                            <w:rPr>
                              <w:rFonts w:ascii="Cambria Math" w:eastAsia="Yu Mincho" w:hAnsi="Cambria Math" w:cs="Times New Roman"/>
                              <w:sz w:val="24"/>
                              <w:szCs w:val="24"/>
                              <w:lang w:eastAsia="ja-JP"/>
                            </w:rPr>
                            <m:t>i</m:t>
                          </w:del>
                        </m:r>
                      </m:sub>
                    </m:sSub>
                  </m:e>
                </m:d>
                <m:r>
                  <w:del w:id="891" w:author="Luyu Liu" w:date="2019-12-17T15:50:00Z">
                    <w:rPr>
                      <w:rFonts w:ascii="Cambria Math" w:eastAsia="Yu Mincho" w:hAnsi="Cambria Math" w:cs="Times New Roman"/>
                      <w:sz w:val="24"/>
                      <w:szCs w:val="24"/>
                      <w:lang w:eastAsia="ja-JP"/>
                    </w:rPr>
                    <m:t>=</m:t>
                  </w:del>
                </m:r>
                <m:f>
                  <m:fPr>
                    <m:ctrlPr>
                      <w:del w:id="892" w:author="Luyu Liu" w:date="2019-12-17T15:50:00Z">
                        <w:rPr>
                          <w:rFonts w:ascii="Cambria Math" w:eastAsia="Yu Mincho" w:hAnsi="Cambria Math" w:cs="Times New Roman"/>
                          <w:i/>
                          <w:sz w:val="24"/>
                          <w:szCs w:val="24"/>
                          <w:lang w:eastAsia="ja-JP"/>
                        </w:rPr>
                      </w:del>
                    </m:ctrlPr>
                  </m:fPr>
                  <m:num>
                    <m:r>
                      <w:del w:id="893" w:author="Luyu Liu" w:date="2019-12-17T15:50:00Z">
                        <w:rPr>
                          <w:rFonts w:ascii="Cambria Math" w:eastAsia="Yu Mincho" w:hAnsi="Cambria Math" w:cs="Times New Roman"/>
                          <w:sz w:val="24"/>
                          <w:szCs w:val="24"/>
                          <w:lang w:eastAsia="ja-JP"/>
                        </w:rPr>
                        <m:t>1</m:t>
                      </w:del>
                    </m:r>
                  </m:num>
                  <m:den>
                    <m:r>
                      <w:del w:id="894" w:author="Luyu Liu" w:date="2019-12-17T15:50:00Z">
                        <w:rPr>
                          <w:rFonts w:ascii="Cambria Math" w:eastAsia="Yu Mincho" w:hAnsi="Cambria Math" w:cs="Times New Roman"/>
                          <w:sz w:val="24"/>
                          <w:szCs w:val="24"/>
                          <w:lang w:eastAsia="ja-JP"/>
                        </w:rPr>
                        <m:t>n</m:t>
                      </w:del>
                    </m:r>
                  </m:den>
                </m:f>
                <m:nary>
                  <m:naryPr>
                    <m:chr m:val="∑"/>
                    <m:limLoc m:val="undOvr"/>
                    <m:ctrlPr>
                      <w:del w:id="895" w:author="Luyu Liu" w:date="2019-12-17T15:50:00Z">
                        <w:rPr>
                          <w:rFonts w:ascii="Cambria Math" w:eastAsia="Yu Mincho" w:hAnsi="Cambria Math" w:cs="Times New Roman"/>
                          <w:i/>
                          <w:sz w:val="24"/>
                          <w:szCs w:val="24"/>
                          <w:lang w:eastAsia="ja-JP"/>
                        </w:rPr>
                      </w:del>
                    </m:ctrlPr>
                  </m:naryPr>
                  <m:sub>
                    <m:r>
                      <w:del w:id="896" w:author="Luyu Liu" w:date="2019-12-17T15:50:00Z">
                        <w:rPr>
                          <w:rFonts w:ascii="Cambria Math" w:eastAsia="Yu Mincho" w:hAnsi="Cambria Math" w:cs="Times New Roman"/>
                          <w:sz w:val="24"/>
                          <w:szCs w:val="24"/>
                          <w:lang w:eastAsia="ja-JP"/>
                        </w:rPr>
                        <m:t>i=1</m:t>
                      </w:del>
                    </m:r>
                  </m:sub>
                  <m:sup>
                    <m:r>
                      <w:del w:id="897" w:author="Luyu Liu" w:date="2019-12-17T15:50:00Z">
                        <w:rPr>
                          <w:rFonts w:ascii="Cambria Math" w:eastAsia="Yu Mincho" w:hAnsi="Cambria Math" w:cs="Times New Roman"/>
                          <w:sz w:val="24"/>
                          <w:szCs w:val="24"/>
                          <w:lang w:eastAsia="ja-JP"/>
                        </w:rPr>
                        <m:t>n</m:t>
                      </w:del>
                    </m:r>
                  </m:sup>
                  <m:e>
                    <m:sSub>
                      <m:sSubPr>
                        <m:ctrlPr>
                          <w:del w:id="898" w:author="Luyu Liu" w:date="2019-12-17T15:50:00Z">
                            <w:rPr>
                              <w:rFonts w:ascii="Cambria Math" w:eastAsia="Yu Mincho" w:hAnsi="Cambria Math" w:cs="Times New Roman"/>
                              <w:i/>
                              <w:sz w:val="24"/>
                              <w:szCs w:val="24"/>
                              <w:lang w:eastAsia="ja-JP"/>
                            </w:rPr>
                          </w:del>
                        </m:ctrlPr>
                      </m:sSubPr>
                      <m:e>
                        <m:r>
                          <w:del w:id="899" w:author="Luyu Liu" w:date="2019-12-17T15:50:00Z">
                            <w:rPr>
                              <w:rFonts w:ascii="Cambria Math" w:eastAsia="Yu Mincho" w:hAnsi="Cambria Math" w:cs="Times New Roman"/>
                              <w:sz w:val="24"/>
                              <w:szCs w:val="24"/>
                              <w:lang w:eastAsia="ja-JP"/>
                            </w:rPr>
                            <m:t>a</m:t>
                          </w:del>
                        </m:r>
                      </m:e>
                      <m:sub>
                        <m:r>
                          <w:del w:id="900" w:author="Luyu Liu" w:date="2019-12-17T15:50:00Z">
                            <w:rPr>
                              <w:rFonts w:ascii="Cambria Math" w:eastAsia="Yu Mincho" w:hAnsi="Cambria Math" w:cs="Times New Roman"/>
                              <w:sz w:val="24"/>
                              <w:szCs w:val="24"/>
                              <w:lang w:eastAsia="ja-JP"/>
                            </w:rPr>
                            <m:t>i</m:t>
                          </w:del>
                        </m:r>
                      </m:sub>
                    </m:sSub>
                  </m:e>
                </m:nary>
              </m:oMath>
            </m:oMathPara>
          </w:p>
        </w:tc>
        <w:tc>
          <w:tcPr>
            <w:tcW w:w="280" w:type="pct"/>
            <w:vAlign w:val="center"/>
            <w:hideMark/>
          </w:tcPr>
          <w:p w14:paraId="789A1BCC" w14:textId="3BAC6D93" w:rsidR="0014352B" w:rsidRPr="006D08E3" w:rsidDel="007A1286" w:rsidRDefault="0014352B" w:rsidP="0014352B">
            <w:pPr>
              <w:pStyle w:val="TimesNewRoman"/>
              <w:rPr>
                <w:del w:id="901" w:author="Luyu Liu" w:date="2019-12-17T15:50:00Z"/>
                <w:moveTo w:id="902" w:author="Miller, Harvey J." w:date="2019-12-10T13:13:00Z"/>
                <w:rFonts w:asciiTheme="minorHAnsi" w:hAnsiTheme="minorHAnsi" w:cstheme="minorBidi"/>
                <w:sz w:val="18"/>
                <w:szCs w:val="18"/>
              </w:rPr>
            </w:pPr>
            <w:moveTo w:id="903" w:author="Miller, Harvey J." w:date="2019-12-10T13:13:00Z">
              <w:del w:id="904"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To>
          </w:p>
        </w:tc>
      </w:tr>
    </w:tbl>
    <w:p w14:paraId="09FD947A" w14:textId="38E6FF8C" w:rsidR="0014352B" w:rsidDel="007A1286" w:rsidRDefault="0014352B" w:rsidP="0014352B">
      <w:pPr>
        <w:spacing w:line="240" w:lineRule="auto"/>
        <w:rPr>
          <w:del w:id="905" w:author="Luyu Liu" w:date="2019-12-17T15:50:00Z"/>
          <w:moveTo w:id="906" w:author="Miller, Harvey J." w:date="2019-12-10T13:13:00Z"/>
          <w:rFonts w:ascii="Times New Roman" w:eastAsia="Yu Mincho" w:hAnsi="Times New Roman" w:cs="Times New Roman"/>
          <w:sz w:val="24"/>
          <w:szCs w:val="24"/>
          <w:lang w:eastAsia="ja-JP"/>
        </w:rPr>
      </w:pPr>
      <w:moveTo w:id="907" w:author="Miller, Harvey J." w:date="2019-12-10T13:13:00Z">
        <w:del w:id="908" w:author="Luyu Liu" w:date="2019-12-17T15:50:00Z">
          <w:r w:rsidDel="007A1286">
            <w:rPr>
              <w:rFonts w:ascii="Times New Roman" w:hAnsi="Times New Roman" w:cs="Times New Roman"/>
              <w:sz w:val="24"/>
              <w:szCs w:val="24"/>
            </w:rPr>
            <w:delText xml:space="preserve">Where: n is total number of trips; </w:delTex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del>
      </w:moveTo>
    </w:p>
    <w:p w14:paraId="6035B920" w14:textId="0CAEAE40" w:rsidR="0014352B" w:rsidDel="007A1286" w:rsidRDefault="0014352B" w:rsidP="0014352B">
      <w:pPr>
        <w:spacing w:line="240" w:lineRule="auto"/>
        <w:ind w:firstLine="720"/>
        <w:jc w:val="both"/>
        <w:rPr>
          <w:del w:id="909" w:author="Luyu Liu" w:date="2019-12-17T15:50:00Z"/>
          <w:moveTo w:id="910" w:author="Miller, Harvey J." w:date="2019-12-10T13:13:00Z"/>
          <w:rFonts w:ascii="Times New Roman" w:hAnsi="Times New Roman" w:cs="Times New Roman"/>
          <w:sz w:val="24"/>
          <w:szCs w:val="24"/>
        </w:rPr>
      </w:pPr>
      <w:moveTo w:id="911" w:author="Miller, Harvey J." w:date="2019-12-10T13:13:00Z">
        <w:del w:id="912" w:author="Luyu Liu" w:date="2019-12-17T15:50:00Z">
          <w:r w:rsidDel="007A1286">
            <w:rPr>
              <w:rFonts w:ascii="Times New Roman" w:hAnsi="Times New Roman" w:cs="Times New Roman"/>
              <w:sz w:val="24"/>
              <w:szCs w:val="24"/>
            </w:rPr>
            <w:delText>Here we define missing a bus/train as the actual bus’s desynchronization degree (DD) is larger than 0. This also means the user takes a different bus after the scheduled bus.</w:delText>
          </w:r>
        </w:del>
      </w:moveTo>
    </w:p>
    <w:p w14:paraId="080BF24C" w14:textId="245F8021" w:rsidR="0014352B" w:rsidDel="007A1286" w:rsidRDefault="0014352B" w:rsidP="0014352B">
      <w:pPr>
        <w:spacing w:line="240" w:lineRule="auto"/>
        <w:jc w:val="both"/>
        <w:rPr>
          <w:del w:id="913" w:author="Luyu Liu" w:date="2019-12-17T15:50:00Z"/>
          <w:moveTo w:id="914" w:author="Miller, Harvey J." w:date="2019-12-10T13:13:00Z"/>
          <w:rFonts w:ascii="Times New Roman" w:hAnsi="Times New Roman" w:cs="Times New Roman"/>
          <w:sz w:val="24"/>
          <w:szCs w:val="24"/>
        </w:rPr>
      </w:pPr>
    </w:p>
    <w:p w14:paraId="4D5AEFC7" w14:textId="6E536177" w:rsidR="0014352B" w:rsidDel="007A1286" w:rsidRDefault="0014352B" w:rsidP="0014352B">
      <w:pPr>
        <w:spacing w:line="240" w:lineRule="auto"/>
        <w:jc w:val="both"/>
        <w:rPr>
          <w:del w:id="915" w:author="Luyu Liu" w:date="2019-12-17T15:50:00Z"/>
          <w:moveTo w:id="916" w:author="Miller, Harvey J." w:date="2019-12-10T13:13:00Z"/>
          <w:rFonts w:ascii="Times New Roman" w:hAnsi="Times New Roman" w:cs="Times New Roman"/>
          <w:sz w:val="24"/>
          <w:szCs w:val="24"/>
        </w:rPr>
      </w:pPr>
      <w:moveTo w:id="917" w:author="Miller, Harvey J." w:date="2019-12-10T13:13:00Z">
        <w:del w:id="918" w:author="Luyu Liu" w:date="2019-12-17T15:50:00Z">
          <w:r w:rsidDel="007A1286">
            <w:rPr>
              <w:rFonts w:ascii="Times New Roman" w:hAnsi="Times New Roman" w:cs="Times New Roman"/>
              <w:b/>
              <w:sz w:val="24"/>
              <w:szCs w:val="24"/>
            </w:rPr>
            <w:delText>Average waiting time</w:delText>
          </w:r>
          <w:r w:rsidDel="007A1286">
            <w:rPr>
              <w:rFonts w:ascii="Times New Roman" w:hAnsi="Times New Roman" w:cs="Times New Roman"/>
              <w:sz w:val="24"/>
              <w:szCs w:val="24"/>
            </w:rPr>
            <w:delText xml:space="preserve">.  Average waiting time measures the expected wait time across all trips based on the TPS.  We start by defining the actual waiting tim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27ADB57F" w14:textId="622814AF" w:rsidTr="0014352B">
        <w:trPr>
          <w:trHeight w:val="580"/>
          <w:jc w:val="center"/>
          <w:del w:id="919" w:author="Luyu Liu" w:date="2019-12-17T15:50:00Z"/>
        </w:trPr>
        <w:tc>
          <w:tcPr>
            <w:tcW w:w="256" w:type="pct"/>
            <w:vAlign w:val="center"/>
          </w:tcPr>
          <w:p w14:paraId="34AD788A" w14:textId="0FCF0BD8" w:rsidR="0014352B" w:rsidDel="007A1286" w:rsidRDefault="0014352B" w:rsidP="0014352B">
            <w:pPr>
              <w:jc w:val="center"/>
              <w:rPr>
                <w:del w:id="920" w:author="Luyu Liu" w:date="2019-12-17T15:50:00Z"/>
                <w:moveTo w:id="921" w:author="Miller, Harvey J." w:date="2019-12-10T13:13:00Z"/>
                <w:rFonts w:ascii="Times New Roman" w:eastAsia="Yu Mincho" w:hAnsi="Times New Roman" w:cs="Times New Roman"/>
                <w:sz w:val="24"/>
                <w:szCs w:val="24"/>
                <w:lang w:eastAsia="ja-JP"/>
              </w:rPr>
            </w:pPr>
          </w:p>
        </w:tc>
        <w:tc>
          <w:tcPr>
            <w:tcW w:w="4463" w:type="pct"/>
            <w:vAlign w:val="center"/>
            <w:hideMark/>
          </w:tcPr>
          <w:p w14:paraId="7DF61867" w14:textId="11B4D52B" w:rsidR="0014352B" w:rsidDel="007A1286" w:rsidRDefault="0014352B" w:rsidP="0014352B">
            <w:pPr>
              <w:rPr>
                <w:del w:id="922" w:author="Luyu Liu" w:date="2019-12-17T15:50:00Z"/>
                <w:moveTo w:id="923" w:author="Miller, Harvey J." w:date="2019-12-10T13:13:00Z"/>
                <w:rFonts w:ascii="Times New Roman" w:hAnsi="Times New Roman" w:cs="Times New Roman"/>
                <w:sz w:val="24"/>
                <w:szCs w:val="24"/>
              </w:rPr>
            </w:pPr>
            <m:oMathPara>
              <m:oMath>
                <m:r>
                  <w:del w:id="924" w:author="Luyu Liu" w:date="2019-12-17T15:50:00Z">
                    <w:rPr>
                      <w:rFonts w:ascii="Cambria Math" w:hAnsi="Cambria Math" w:cs="Times New Roman"/>
                      <w:sz w:val="24"/>
                      <w:szCs w:val="24"/>
                    </w:rPr>
                    <m:t>δt=</m:t>
                  </w:del>
                </m:r>
                <m:sSub>
                  <m:sSubPr>
                    <m:ctrlPr>
                      <w:del w:id="925" w:author="Luyu Liu" w:date="2019-12-17T15:50:00Z">
                        <w:rPr>
                          <w:rFonts w:ascii="Cambria Math" w:hAnsi="Cambria Math" w:cs="Times New Roman"/>
                          <w:i/>
                          <w:sz w:val="24"/>
                          <w:szCs w:val="24"/>
                        </w:rPr>
                      </w:del>
                    </m:ctrlPr>
                  </m:sSubPr>
                  <m:e>
                    <m:r>
                      <w:del w:id="926" w:author="Luyu Liu" w:date="2019-12-17T15:50:00Z">
                        <w:rPr>
                          <w:rFonts w:ascii="Cambria Math" w:hAnsi="Cambria Math" w:cs="Times New Roman"/>
                          <w:sz w:val="24"/>
                          <w:szCs w:val="24"/>
                        </w:rPr>
                        <m:t>T</m:t>
                      </w:del>
                    </m:r>
                  </m:e>
                  <m:sub>
                    <m:r>
                      <w:del w:id="927" w:author="Luyu Liu" w:date="2019-12-17T15:50:00Z">
                        <w:rPr>
                          <w:rFonts w:ascii="Cambria Math" w:hAnsi="Cambria Math" w:cs="Times New Roman"/>
                          <w:sz w:val="24"/>
                          <w:szCs w:val="24"/>
                        </w:rPr>
                        <m:t>r</m:t>
                      </w:del>
                    </m:r>
                  </m:sub>
                </m:sSub>
                <m:d>
                  <m:dPr>
                    <m:ctrlPr>
                      <w:del w:id="928" w:author="Luyu Liu" w:date="2019-12-17T15:50:00Z">
                        <w:rPr>
                          <w:rFonts w:ascii="Cambria Math" w:hAnsi="Cambria Math" w:cs="Times New Roman"/>
                          <w:i/>
                          <w:sz w:val="24"/>
                          <w:szCs w:val="24"/>
                        </w:rPr>
                      </w:del>
                    </m:ctrlPr>
                  </m:dPr>
                  <m:e>
                    <m:r>
                      <w:del w:id="929" w:author="Luyu Liu" w:date="2019-12-17T15:50:00Z">
                        <w:rPr>
                          <w:rFonts w:ascii="Cambria Math" w:hAnsi="Cambria Math" w:cs="Times New Roman"/>
                          <w:sz w:val="24"/>
                          <w:szCs w:val="24"/>
                        </w:rPr>
                        <m:t>t</m:t>
                      </w:del>
                    </m:r>
                  </m:e>
                </m:d>
                <m:r>
                  <w:del w:id="930" w:author="Luyu Liu" w:date="2019-12-17T15:50:00Z">
                    <w:rPr>
                      <w:rFonts w:ascii="Cambria Math" w:hAnsi="Cambria Math" w:cs="Times New Roman"/>
                      <w:sz w:val="24"/>
                      <w:szCs w:val="24"/>
                    </w:rPr>
                    <m:t>-t=</m:t>
                  </w:del>
                </m:r>
                <m:sSub>
                  <m:sSubPr>
                    <m:ctrlPr>
                      <w:del w:id="931" w:author="Luyu Liu" w:date="2019-12-17T15:50:00Z">
                        <w:rPr>
                          <w:rFonts w:ascii="Cambria Math" w:hAnsi="Cambria Math" w:cs="Times New Roman"/>
                          <w:i/>
                          <w:sz w:val="24"/>
                          <w:szCs w:val="24"/>
                        </w:rPr>
                      </w:del>
                    </m:ctrlPr>
                  </m:sSubPr>
                  <m:e>
                    <m:r>
                      <w:del w:id="932" w:author="Luyu Liu" w:date="2019-12-17T15:50:00Z">
                        <w:rPr>
                          <w:rFonts w:ascii="Cambria Math" w:hAnsi="Cambria Math" w:cs="Times New Roman"/>
                          <w:sz w:val="24"/>
                          <w:szCs w:val="24"/>
                        </w:rPr>
                        <m:t>T</m:t>
                      </w:del>
                    </m:r>
                  </m:e>
                  <m:sub>
                    <m:r>
                      <w:del w:id="933" w:author="Luyu Liu" w:date="2019-12-17T15:50:00Z">
                        <w:rPr>
                          <w:rFonts w:ascii="Cambria Math" w:hAnsi="Cambria Math" w:cs="Times New Roman"/>
                          <w:sz w:val="24"/>
                          <w:szCs w:val="24"/>
                        </w:rPr>
                        <m:t>r</m:t>
                      </w:del>
                    </m:r>
                  </m:sub>
                </m:sSub>
                <m:d>
                  <m:dPr>
                    <m:ctrlPr>
                      <w:del w:id="934" w:author="Luyu Liu" w:date="2019-12-17T15:50:00Z">
                        <w:rPr>
                          <w:rFonts w:ascii="Cambria Math" w:hAnsi="Cambria Math" w:cs="Times New Roman"/>
                          <w:i/>
                          <w:sz w:val="24"/>
                          <w:szCs w:val="24"/>
                        </w:rPr>
                      </w:del>
                    </m:ctrlPr>
                  </m:dPr>
                  <m:e>
                    <m:r>
                      <w:del w:id="935" w:author="Luyu Liu" w:date="2019-12-17T15:50:00Z">
                        <w:rPr>
                          <w:rFonts w:ascii="Cambria Math" w:hAnsi="Cambria Math" w:cs="Times New Roman"/>
                          <w:sz w:val="24"/>
                          <w:szCs w:val="24"/>
                        </w:rPr>
                        <m:t>t</m:t>
                      </w:del>
                    </m:r>
                  </m:e>
                </m:d>
                <m:r>
                  <w:del w:id="936" w:author="Luyu Liu" w:date="2019-12-17T15:50:00Z">
                    <w:rPr>
                      <w:rFonts w:ascii="Cambria Math" w:hAnsi="Cambria Math" w:cs="Times New Roman"/>
                      <w:sz w:val="24"/>
                      <w:szCs w:val="24"/>
                    </w:rPr>
                    <m:t>-</m:t>
                  </w:del>
                </m:r>
                <m:d>
                  <m:dPr>
                    <m:ctrlPr>
                      <w:del w:id="937" w:author="Luyu Liu" w:date="2019-12-17T15:50:00Z">
                        <w:rPr>
                          <w:rFonts w:ascii="Cambria Math" w:hAnsi="Cambria Math" w:cs="Times New Roman"/>
                          <w:i/>
                          <w:sz w:val="24"/>
                          <w:szCs w:val="24"/>
                        </w:rPr>
                      </w:del>
                    </m:ctrlPr>
                  </m:dPr>
                  <m:e>
                    <m:sSub>
                      <m:sSubPr>
                        <m:ctrlPr>
                          <w:del w:id="938" w:author="Luyu Liu" w:date="2019-12-17T15:50:00Z">
                            <w:rPr>
                              <w:rFonts w:ascii="Cambria Math" w:hAnsi="Cambria Math" w:cs="Times New Roman"/>
                              <w:i/>
                              <w:sz w:val="24"/>
                              <w:szCs w:val="24"/>
                            </w:rPr>
                          </w:del>
                        </m:ctrlPr>
                      </m:sSubPr>
                      <m:e>
                        <m:r>
                          <w:del w:id="939" w:author="Luyu Liu" w:date="2019-12-17T15:50:00Z">
                            <w:rPr>
                              <w:rFonts w:ascii="Cambria Math" w:hAnsi="Cambria Math" w:cs="Times New Roman"/>
                              <w:sz w:val="24"/>
                              <w:szCs w:val="24"/>
                            </w:rPr>
                            <m:t>t</m:t>
                          </w:del>
                        </m:r>
                      </m:e>
                      <m:sub>
                        <m:r>
                          <w:del w:id="940" w:author="Luyu Liu" w:date="2019-12-17T15:50:00Z">
                            <w:rPr>
                              <w:rFonts w:ascii="Cambria Math" w:hAnsi="Cambria Math" w:cs="Times New Roman"/>
                              <w:sz w:val="24"/>
                              <w:szCs w:val="24"/>
                            </w:rPr>
                            <m:t>hd</m:t>
                          </w:del>
                        </m:r>
                      </m:sub>
                    </m:sSub>
                    <m:r>
                      <w:del w:id="941" w:author="Luyu Liu" w:date="2019-12-17T15:50:00Z">
                        <w:rPr>
                          <w:rFonts w:ascii="Cambria Math" w:hAnsi="Cambria Math" w:cs="Times New Roman"/>
                          <w:sz w:val="24"/>
                          <w:szCs w:val="24"/>
                        </w:rPr>
                        <m:t>+</m:t>
                      </w:del>
                    </m:r>
                    <m:sSub>
                      <m:sSubPr>
                        <m:ctrlPr>
                          <w:del w:id="942" w:author="Luyu Liu" w:date="2019-12-17T15:50:00Z">
                            <w:rPr>
                              <w:rFonts w:ascii="Cambria Math" w:hAnsi="Cambria Math" w:cs="Times New Roman"/>
                              <w:i/>
                              <w:sz w:val="24"/>
                              <w:szCs w:val="24"/>
                            </w:rPr>
                          </w:del>
                        </m:ctrlPr>
                      </m:sSubPr>
                      <m:e>
                        <m:r>
                          <w:del w:id="943" w:author="Luyu Liu" w:date="2019-12-17T15:50:00Z">
                            <w:rPr>
                              <w:rFonts w:ascii="Cambria Math" w:hAnsi="Cambria Math" w:cs="Times New Roman"/>
                              <w:sz w:val="24"/>
                              <w:szCs w:val="24"/>
                            </w:rPr>
                            <m:t>δt</m:t>
                          </w:del>
                        </m:r>
                      </m:e>
                      <m:sub>
                        <m:r>
                          <w:del w:id="944" w:author="Luyu Liu" w:date="2019-12-17T15:50:00Z">
                            <w:rPr>
                              <w:rFonts w:ascii="Cambria Math" w:hAnsi="Cambria Math" w:cs="Times New Roman"/>
                              <w:sz w:val="24"/>
                              <w:szCs w:val="24"/>
                            </w:rPr>
                            <m:t>w</m:t>
                          </w:del>
                        </m:r>
                      </m:sub>
                    </m:sSub>
                  </m:e>
                </m:d>
              </m:oMath>
            </m:oMathPara>
          </w:p>
        </w:tc>
        <w:tc>
          <w:tcPr>
            <w:tcW w:w="280" w:type="pct"/>
            <w:vAlign w:val="center"/>
            <w:hideMark/>
          </w:tcPr>
          <w:p w14:paraId="65131230" w14:textId="6E843D14" w:rsidR="0014352B" w:rsidRPr="006D08E3" w:rsidDel="007A1286" w:rsidRDefault="0014352B" w:rsidP="0014352B">
            <w:pPr>
              <w:pStyle w:val="TimesNewRoman"/>
              <w:rPr>
                <w:del w:id="945" w:author="Luyu Liu" w:date="2019-12-17T15:50:00Z"/>
                <w:moveTo w:id="946" w:author="Miller, Harvey J." w:date="2019-12-10T13:13:00Z"/>
                <w:rFonts w:asciiTheme="minorHAnsi" w:hAnsiTheme="minorHAnsi" w:cstheme="minorBidi"/>
                <w:sz w:val="18"/>
                <w:szCs w:val="18"/>
              </w:rPr>
            </w:pPr>
            <w:moveTo w:id="947" w:author="Miller, Harvey J." w:date="2019-12-10T13:13:00Z">
              <w:del w:id="948"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r w:rsidDel="007A1286">
                  <w:rPr>
                    <w:rFonts w:eastAsia="Yu Mincho"/>
                    <w:lang w:eastAsia="ja-JP"/>
                  </w:rPr>
                  <w:delText>)</w:delText>
                </w:r>
              </w:del>
            </w:moveTo>
          </w:p>
        </w:tc>
      </w:tr>
    </w:tbl>
    <w:p w14:paraId="4E189EDB" w14:textId="4BC74FB5" w:rsidR="0014352B" w:rsidDel="007A1286" w:rsidRDefault="0014352B" w:rsidP="0014352B">
      <w:pPr>
        <w:rPr>
          <w:del w:id="949" w:author="Luyu Liu" w:date="2019-12-17T15:50:00Z"/>
          <w:moveTo w:id="950" w:author="Miller, Harvey J." w:date="2019-12-10T13:13:00Z"/>
          <w:rFonts w:ascii="Times New Roman" w:hAnsi="Times New Roman" w:cs="Times New Roman"/>
          <w:sz w:val="24"/>
          <w:szCs w:val="24"/>
        </w:rPr>
      </w:pPr>
      <w:moveTo w:id="951" w:author="Miller, Harvey J." w:date="2019-12-10T13:13:00Z">
        <w:del w:id="952" w:author="Luyu Liu" w:date="2019-12-17T15:50:00Z">
          <w:r w:rsidDel="007A1286">
            <w:rPr>
              <w:rFonts w:ascii="Times New Roman" w:hAnsi="Times New Roman" w:cs="Times New Roman"/>
              <w:sz w:val="24"/>
              <w:szCs w:val="24"/>
            </w:rPr>
            <w:delText xml:space="preserve">Where: </w:delText>
          </w:r>
          <m:oMath>
            <m:r>
              <w:rPr>
                <w:rFonts w:ascii="Cambria Math" w:hAnsi="Cambria Math" w:cs="Times New Roman"/>
                <w:sz w:val="24"/>
                <w:szCs w:val="24"/>
              </w:rPr>
              <m:t>δt</m:t>
            </m:r>
          </m:oMath>
          <w:r w:rsidDel="007A1286">
            <w:rPr>
              <w:rFonts w:ascii="Times New Roman" w:hAnsi="Times New Roman" w:cs="Times New Roman"/>
              <w:sz w:val="24"/>
              <w:szCs w:val="24"/>
            </w:rPr>
            <w:delText xml:space="preserve"> is the actual waiting tim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sidDel="007A1286">
            <w:rPr>
              <w:rFonts w:ascii="Times New Roman" w:hAnsi="Times New Roman" w:cs="Times New Roman"/>
              <w:sz w:val="24"/>
              <w:szCs w:val="24"/>
            </w:rPr>
            <w:delText xml:space="preserve"> is the bus’s</w:delText>
          </w:r>
          <w:r w:rsidRPr="00AD16E1"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actual real-time</w:delText>
          </w:r>
          <w:r w:rsidRPr="00440824"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 xml:space="preserve">departure time, and </w:delText>
          </w:r>
          <m:oMath>
            <m:r>
              <w:rPr>
                <w:rFonts w:ascii="Cambria Math" w:hAnsi="Cambria Math" w:cs="Times New Roman"/>
                <w:sz w:val="24"/>
                <w:szCs w:val="24"/>
              </w:rPr>
              <m:t>t</m:t>
            </m:r>
          </m:oMath>
          <w:r w:rsidDel="007A1286">
            <w:rPr>
              <w:rFonts w:ascii="Times New Roman" w:hAnsi="Times New Roman" w:cs="Times New Roman"/>
              <w:sz w:val="24"/>
              <w:szCs w:val="24"/>
            </w:rPr>
            <w:delText xml:space="preserve"> is user’s arrival time at the stop.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Del="007A1286">
            <w:rPr>
              <w:rFonts w:ascii="Times New Roman" w:hAnsi="Times New Roman" w:cs="Times New Roman"/>
              <w:sz w:val="24"/>
              <w:szCs w:val="24"/>
            </w:rPr>
            <w:delText xml:space="preserve"> is user’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Del="007A1286">
            <w:rPr>
              <w:rFonts w:ascii="Times New Roman" w:hAnsi="Times New Roman" w:cs="Times New Roman"/>
              <w:sz w:val="24"/>
              <w:szCs w:val="24"/>
            </w:rPr>
            <w:delText xml:space="preserve"> is user’s walking time from home to the stop. </w:delText>
          </w:r>
        </w:del>
      </w:moveTo>
    </w:p>
    <w:p w14:paraId="2193099B" w14:textId="7C863F5D" w:rsidR="0014352B" w:rsidDel="007A1286" w:rsidRDefault="0014352B" w:rsidP="0014352B">
      <w:pPr>
        <w:ind w:firstLine="720"/>
        <w:rPr>
          <w:del w:id="953" w:author="Luyu Liu" w:date="2019-12-17T15:50:00Z"/>
          <w:moveTo w:id="954" w:author="Miller, Harvey J." w:date="2019-12-10T13:13:00Z"/>
          <w:rFonts w:ascii="Times New Roman" w:hAnsi="Times New Roman" w:cs="Times New Roman"/>
          <w:sz w:val="24"/>
          <w:szCs w:val="24"/>
        </w:rPr>
      </w:pPr>
      <w:moveTo w:id="955" w:author="Miller, Harvey J." w:date="2019-12-10T13:13:00Z">
        <w:del w:id="956" w:author="Luyu Liu" w:date="2019-12-17T15:50:00Z">
          <w:r w:rsidDel="007A1286">
            <w:rPr>
              <w:rFonts w:ascii="Times New Roman" w:hAnsi="Times New Roman" w:cs="Times New Roman"/>
              <w:sz w:val="24"/>
              <w:szCs w:val="24"/>
            </w:rPr>
            <w:delText>Based on the actual waiting time, we define average waiting time as the mathematical expectation of waiting time’s distribution across all trips.</w:delText>
          </w:r>
        </w:del>
      </w:moveTo>
    </w:p>
    <w:tbl>
      <w:tblPr>
        <w:tblW w:w="4950" w:type="pct"/>
        <w:jc w:val="center"/>
        <w:tblLook w:val="04A0" w:firstRow="1" w:lastRow="0" w:firstColumn="1" w:lastColumn="0" w:noHBand="0" w:noVBand="1"/>
      </w:tblPr>
      <w:tblGrid>
        <w:gridCol w:w="474"/>
        <w:gridCol w:w="8273"/>
        <w:gridCol w:w="519"/>
      </w:tblGrid>
      <w:tr w:rsidR="0014352B" w:rsidDel="007A1286" w14:paraId="73CE0E98" w14:textId="29E2C8D3" w:rsidTr="005650D1">
        <w:trPr>
          <w:trHeight w:val="580"/>
          <w:jc w:val="center"/>
          <w:del w:id="957" w:author="Luyu Liu" w:date="2019-12-17T15:50:00Z"/>
        </w:trPr>
        <w:tc>
          <w:tcPr>
            <w:tcW w:w="256" w:type="pct"/>
            <w:vAlign w:val="center"/>
          </w:tcPr>
          <w:p w14:paraId="20E4552E" w14:textId="4539C713" w:rsidR="0014352B" w:rsidDel="007A1286" w:rsidRDefault="0014352B" w:rsidP="0014352B">
            <w:pPr>
              <w:jc w:val="center"/>
              <w:rPr>
                <w:del w:id="958" w:author="Luyu Liu" w:date="2019-12-17T15:50:00Z"/>
                <w:moveTo w:id="959" w:author="Miller, Harvey J." w:date="2019-12-10T13:13:00Z"/>
                <w:rFonts w:ascii="Times New Roman" w:eastAsia="Yu Mincho" w:hAnsi="Times New Roman" w:cs="Times New Roman"/>
                <w:sz w:val="24"/>
                <w:szCs w:val="24"/>
                <w:lang w:eastAsia="ja-JP"/>
              </w:rPr>
            </w:pPr>
          </w:p>
        </w:tc>
        <w:tc>
          <w:tcPr>
            <w:tcW w:w="4464" w:type="pct"/>
            <w:vAlign w:val="center"/>
            <w:hideMark/>
          </w:tcPr>
          <w:p w14:paraId="72A47F54" w14:textId="7AF13D1C" w:rsidR="0014352B" w:rsidDel="007A1286" w:rsidRDefault="00297DD5" w:rsidP="0014352B">
            <w:pPr>
              <w:rPr>
                <w:del w:id="960" w:author="Luyu Liu" w:date="2019-12-17T15:50:00Z"/>
                <w:moveTo w:id="961" w:author="Miller, Harvey J." w:date="2019-12-10T13:13:00Z"/>
                <w:rFonts w:ascii="Times New Roman" w:hAnsi="Times New Roman" w:cs="Times New Roman"/>
                <w:sz w:val="24"/>
                <w:szCs w:val="24"/>
              </w:rPr>
            </w:pPr>
            <m:oMathPara>
              <m:oMath>
                <m:acc>
                  <m:accPr>
                    <m:chr m:val="̅"/>
                    <m:ctrlPr>
                      <w:del w:id="962" w:author="Luyu Liu" w:date="2019-12-17T15:50:00Z">
                        <w:rPr>
                          <w:rFonts w:ascii="Cambria Math" w:hAnsi="Cambria Math" w:cs="Times New Roman"/>
                          <w:i/>
                          <w:sz w:val="24"/>
                          <w:szCs w:val="24"/>
                        </w:rPr>
                      </w:del>
                    </m:ctrlPr>
                  </m:accPr>
                  <m:e>
                    <m:r>
                      <w:del w:id="963" w:author="Luyu Liu" w:date="2019-12-17T15:50:00Z">
                        <w:rPr>
                          <w:rFonts w:ascii="Cambria Math" w:hAnsi="Cambria Math" w:cs="Times New Roman"/>
                          <w:sz w:val="24"/>
                          <w:szCs w:val="24"/>
                        </w:rPr>
                        <m:t>δt</m:t>
                      </w:del>
                    </m:r>
                  </m:e>
                </m:acc>
                <m:r>
                  <w:del w:id="964" w:author="Luyu Liu" w:date="2019-12-17T15:50:00Z">
                    <w:rPr>
                      <w:rFonts w:ascii="Cambria Math" w:hAnsi="Cambria Math" w:cs="Times New Roman"/>
                      <w:sz w:val="24"/>
                      <w:szCs w:val="24"/>
                    </w:rPr>
                    <m:t>=E</m:t>
                  </w:del>
                </m:r>
                <m:d>
                  <m:dPr>
                    <m:ctrlPr>
                      <w:del w:id="965" w:author="Luyu Liu" w:date="2019-12-17T15:50:00Z">
                        <w:rPr>
                          <w:rFonts w:ascii="Cambria Math" w:hAnsi="Cambria Math" w:cs="Times New Roman"/>
                          <w:i/>
                          <w:sz w:val="24"/>
                          <w:szCs w:val="24"/>
                        </w:rPr>
                      </w:del>
                    </m:ctrlPr>
                  </m:dPr>
                  <m:e>
                    <m:r>
                      <w:del w:id="966" w:author="Luyu Liu" w:date="2019-12-17T15:50:00Z">
                        <w:rPr>
                          <w:rFonts w:ascii="Cambria Math" w:hAnsi="Cambria Math" w:cs="Times New Roman"/>
                          <w:sz w:val="24"/>
                          <w:szCs w:val="24"/>
                        </w:rPr>
                        <m:t>δ</m:t>
                      </w:del>
                    </m:r>
                    <m:sSub>
                      <m:sSubPr>
                        <m:ctrlPr>
                          <w:del w:id="967" w:author="Luyu Liu" w:date="2019-12-17T15:50:00Z">
                            <w:rPr>
                              <w:rFonts w:ascii="Cambria Math" w:hAnsi="Cambria Math" w:cs="Times New Roman"/>
                              <w:i/>
                              <w:sz w:val="24"/>
                              <w:szCs w:val="24"/>
                            </w:rPr>
                          </w:del>
                        </m:ctrlPr>
                      </m:sSubPr>
                      <m:e>
                        <m:r>
                          <w:del w:id="968" w:author="Luyu Liu" w:date="2019-12-17T15:50:00Z">
                            <w:rPr>
                              <w:rFonts w:ascii="Cambria Math" w:hAnsi="Cambria Math" w:cs="Times New Roman"/>
                              <w:sz w:val="24"/>
                              <w:szCs w:val="24"/>
                            </w:rPr>
                            <m:t>t</m:t>
                          </w:del>
                        </m:r>
                      </m:e>
                      <m:sub>
                        <m:r>
                          <w:del w:id="969" w:author="Luyu Liu" w:date="2019-12-17T15:50:00Z">
                            <w:rPr>
                              <w:rFonts w:ascii="Cambria Math" w:hAnsi="Cambria Math" w:cs="Times New Roman"/>
                              <w:sz w:val="24"/>
                              <w:szCs w:val="24"/>
                            </w:rPr>
                            <m:t>i</m:t>
                          </w:del>
                        </m:r>
                      </m:sub>
                    </m:sSub>
                  </m:e>
                </m:d>
                <m:r>
                  <w:del w:id="970" w:author="Luyu Liu" w:date="2019-12-17T15:50:00Z">
                    <w:rPr>
                      <w:rFonts w:ascii="Cambria Math" w:hAnsi="Cambria Math" w:cs="Times New Roman"/>
                      <w:sz w:val="24"/>
                      <w:szCs w:val="24"/>
                    </w:rPr>
                    <m:t>=</m:t>
                  </w:del>
                </m:r>
                <m:f>
                  <m:fPr>
                    <m:ctrlPr>
                      <w:del w:id="971" w:author="Luyu Liu" w:date="2019-12-17T15:50:00Z">
                        <w:rPr>
                          <w:rFonts w:ascii="Cambria Math" w:eastAsia="Yu Mincho" w:hAnsi="Cambria Math" w:cs="Times New Roman"/>
                          <w:i/>
                          <w:sz w:val="24"/>
                          <w:szCs w:val="24"/>
                          <w:lang w:eastAsia="ja-JP"/>
                        </w:rPr>
                      </w:del>
                    </m:ctrlPr>
                  </m:fPr>
                  <m:num>
                    <m:r>
                      <w:del w:id="972" w:author="Luyu Liu" w:date="2019-12-17T15:50:00Z">
                        <w:rPr>
                          <w:rFonts w:ascii="Cambria Math" w:eastAsia="Yu Mincho" w:hAnsi="Cambria Math" w:cs="Times New Roman"/>
                          <w:sz w:val="24"/>
                          <w:szCs w:val="24"/>
                          <w:lang w:eastAsia="ja-JP"/>
                        </w:rPr>
                        <m:t>1</m:t>
                      </w:del>
                    </m:r>
                  </m:num>
                  <m:den>
                    <m:r>
                      <w:del w:id="973" w:author="Luyu Liu" w:date="2019-12-17T15:50:00Z">
                        <w:rPr>
                          <w:rFonts w:ascii="Cambria Math" w:eastAsia="Yu Mincho" w:hAnsi="Cambria Math" w:cs="Times New Roman"/>
                          <w:sz w:val="24"/>
                          <w:szCs w:val="24"/>
                          <w:lang w:eastAsia="ja-JP"/>
                        </w:rPr>
                        <m:t>n</m:t>
                      </w:del>
                    </m:r>
                  </m:den>
                </m:f>
                <m:nary>
                  <m:naryPr>
                    <m:chr m:val="∑"/>
                    <m:limLoc m:val="undOvr"/>
                    <m:ctrlPr>
                      <w:del w:id="974" w:author="Luyu Liu" w:date="2019-12-17T15:50:00Z">
                        <w:rPr>
                          <w:rFonts w:ascii="Cambria Math" w:eastAsia="Yu Mincho" w:hAnsi="Cambria Math" w:cs="Times New Roman"/>
                          <w:i/>
                          <w:sz w:val="24"/>
                          <w:szCs w:val="24"/>
                          <w:lang w:eastAsia="ja-JP"/>
                        </w:rPr>
                      </w:del>
                    </m:ctrlPr>
                  </m:naryPr>
                  <m:sub>
                    <m:r>
                      <w:del w:id="975" w:author="Luyu Liu" w:date="2019-12-17T15:50:00Z">
                        <w:rPr>
                          <w:rFonts w:ascii="Cambria Math" w:eastAsia="Yu Mincho" w:hAnsi="Cambria Math" w:cs="Times New Roman"/>
                          <w:sz w:val="24"/>
                          <w:szCs w:val="24"/>
                          <w:lang w:eastAsia="ja-JP"/>
                        </w:rPr>
                        <m:t>i=1</m:t>
                      </w:del>
                    </m:r>
                  </m:sub>
                  <m:sup>
                    <m:r>
                      <w:del w:id="976" w:author="Luyu Liu" w:date="2019-12-17T15:50:00Z">
                        <w:rPr>
                          <w:rFonts w:ascii="Cambria Math" w:eastAsia="Yu Mincho" w:hAnsi="Cambria Math" w:cs="Times New Roman"/>
                          <w:sz w:val="24"/>
                          <w:szCs w:val="24"/>
                          <w:lang w:eastAsia="ja-JP"/>
                        </w:rPr>
                        <m:t>n</m:t>
                      </w:del>
                    </m:r>
                  </m:sup>
                  <m:e>
                    <m:r>
                      <w:del w:id="977" w:author="Luyu Liu" w:date="2019-12-17T15:50:00Z">
                        <w:rPr>
                          <w:rFonts w:ascii="Cambria Math" w:hAnsi="Cambria Math" w:cs="Times New Roman"/>
                          <w:sz w:val="24"/>
                          <w:szCs w:val="24"/>
                        </w:rPr>
                        <m:t>δ</m:t>
                      </w:del>
                    </m:r>
                    <m:sSub>
                      <m:sSubPr>
                        <m:ctrlPr>
                          <w:del w:id="978" w:author="Luyu Liu" w:date="2019-12-17T15:50:00Z">
                            <w:rPr>
                              <w:rFonts w:ascii="Cambria Math" w:hAnsi="Cambria Math" w:cs="Times New Roman"/>
                              <w:i/>
                              <w:sz w:val="24"/>
                              <w:szCs w:val="24"/>
                            </w:rPr>
                          </w:del>
                        </m:ctrlPr>
                      </m:sSubPr>
                      <m:e>
                        <m:r>
                          <w:del w:id="979" w:author="Luyu Liu" w:date="2019-12-17T15:50:00Z">
                            <w:rPr>
                              <w:rFonts w:ascii="Cambria Math" w:hAnsi="Cambria Math" w:cs="Times New Roman"/>
                              <w:sz w:val="24"/>
                              <w:szCs w:val="24"/>
                            </w:rPr>
                            <m:t>t</m:t>
                          </w:del>
                        </m:r>
                      </m:e>
                      <m:sub>
                        <m:r>
                          <w:del w:id="980" w:author="Luyu Liu" w:date="2019-12-17T15:50:00Z">
                            <w:rPr>
                              <w:rFonts w:ascii="Cambria Math" w:hAnsi="Cambria Math" w:cs="Times New Roman"/>
                              <w:sz w:val="24"/>
                              <w:szCs w:val="24"/>
                            </w:rPr>
                            <m:t>i</m:t>
                          </w:del>
                        </m:r>
                      </m:sub>
                    </m:sSub>
                  </m:e>
                </m:nary>
              </m:oMath>
            </m:oMathPara>
          </w:p>
        </w:tc>
        <w:tc>
          <w:tcPr>
            <w:tcW w:w="280" w:type="pct"/>
            <w:vAlign w:val="center"/>
            <w:hideMark/>
          </w:tcPr>
          <w:p w14:paraId="2BB5AD82" w14:textId="749C43D2" w:rsidR="0014352B" w:rsidRPr="006D08E3" w:rsidDel="007A1286" w:rsidRDefault="0014352B" w:rsidP="0014352B">
            <w:pPr>
              <w:pStyle w:val="TimesNewRoman"/>
              <w:rPr>
                <w:del w:id="981" w:author="Luyu Liu" w:date="2019-12-17T15:50:00Z"/>
                <w:moveTo w:id="982" w:author="Miller, Harvey J." w:date="2019-12-10T13:13:00Z"/>
                <w:rFonts w:asciiTheme="minorHAnsi" w:hAnsiTheme="minorHAnsi" w:cstheme="minorBidi"/>
                <w:sz w:val="18"/>
                <w:szCs w:val="18"/>
              </w:rPr>
            </w:pPr>
            <w:moveTo w:id="983" w:author="Miller, Harvey J." w:date="2019-12-10T13:13:00Z">
              <w:del w:id="984"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To>
          </w:p>
        </w:tc>
      </w:tr>
    </w:tbl>
    <w:p w14:paraId="4312CA2A" w14:textId="455E45E9" w:rsidR="0014352B" w:rsidDel="007A1286" w:rsidRDefault="0014352B" w:rsidP="0001461D">
      <w:pPr>
        <w:rPr>
          <w:del w:id="985" w:author="Luyu Liu" w:date="2019-12-17T15:50:00Z"/>
          <w:moveTo w:id="986" w:author="Miller, Harvey J." w:date="2019-12-10T13:13:00Z"/>
          <w:rFonts w:ascii="Times New Roman" w:hAnsi="Times New Roman" w:cs="Times New Roman"/>
          <w:sz w:val="24"/>
          <w:szCs w:val="24"/>
        </w:rPr>
      </w:pPr>
      <w:moveTo w:id="987" w:author="Miller, Harvey J." w:date="2019-12-10T13:13:00Z">
        <w:del w:id="988" w:author="Luyu Liu" w:date="2019-12-17T15:50: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To>
    </w:p>
    <w:moveToRangeEnd w:id="857"/>
    <w:p w14:paraId="5D7E8764" w14:textId="49A733E6" w:rsidR="006D5AFB" w:rsidDel="007843C1" w:rsidRDefault="006D5AFB">
      <w:pPr>
        <w:spacing w:line="256" w:lineRule="auto"/>
        <w:rPr>
          <w:del w:id="989" w:author="Luyu Liu" w:date="2019-12-17T17:44:00Z"/>
          <w:rFonts w:ascii="Times New Roman" w:hAnsi="Times New Roman" w:cs="Times New Roman"/>
          <w:sz w:val="24"/>
          <w:szCs w:val="24"/>
          <w:u w:val="single"/>
        </w:rPr>
        <w:pPrChange w:id="990" w:author="Luyu Liu" w:date="2019-12-17T16:17:00Z">
          <w:pPr>
            <w:pStyle w:val="ListParagraph"/>
            <w:numPr>
              <w:numId w:val="9"/>
            </w:numPr>
            <w:spacing w:line="256" w:lineRule="auto"/>
            <w:ind w:left="360" w:hanging="360"/>
          </w:pPr>
        </w:pPrChange>
      </w:pPr>
    </w:p>
    <w:p w14:paraId="0F13D88C" w14:textId="2E7EE1C3" w:rsidR="00816A10" w:rsidDel="007843C1" w:rsidRDefault="00816A10">
      <w:pPr>
        <w:jc w:val="both"/>
        <w:rPr>
          <w:ins w:id="991" w:author="Miller, Harvey J." w:date="2019-12-10T13:37:00Z"/>
          <w:del w:id="992" w:author="Luyu Liu" w:date="2019-12-17T17:44:00Z"/>
          <w:rFonts w:ascii="Times New Roman" w:hAnsi="Times New Roman" w:cs="Times New Roman"/>
          <w:sz w:val="24"/>
          <w:szCs w:val="24"/>
        </w:rPr>
        <w:pPrChange w:id="993" w:author="Luyu Liu" w:date="2019-12-17T16:17:00Z">
          <w:pPr>
            <w:ind w:firstLine="720"/>
            <w:jc w:val="both"/>
          </w:pPr>
        </w:pPrChange>
      </w:pPr>
    </w:p>
    <w:p w14:paraId="00581A41" w14:textId="1B28D489" w:rsidR="006550FB" w:rsidRPr="00F02FEE" w:rsidRDefault="00816A10">
      <w:pPr>
        <w:pStyle w:val="ListParagraph"/>
        <w:numPr>
          <w:ilvl w:val="0"/>
          <w:numId w:val="5"/>
        </w:numPr>
        <w:spacing w:line="256" w:lineRule="auto"/>
        <w:rPr>
          <w:rFonts w:ascii="Times New Roman" w:hAnsi="Times New Roman" w:cs="Times New Roman"/>
          <w:b/>
          <w:sz w:val="24"/>
          <w:szCs w:val="24"/>
          <w:u w:val="single"/>
          <w:rPrChange w:id="994" w:author="Luyu Liu" w:date="2019-12-17T15:56:00Z">
            <w:rPr/>
          </w:rPrChange>
        </w:rPr>
        <w:pPrChange w:id="995" w:author="Luyu Liu" w:date="2019-12-17T15:56:00Z">
          <w:pPr>
            <w:pStyle w:val="ListParagraph"/>
            <w:numPr>
              <w:numId w:val="9"/>
            </w:numPr>
            <w:spacing w:line="256" w:lineRule="auto"/>
            <w:ind w:left="360" w:hanging="360"/>
          </w:pPr>
        </w:pPrChange>
      </w:pPr>
      <w:commentRangeStart w:id="996"/>
      <w:ins w:id="997" w:author="Miller, Harvey J." w:date="2019-12-10T13:37:00Z">
        <w:del w:id="998" w:author="Luyu Liu" w:date="2019-12-17T15:56:00Z">
          <w:r w:rsidRPr="00F02FEE" w:rsidDel="00F02FEE">
            <w:rPr>
              <w:rFonts w:ascii="Times New Roman" w:hAnsi="Times New Roman" w:cs="Times New Roman"/>
              <w:b/>
              <w:sz w:val="24"/>
              <w:szCs w:val="24"/>
              <w:rPrChange w:id="999" w:author="Luyu Liu" w:date="2019-12-17T15:56:00Z">
                <w:rPr/>
              </w:rPrChange>
            </w:rPr>
            <w:delText xml:space="preserve">4. </w:delText>
          </w:r>
        </w:del>
      </w:ins>
      <w:r w:rsidR="006550FB" w:rsidRPr="00F02FEE">
        <w:rPr>
          <w:rFonts w:ascii="Times New Roman" w:hAnsi="Times New Roman" w:cs="Times New Roman"/>
          <w:b/>
          <w:sz w:val="24"/>
          <w:szCs w:val="24"/>
          <w:u w:val="single"/>
          <w:rPrChange w:id="1000" w:author="Luyu Liu" w:date="2019-12-17T15:56:00Z">
            <w:rPr/>
          </w:rPrChange>
        </w:rPr>
        <w:t>Analysis</w:t>
      </w:r>
      <w:commentRangeEnd w:id="996"/>
      <w:r>
        <w:rPr>
          <w:rStyle w:val="CommentReference"/>
        </w:rPr>
        <w:commentReference w:id="996"/>
      </w:r>
    </w:p>
    <w:p w14:paraId="4EF3EE07" w14:textId="764AA59C"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w:t>
      </w:r>
      <w:ins w:id="1001" w:author="Miller, Harvey J." w:date="2019-12-10T13:38:00Z">
        <w:r w:rsidR="00816A10">
          <w:rPr>
            <w:rFonts w:ascii="Times New Roman" w:hAnsi="Times New Roman" w:cs="Times New Roman"/>
            <w:sz w:val="24"/>
            <w:szCs w:val="24"/>
          </w:rPr>
          <w:t xml:space="preserve">its </w:t>
        </w:r>
      </w:ins>
      <w:del w:id="1002" w:author="Miller, Harvey J." w:date="2019-12-10T13:38:00Z">
        <w:r w:rsidR="006D5AFB" w:rsidDel="00816A10">
          <w:rPr>
            <w:rFonts w:ascii="Times New Roman" w:hAnsi="Times New Roman" w:cs="Times New Roman"/>
            <w:sz w:val="24"/>
            <w:szCs w:val="24"/>
          </w:rPr>
          <w:delText>several reasons:</w:delText>
        </w:r>
        <w:r w:rsidR="006D5AFB" w:rsidRPr="006D5AFB" w:rsidDel="00816A10">
          <w:rPr>
            <w:rFonts w:ascii="Times New Roman" w:hAnsi="Times New Roman" w:cs="Times New Roman"/>
            <w:sz w:val="24"/>
            <w:szCs w:val="24"/>
          </w:rPr>
          <w:delText xml:space="preserve"> i) </w:delText>
        </w:r>
      </w:del>
      <w:r w:rsidR="006D5AFB">
        <w:rPr>
          <w:rFonts w:ascii="Times New Roman" w:hAnsi="Times New Roman" w:cs="Times New Roman"/>
          <w:sz w:val="24"/>
          <w:szCs w:val="24"/>
        </w:rPr>
        <w:t xml:space="preserve">popularity </w:t>
      </w:r>
      <w:ins w:id="1003" w:author="Miller, Harvey J." w:date="2019-12-10T13:38:00Z">
        <w:r w:rsidR="00816A10">
          <w:rPr>
            <w:rFonts w:ascii="Times New Roman" w:hAnsi="Times New Roman" w:cs="Times New Roman"/>
            <w:sz w:val="24"/>
            <w:szCs w:val="24"/>
          </w:rPr>
          <w:t>(</w:t>
        </w:r>
      </w:ins>
      <w:del w:id="1004" w:author="Miller, Harvey J." w:date="2019-12-10T13:38:00Z">
        <w:r w:rsid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it is the one of the busiest routes in the system</w:t>
      </w:r>
      <w:ins w:id="1005" w:author="Miller, Harvey J." w:date="2019-12-10T13:38:00Z">
        <w:r w:rsidR="00816A10">
          <w:rPr>
            <w:rFonts w:ascii="Times New Roman" w:hAnsi="Times New Roman" w:cs="Times New Roman"/>
            <w:sz w:val="24"/>
            <w:szCs w:val="24"/>
          </w:rPr>
          <w:t xml:space="preserve">) and </w:t>
        </w:r>
      </w:ins>
      <w:del w:id="1006" w:author="Miller, Harvey J." w:date="2019-12-10T13:38:00Z">
        <w:r w:rsidR="006D5AFB" w:rsidRPr="006D5AFB" w:rsidDel="00816A10">
          <w:rPr>
            <w:rFonts w:ascii="Times New Roman" w:hAnsi="Times New Roman" w:cs="Times New Roman"/>
            <w:sz w:val="24"/>
            <w:szCs w:val="24"/>
          </w:rPr>
          <w:delText xml:space="preserve">; </w:delText>
        </w:r>
        <w:r w:rsidR="006D5AFB" w:rsidDel="00816A10">
          <w:rPr>
            <w:rFonts w:ascii="Times New Roman" w:hAnsi="Times New Roman" w:cs="Times New Roman"/>
            <w:sz w:val="24"/>
            <w:szCs w:val="24"/>
          </w:rPr>
          <w:delText xml:space="preserve">ii) </w:delText>
        </w:r>
      </w:del>
      <w:r w:rsidR="006D5AFB" w:rsidRPr="006D5AFB">
        <w:rPr>
          <w:rFonts w:ascii="Times New Roman" w:hAnsi="Times New Roman" w:cs="Times New Roman"/>
          <w:sz w:val="24"/>
          <w:szCs w:val="24"/>
        </w:rPr>
        <w:t xml:space="preserve">coverage </w:t>
      </w:r>
      <w:ins w:id="1007" w:author="Miller, Harvey J." w:date="2019-12-10T13:39:00Z">
        <w:r w:rsidR="00816A10">
          <w:rPr>
            <w:rFonts w:ascii="Times New Roman" w:hAnsi="Times New Roman" w:cs="Times New Roman"/>
            <w:sz w:val="24"/>
            <w:szCs w:val="24"/>
          </w:rPr>
          <w:t>(</w:t>
        </w:r>
      </w:ins>
      <w:del w:id="1008" w:author="Miller, Harvey J." w:date="2019-12-10T13:39:00Z">
        <w:r w:rsidR="006D5AFB" w:rsidRP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 xml:space="preserve">it traverses a long spatial transect of the city and has a </w:t>
      </w:r>
      <w:r w:rsidR="006D5AFB" w:rsidRPr="006D5AFB">
        <w:rPr>
          <w:rFonts w:ascii="Times New Roman" w:hAnsi="Times New Roman" w:cs="Times New Roman"/>
          <w:sz w:val="24"/>
          <w:szCs w:val="24"/>
        </w:rPr>
        <w:lastRenderedPageBreak/>
        <w:t xml:space="preserve">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ins w:id="1009" w:author="Miller, Harvey J." w:date="2019-12-10T13:39:00Z">
        <w:r w:rsidR="00816A10">
          <w:rPr>
            <w:rFonts w:ascii="Times New Roman" w:hAnsi="Times New Roman" w:cs="Times New Roman"/>
            <w:sz w:val="24"/>
            <w:szCs w:val="24"/>
          </w:rPr>
          <w:t xml:space="preserve">).  </w:t>
        </w:r>
        <w:del w:id="1010" w:author="Luyu Liu" w:date="2019-12-17T22:22:00Z">
          <w:r w:rsidR="00816A10" w:rsidDel="00D81372">
            <w:rPr>
              <w:rFonts w:ascii="Times New Roman" w:hAnsi="Times New Roman" w:cs="Times New Roman"/>
              <w:sz w:val="24"/>
              <w:szCs w:val="24"/>
            </w:rPr>
            <w:delText>I</w:delText>
          </w:r>
        </w:del>
      </w:ins>
      <w:del w:id="1011" w:author="Luyu Liu" w:date="2019-12-17T22:22:00Z">
        <w:r w:rsidR="006D5AFB" w:rsidDel="00D81372">
          <w:rPr>
            <w:rFonts w:ascii="Times New Roman" w:hAnsi="Times New Roman" w:cs="Times New Roman"/>
            <w:sz w:val="24"/>
            <w:szCs w:val="24"/>
          </w:rPr>
          <w:delText>, and</w:delText>
        </w:r>
        <w:r w:rsidR="006D5AFB" w:rsidRPr="006D5AFB" w:rsidDel="00D81372">
          <w:rPr>
            <w:rFonts w:ascii="Times New Roman" w:hAnsi="Times New Roman" w:cs="Times New Roman"/>
            <w:sz w:val="24"/>
            <w:szCs w:val="24"/>
          </w:rPr>
          <w:delText xml:space="preserve">;  iii) it </w:delText>
        </w:r>
      </w:del>
      <w:ins w:id="1012" w:author="Miller, Harvey J." w:date="2019-12-10T13:39:00Z">
        <w:del w:id="1013" w:author="Luyu Liu" w:date="2019-12-17T22:22:00Z">
          <w:r w:rsidR="00816A10" w:rsidDel="00D81372">
            <w:rPr>
              <w:rFonts w:ascii="Times New Roman" w:hAnsi="Times New Roman" w:cs="Times New Roman"/>
              <w:sz w:val="24"/>
              <w:szCs w:val="24"/>
            </w:rPr>
            <w:delText xml:space="preserve">also </w:delText>
          </w:r>
        </w:del>
      </w:ins>
      <w:del w:id="1014" w:author="Luyu Liu" w:date="2019-12-17T22:22:00Z">
        <w:r w:rsidR="006D5AFB" w:rsidRPr="006D5AFB" w:rsidDel="00D81372">
          <w:rPr>
            <w:rFonts w:ascii="Times New Roman" w:hAnsi="Times New Roman" w:cs="Times New Roman"/>
            <w:sz w:val="24"/>
            <w:szCs w:val="24"/>
          </w:rPr>
          <w:delText>has two schedules with different headways, allowing us to study the impact of headways on the performance.</w:delText>
        </w:r>
        <w:r w:rsidR="004A4D57" w:rsidRPr="004A4D57" w:rsidDel="00D81372">
          <w:rPr>
            <w:rFonts w:ascii="Times New Roman" w:hAnsi="Times New Roman" w:cs="Times New Roman"/>
            <w:sz w:val="24"/>
            <w:szCs w:val="24"/>
          </w:rPr>
          <w:delText xml:space="preserve"> </w:delText>
        </w:r>
      </w:del>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ins w:id="1015" w:author="Luyu Liu" w:date="2019-12-17T22:22:00Z">
        <w:r w:rsidR="00D81372" w:rsidRPr="00D81372">
          <w:rPr>
            <w:rFonts w:ascii="Times New Roman" w:hAnsi="Times New Roman" w:cs="Times New Roman"/>
            <w:sz w:val="24"/>
            <w:szCs w:val="24"/>
            <w:rPrChange w:id="1016" w:author="Luyu Liu" w:date="2019-12-17T22:22:00Z">
              <w:rPr/>
            </w:rPrChange>
          </w:rPr>
          <w:t xml:space="preserve">Figure </w:t>
        </w:r>
        <w:r w:rsidR="00D81372" w:rsidRPr="00D81372">
          <w:rPr>
            <w:rFonts w:ascii="Times New Roman" w:hAnsi="Times New Roman" w:cs="Times New Roman"/>
            <w:sz w:val="24"/>
            <w:szCs w:val="24"/>
            <w:rPrChange w:id="1017" w:author="Luyu Liu" w:date="2019-12-17T22:22:00Z">
              <w:rPr>
                <w:noProof/>
              </w:rPr>
            </w:rPrChange>
          </w:rPr>
          <w:t>6</w:t>
        </w:r>
      </w:ins>
      <w:del w:id="1018" w:author="Luyu Liu" w:date="2019-12-17T18:13:00Z">
        <w:r w:rsidR="00203DA0" w:rsidRPr="00203DA0" w:rsidDel="002142A3">
          <w:rPr>
            <w:rFonts w:ascii="Times New Roman" w:hAnsi="Times New Roman" w:cs="Times New Roman"/>
            <w:sz w:val="24"/>
            <w:szCs w:val="24"/>
          </w:rPr>
          <w:delText>Figure 6</w:delText>
        </w:r>
      </w:del>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019" w:author="Luyu Liu" w:date="2019-12-17T22:22:00Z">
        <w:r w:rsidR="00D81372" w:rsidRPr="00D81372">
          <w:rPr>
            <w:rFonts w:ascii="Times New Roman" w:hAnsi="Times New Roman" w:cs="Times New Roman"/>
            <w:sz w:val="24"/>
            <w:szCs w:val="24"/>
            <w:rPrChange w:id="1020" w:author="Luyu Liu" w:date="2019-12-17T22:22:00Z">
              <w:rPr/>
            </w:rPrChange>
          </w:rPr>
          <w:t xml:space="preserve">Figure </w:t>
        </w:r>
        <w:r w:rsidR="00D81372" w:rsidRPr="00D81372">
          <w:rPr>
            <w:rFonts w:ascii="Times New Roman" w:hAnsi="Times New Roman" w:cs="Times New Roman"/>
            <w:sz w:val="24"/>
            <w:szCs w:val="24"/>
            <w:rPrChange w:id="1021" w:author="Luyu Liu" w:date="2019-12-17T22:22:00Z">
              <w:rPr>
                <w:noProof/>
              </w:rPr>
            </w:rPrChange>
          </w:rPr>
          <w:t>6</w:t>
        </w:r>
      </w:ins>
      <w:del w:id="1022" w:author="Luyu Liu" w:date="2019-12-17T18:13:00Z">
        <w:r w:rsidR="00203DA0" w:rsidRPr="00203DA0" w:rsidDel="002142A3">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lang w:eastAsia="en-US"/>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1023" w:name="_Ref18228043"/>
      <w:r>
        <w:t xml:space="preserve">Figure </w:t>
      </w:r>
      <w:fldSimple w:instr=" SEQ Figure \* ARABIC ">
        <w:r>
          <w:rPr>
            <w:noProof/>
          </w:rPr>
          <w:t>6</w:t>
        </w:r>
      </w:fldSimple>
      <w:bookmarkEnd w:id="1023"/>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Pr="00400E0A" w:rsidRDefault="006550FB" w:rsidP="006550FB">
      <w:pPr>
        <w:spacing w:line="256" w:lineRule="auto"/>
        <w:jc w:val="both"/>
        <w:rPr>
          <w:rFonts w:ascii="Times New Roman" w:hAnsi="Times New Roman" w:cs="Times New Roman"/>
          <w:b/>
          <w:sz w:val="24"/>
          <w:szCs w:val="24"/>
          <w:rPrChange w:id="1024" w:author="Luyu Liu" w:date="2019-12-17T15:56:00Z">
            <w:rPr>
              <w:rFonts w:ascii="Times New Roman" w:hAnsi="Times New Roman" w:cs="Times New Roman"/>
              <w:sz w:val="24"/>
              <w:szCs w:val="24"/>
            </w:rPr>
          </w:rPrChange>
        </w:rPr>
      </w:pPr>
    </w:p>
    <w:p w14:paraId="5789CEE7" w14:textId="1E11566D" w:rsidR="004A4D57" w:rsidRPr="00400E0A" w:rsidRDefault="00BE78D3">
      <w:pPr>
        <w:pStyle w:val="ListParagraph"/>
        <w:numPr>
          <w:ilvl w:val="1"/>
          <w:numId w:val="5"/>
        </w:numPr>
        <w:spacing w:line="256" w:lineRule="auto"/>
        <w:jc w:val="both"/>
        <w:rPr>
          <w:rFonts w:ascii="Times New Roman" w:hAnsi="Times New Roman" w:cs="Times New Roman"/>
          <w:b/>
          <w:sz w:val="24"/>
          <w:szCs w:val="24"/>
          <w:rPrChange w:id="1025" w:author="Luyu Liu" w:date="2019-12-17T15:56:00Z">
            <w:rPr/>
          </w:rPrChange>
        </w:rPr>
        <w:pPrChange w:id="1026" w:author="Luyu Liu" w:date="2019-12-17T15:56:00Z">
          <w:pPr>
            <w:spacing w:line="256" w:lineRule="auto"/>
            <w:jc w:val="both"/>
          </w:pPr>
        </w:pPrChange>
      </w:pPr>
      <w:del w:id="1027" w:author="Luyu Liu" w:date="2019-12-17T15:56:00Z">
        <w:r w:rsidRPr="00400E0A" w:rsidDel="00400E0A">
          <w:rPr>
            <w:rFonts w:ascii="Times New Roman" w:hAnsi="Times New Roman" w:cs="Times New Roman"/>
            <w:b/>
            <w:sz w:val="24"/>
            <w:szCs w:val="24"/>
            <w:rPrChange w:id="1028" w:author="Luyu Liu" w:date="2019-12-17T15:56:00Z">
              <w:rPr/>
            </w:rPrChange>
          </w:rPr>
          <w:delText xml:space="preserve">4.1. </w:delText>
        </w:r>
      </w:del>
      <w:r w:rsidR="000A0DD4" w:rsidRPr="00400E0A">
        <w:rPr>
          <w:rFonts w:ascii="Times New Roman" w:hAnsi="Times New Roman" w:cs="Times New Roman"/>
          <w:b/>
          <w:sz w:val="24"/>
          <w:szCs w:val="24"/>
          <w:rPrChange w:id="1029" w:author="Luyu Liu" w:date="2019-12-17T15:56:00Z">
            <w:rPr/>
          </w:rPrChange>
        </w:rPr>
        <w:t xml:space="preserve">TPS </w:t>
      </w:r>
      <w:r w:rsidR="00F82824" w:rsidRPr="00400E0A">
        <w:rPr>
          <w:rFonts w:ascii="Times New Roman" w:hAnsi="Times New Roman" w:cs="Times New Roman"/>
          <w:b/>
          <w:sz w:val="24"/>
          <w:szCs w:val="24"/>
          <w:rPrChange w:id="1030" w:author="Luyu Liu" w:date="2019-12-17T15:56:00Z">
            <w:rPr/>
          </w:rPrChange>
        </w:rPr>
        <w:t xml:space="preserve">overall </w:t>
      </w:r>
      <w:r w:rsidR="004A4D57" w:rsidRPr="00400E0A">
        <w:rPr>
          <w:rFonts w:ascii="Times New Roman" w:hAnsi="Times New Roman" w:cs="Times New Roman"/>
          <w:b/>
          <w:sz w:val="24"/>
          <w:szCs w:val="24"/>
          <w:rPrChange w:id="1031" w:author="Luyu Liu" w:date="2019-12-17T15:56:00Z">
            <w:rPr/>
          </w:rPrChange>
        </w:rPr>
        <w:t>performance</w:t>
      </w:r>
    </w:p>
    <w:p w14:paraId="79484FE9" w14:textId="30D8279F"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del w:id="1032" w:author="Miller, Harvey J." w:date="2019-12-10T13:39:00Z">
        <w:r w:rsidR="004C032B" w:rsidRPr="00EA5C6A" w:rsidDel="00816A10">
          <w:rPr>
            <w:rFonts w:ascii="Times New Roman" w:hAnsi="Times New Roman" w:cs="Times New Roman"/>
            <w:sz w:val="24"/>
            <w:szCs w:val="24"/>
          </w:rPr>
          <w:delText xml:space="preserve">among </w:delText>
        </w:r>
      </w:del>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w:t>
      </w:r>
      <w:ins w:id="1033" w:author="Miller, Harvey J." w:date="2019-12-10T13:40:00Z">
        <w:r w:rsidR="00816A10">
          <w:rPr>
            <w:rFonts w:ascii="Times New Roman" w:hAnsi="Times New Roman" w:cs="Times New Roman"/>
            <w:sz w:val="24"/>
            <w:szCs w:val="24"/>
          </w:rPr>
          <w:t xml:space="preserve">time </w:t>
        </w:r>
      </w:ins>
      <w:del w:id="1034" w:author="Miller, Harvey J." w:date="2019-12-10T13:40:00Z">
        <w:r w:rsidR="00FC4F8C" w:rsidRPr="00EA5C6A" w:rsidDel="00816A10">
          <w:rPr>
            <w:rFonts w:ascii="Times New Roman" w:hAnsi="Times New Roman" w:cs="Times New Roman"/>
            <w:sz w:val="24"/>
            <w:szCs w:val="24"/>
          </w:rPr>
          <w:delText xml:space="preserve">and </w:delText>
        </w:r>
      </w:del>
      <w:r w:rsidR="00FC4F8C" w:rsidRPr="00EA5C6A">
        <w:rPr>
          <w:rFonts w:ascii="Times New Roman" w:hAnsi="Times New Roman" w:cs="Times New Roman"/>
          <w:sz w:val="24"/>
          <w:szCs w:val="24"/>
        </w:rPr>
        <w:t xml:space="preserve">average and standard deviation; they also have similar performance based on </w:t>
      </w:r>
      <w:ins w:id="1035" w:author="Miller, Harvey J." w:date="2019-12-10T13:40:00Z">
        <w:r w:rsidR="00816A10">
          <w:rPr>
            <w:rFonts w:ascii="Times New Roman" w:hAnsi="Times New Roman" w:cs="Times New Roman"/>
            <w:sz w:val="24"/>
            <w:szCs w:val="24"/>
          </w:rPr>
          <w:t xml:space="preserve">bus missed </w:t>
        </w:r>
      </w:ins>
      <w:r w:rsidR="00FC4F8C" w:rsidRPr="00EA5C6A">
        <w:rPr>
          <w:rFonts w:ascii="Times New Roman" w:hAnsi="Times New Roman" w:cs="Times New Roman"/>
          <w:sz w:val="24"/>
          <w:szCs w:val="24"/>
        </w:rPr>
        <w:t xml:space="preserve">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w:t>
      </w:r>
      <w:r w:rsidR="00EF3F1A" w:rsidRPr="00961F8B">
        <w:rPr>
          <w:rFonts w:ascii="Times New Roman" w:hAnsi="Times New Roman" w:cs="Times New Roman"/>
          <w:sz w:val="24"/>
          <w:szCs w:val="24"/>
        </w:rPr>
        <w:lastRenderedPageBreak/>
        <w:t xml:space="preserve">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ins w:id="1036" w:author="Luyu Liu" w:date="2019-12-17T18:27:00Z">
        <w:r w:rsidR="00343793" w:rsidRPr="00343793">
          <w:rPr>
            <w:rFonts w:ascii="Times New Roman" w:hAnsi="Times New Roman" w:cs="Times New Roman"/>
            <w:sz w:val="24"/>
            <w:szCs w:val="24"/>
            <w:rPrChange w:id="1037" w:author="Luyu Liu" w:date="2019-12-17T18:27:00Z">
              <w:rPr>
                <w:rFonts w:eastAsia="Yu Mincho"/>
                <w:lang w:eastAsia="ja-JP"/>
              </w:rPr>
            </w:rPrChange>
          </w:rPr>
          <w:t>(</w:t>
        </w:r>
        <w:r w:rsidR="00343793" w:rsidRPr="00343793">
          <w:rPr>
            <w:rFonts w:ascii="Times New Roman" w:hAnsi="Times New Roman" w:cs="Times New Roman"/>
            <w:sz w:val="24"/>
            <w:szCs w:val="24"/>
            <w:rPrChange w:id="1038" w:author="Luyu Liu" w:date="2019-12-17T18:27:00Z">
              <w:rPr>
                <w:noProof/>
              </w:rPr>
            </w:rPrChange>
          </w:rPr>
          <w:t>7</w:t>
        </w:r>
      </w:ins>
      <w:del w:id="1039" w:author="Luyu Liu" w:date="2019-12-17T18:27:00Z">
        <w:r w:rsidR="004552C1" w:rsidRPr="00961F8B" w:rsidDel="00343793">
          <w:rPr>
            <w:rFonts w:ascii="Times New Roman" w:hAnsi="Times New Roman" w:cs="Times New Roman"/>
            <w:sz w:val="24"/>
            <w:szCs w:val="24"/>
          </w:rPr>
          <w:delText>7</w:delText>
        </w:r>
      </w:del>
      <w:r w:rsidR="004552C1" w:rsidRPr="00961F8B">
        <w:rPr>
          <w:rFonts w:ascii="Times New Roman" w:hAnsi="Times New Roman" w:cs="Times New Roman"/>
          <w:sz w:val="24"/>
          <w:szCs w:val="24"/>
        </w:rPr>
        <w:fldChar w:fldCharType="end"/>
      </w:r>
      <w:ins w:id="1040" w:author="Luyu Liu" w:date="2019-12-17T18:27:00Z">
        <w:r w:rsidR="00343793">
          <w:rPr>
            <w:rFonts w:ascii="Times New Roman" w:hAnsi="Times New Roman" w:cs="Times New Roman"/>
            <w:sz w:val="24"/>
            <w:szCs w:val="24"/>
          </w:rPr>
          <w:t>)</w:t>
        </w:r>
      </w:ins>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1041"/>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1042"/>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042"/>
            <w:r w:rsidR="0031733F">
              <w:rPr>
                <w:rStyle w:val="CommentReference"/>
              </w:rPr>
              <w:commentReference w:id="1042"/>
            </w:r>
            <w:r w:rsidR="000831FD">
              <w:rPr>
                <w:rStyle w:val="CommentReference"/>
              </w:rPr>
              <w:commentReference w:id="1041"/>
            </w:r>
          </w:p>
        </w:tc>
      </w:tr>
      <w:commentRangeEnd w:id="1041"/>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1043" w:name="_Ref15136477"/>
      <w:r>
        <w:t xml:space="preserve">Table </w:t>
      </w:r>
      <w:fldSimple w:instr=" SEQ Table \* ARABIC ">
        <w:r>
          <w:rPr>
            <w:noProof/>
          </w:rPr>
          <w:t>2</w:t>
        </w:r>
      </w:fldSimple>
      <w:bookmarkEnd w:id="1043"/>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0FA0C5B4"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044" w:author="Luyu Liu" w:date="2019-12-17T18:27:00Z">
        <w:r w:rsidR="00370AE9" w:rsidRPr="00333E7A">
          <w:rPr>
            <w:rFonts w:ascii="Times New Roman" w:hAnsi="Times New Roman" w:cs="Times New Roman"/>
            <w:sz w:val="24"/>
            <w:szCs w:val="24"/>
          </w:rPr>
          <w:t xml:space="preserve">Figure </w:t>
        </w:r>
        <w:r w:rsidR="00370AE9">
          <w:rPr>
            <w:rFonts w:ascii="Times New Roman" w:hAnsi="Times New Roman" w:cs="Times New Roman"/>
            <w:sz w:val="24"/>
            <w:szCs w:val="24"/>
          </w:rPr>
          <w:t>2</w:t>
        </w:r>
      </w:ins>
      <w:del w:id="1045" w:author="Luyu Liu" w:date="2019-12-17T18:14:00Z">
        <w:r w:rsidRPr="00774C49" w:rsidDel="002142A3">
          <w:rPr>
            <w:rFonts w:ascii="Times New Roman" w:hAnsi="Times New Roman" w:cs="Times New Roman"/>
            <w:sz w:val="24"/>
            <w:szCs w:val="24"/>
          </w:rPr>
          <w:delText>Figure 2</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046" w:author="Luyu Liu" w:date="2019-12-17T18:27:00Z">
        <w:r w:rsidR="00370AE9" w:rsidRPr="00EF6015">
          <w:rPr>
            <w:rFonts w:ascii="Times New Roman" w:hAnsi="Times New Roman" w:cs="Times New Roman"/>
            <w:sz w:val="24"/>
            <w:szCs w:val="24"/>
          </w:rPr>
          <w:t xml:space="preserve">Figure </w:t>
        </w:r>
        <w:r w:rsidR="00370AE9">
          <w:rPr>
            <w:rFonts w:ascii="Times New Roman" w:hAnsi="Times New Roman" w:cs="Times New Roman"/>
            <w:sz w:val="24"/>
            <w:szCs w:val="24"/>
          </w:rPr>
          <w:t>3</w:t>
        </w:r>
      </w:ins>
      <w:del w:id="1047" w:author="Luyu Liu" w:date="2019-12-17T18:14:00Z">
        <w:r w:rsidRPr="00774C49" w:rsidDel="002142A3">
          <w:rPr>
            <w:rFonts w:ascii="Times New Roman" w:hAnsi="Times New Roman" w:cs="Times New Roman"/>
            <w:sz w:val="24"/>
            <w:szCs w:val="24"/>
          </w:rPr>
          <w:delText>Figure 3</w:delText>
        </w:r>
      </w:del>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699FD45D" w:rsidR="00774C49" w:rsidRDefault="00774C49" w:rsidP="00774C49">
      <w:pPr>
        <w:spacing w:line="256" w:lineRule="auto"/>
        <w:ind w:firstLine="720"/>
        <w:jc w:val="both"/>
        <w:rPr>
          <w:ins w:id="1048" w:author="Luyu Liu" w:date="2019-12-17T22:38:00Z"/>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049" w:author="Luyu Liu" w:date="2019-12-17T18:14:00Z">
        <w:r w:rsidR="002142A3" w:rsidRPr="00065BDE">
          <w:rPr>
            <w:rFonts w:ascii="Times New Roman" w:hAnsi="Times New Roman" w:cs="Times New Roman"/>
            <w:sz w:val="24"/>
            <w:szCs w:val="24"/>
          </w:rPr>
          <w:t xml:space="preserve">Figure </w:t>
        </w:r>
        <w:r w:rsidR="002142A3">
          <w:rPr>
            <w:rFonts w:ascii="Times New Roman" w:hAnsi="Times New Roman" w:cs="Times New Roman"/>
            <w:sz w:val="24"/>
            <w:szCs w:val="24"/>
          </w:rPr>
          <w:t>8</w:t>
        </w:r>
      </w:ins>
      <w:del w:id="1050" w:author="Luyu Liu" w:date="2019-12-17T18:14:00Z">
        <w:r w:rsidR="00CA19A2" w:rsidRPr="00065BDE" w:rsidDel="002142A3">
          <w:rPr>
            <w:rFonts w:ascii="Times New Roman" w:hAnsi="Times New Roman" w:cs="Times New Roman"/>
            <w:sz w:val="24"/>
            <w:szCs w:val="24"/>
          </w:rPr>
          <w:delText xml:space="preserve">Figure </w:delText>
        </w:r>
        <w:r w:rsidR="00CA19A2" w:rsidDel="002142A3">
          <w:rPr>
            <w:rFonts w:ascii="Times New Roman" w:hAnsi="Times New Roman" w:cs="Times New Roman"/>
            <w:sz w:val="24"/>
            <w:szCs w:val="24"/>
          </w:rPr>
          <w:delText>8</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33A2F543" w14:textId="77777777" w:rsidR="008A75F8" w:rsidRPr="00774C49" w:rsidRDefault="008A75F8" w:rsidP="00774C49">
      <w:pPr>
        <w:spacing w:line="256" w:lineRule="auto"/>
        <w:ind w:firstLine="720"/>
        <w:jc w:val="both"/>
        <w:rPr>
          <w:rFonts w:ascii="Times New Roman" w:hAnsi="Times New Roman" w:cs="Times New Roman"/>
          <w:sz w:val="24"/>
          <w:szCs w:val="24"/>
        </w:rPr>
      </w:pPr>
    </w:p>
    <w:p w14:paraId="5208AEDB" w14:textId="593BE3D2" w:rsidR="00774C49" w:rsidDel="008A75F8" w:rsidRDefault="00774C49" w:rsidP="00774C49">
      <w:pPr>
        <w:pStyle w:val="TimesNewRoman"/>
        <w:ind w:firstLine="720"/>
        <w:jc w:val="both"/>
        <w:rPr>
          <w:del w:id="1051" w:author="Luyu Liu" w:date="2019-12-17T22:38:00Z"/>
        </w:rPr>
      </w:pPr>
    </w:p>
    <w:p w14:paraId="3228F57B" w14:textId="58ABFDFE" w:rsidR="00774C49" w:rsidRPr="005128A9" w:rsidRDefault="00774C49" w:rsidP="00774C49">
      <w:pPr>
        <w:pStyle w:val="TimesNewRoman"/>
        <w:keepNext/>
        <w:jc w:val="center"/>
      </w:pPr>
      <w:del w:id="1052" w:author="Luyu Liu" w:date="2019-12-17T22:38:00Z">
        <w:r w:rsidDel="008A75F8">
          <w:rPr>
            <w:noProof/>
            <w:lang w:eastAsia="en-US"/>
          </w:rPr>
          <w:drawing>
            <wp:inline distT="0" distB="0" distL="0" distR="0" wp14:anchorId="0126AEA9" wp14:editId="7E53728C">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r w:rsidRPr="00862C5F">
        <w:rPr>
          <w:noProof/>
        </w:rPr>
        <w:t xml:space="preserve"> </w:t>
      </w:r>
      <w:del w:id="1053" w:author="Luyu Liu" w:date="2019-12-17T22:38:00Z">
        <w:r w:rsidDel="008A75F8">
          <w:rPr>
            <w:noProof/>
            <w:lang w:eastAsia="en-US"/>
          </w:rPr>
          <w:drawing>
            <wp:inline distT="0" distB="0" distL="0" distR="0" wp14:anchorId="6685D3DC" wp14:editId="5C68D0C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ins w:id="1054" w:author="Luyu Liu" w:date="2019-12-17T22:38:00Z">
        <w:r w:rsidR="008A75F8">
          <w:rPr>
            <w:noProof/>
          </w:rPr>
          <w:drawing>
            <wp:inline distT="0" distB="0" distL="0" distR="0" wp14:anchorId="11F832F9" wp14:editId="612EBA3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ins>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1055" w:name="_Ref18339654"/>
      <w:commentRangeStart w:id="1056"/>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055"/>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056"/>
      <w:r>
        <w:rPr>
          <w:rStyle w:val="CommentReference"/>
        </w:rPr>
        <w:commentReference w:id="1056"/>
      </w:r>
    </w:p>
    <w:p w14:paraId="7F7AB163" w14:textId="493B7237"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w:t>
      </w:r>
      <w:ins w:id="1057" w:author="Miller, Harvey J." w:date="2019-12-10T13:41:00Z">
        <w:r w:rsidR="00745E73">
          <w:rPr>
            <w:rFonts w:ascii="Times New Roman" w:hAnsi="Times New Roman" w:cs="Times New Roman"/>
            <w:sz w:val="24"/>
            <w:szCs w:val="24"/>
          </w:rPr>
          <w:t>note these are based on overall performance.  T</w:t>
        </w:r>
      </w:ins>
      <w:del w:id="1058" w:author="Miller, Harvey J." w:date="2019-12-10T13:42:00Z">
        <w:r w:rsidR="00933D9F" w:rsidDel="00745E73">
          <w:rPr>
            <w:rFonts w:ascii="Times New Roman" w:hAnsi="Times New Roman" w:cs="Times New Roman"/>
            <w:sz w:val="24"/>
            <w:szCs w:val="24"/>
          </w:rPr>
          <w:delText>t</w:delText>
        </w:r>
      </w:del>
      <w:r w:rsidR="00933D9F">
        <w:rPr>
          <w:rFonts w:ascii="Times New Roman" w:hAnsi="Times New Roman" w:cs="Times New Roman"/>
          <w:sz w:val="24"/>
          <w:szCs w:val="24"/>
        </w:rPr>
        <w:t xml:space="preserve">he effectiveness of </w:t>
      </w:r>
      <w:ins w:id="1059" w:author="Miller, Harvey J." w:date="2019-12-10T13:41:00Z">
        <w:r w:rsidR="00745E73">
          <w:rPr>
            <w:rFonts w:ascii="Times New Roman" w:hAnsi="Times New Roman" w:cs="Times New Roman"/>
            <w:sz w:val="24"/>
            <w:szCs w:val="24"/>
          </w:rPr>
          <w:t xml:space="preserve">these </w:t>
        </w:r>
      </w:ins>
      <w:del w:id="1060" w:author="Miller, Harvey J." w:date="2019-12-10T13:41:00Z">
        <w:r w:rsidR="00933D9F" w:rsidDel="00745E73">
          <w:rPr>
            <w:rFonts w:ascii="Times New Roman" w:hAnsi="Times New Roman" w:cs="Times New Roman"/>
            <w:sz w:val="24"/>
            <w:szCs w:val="24"/>
          </w:rPr>
          <w:delText xml:space="preserve">RTI-based </w:delText>
        </w:r>
      </w:del>
      <w:r w:rsidR="00933D9F">
        <w:rPr>
          <w:rFonts w:ascii="Times New Roman" w:hAnsi="Times New Roman" w:cs="Times New Roman"/>
          <w:sz w:val="24"/>
          <w:szCs w:val="24"/>
        </w:rPr>
        <w:t xml:space="preserve">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732E060A" w:rsidR="00B2390C" w:rsidRPr="00B2390C" w:rsidRDefault="00B2390C">
      <w:pPr>
        <w:pStyle w:val="IndentTimesNewRoman"/>
        <w:numPr>
          <w:ilvl w:val="1"/>
          <w:numId w:val="5"/>
        </w:numPr>
        <w:rPr>
          <w:b/>
        </w:rPr>
        <w:pPrChange w:id="1061" w:author="Luyu Liu" w:date="2019-12-17T15:56:00Z">
          <w:pPr>
            <w:pStyle w:val="IndentTimesNewRoman"/>
            <w:numPr>
              <w:ilvl w:val="1"/>
              <w:numId w:val="9"/>
            </w:numPr>
            <w:ind w:left="360" w:hanging="360"/>
          </w:pPr>
        </w:pPrChange>
      </w:pPr>
      <w:r>
        <w:rPr>
          <w:b/>
        </w:rPr>
        <w:t>T</w:t>
      </w:r>
      <w:r w:rsidR="00A87B3B">
        <w:rPr>
          <w:b/>
        </w:rPr>
        <w:t>PS</w:t>
      </w:r>
      <w:r>
        <w:rPr>
          <w:b/>
        </w:rPr>
        <w:t xml:space="preserve"> performance over time</w:t>
      </w:r>
    </w:p>
    <w:p w14:paraId="5768E356" w14:textId="77777777" w:rsidR="00855803" w:rsidRPr="00855803" w:rsidRDefault="007F135D" w:rsidP="00855803">
      <w:pPr>
        <w:pStyle w:val="IndentTimesNewRoman"/>
        <w:numPr>
          <w:ilvl w:val="2"/>
          <w:numId w:val="5"/>
        </w:numPr>
        <w:jc w:val="both"/>
        <w:rPr>
          <w:ins w:id="1062" w:author="Luyu Liu" w:date="2019-12-17T16:06:00Z"/>
          <w:bCs/>
          <w:rPrChange w:id="1063" w:author="Luyu Liu" w:date="2019-12-17T16:06:00Z">
            <w:rPr>
              <w:ins w:id="1064" w:author="Luyu Liu" w:date="2019-12-17T16:06:00Z"/>
              <w:b/>
            </w:rPr>
          </w:rPrChange>
        </w:rPr>
      </w:pPr>
      <w:r w:rsidRPr="00855803">
        <w:rPr>
          <w:bCs/>
          <w:rPrChange w:id="1065" w:author="Luyu Liu" w:date="2019-12-17T16:06:00Z">
            <w:rPr>
              <w:b/>
            </w:rPr>
          </w:rPrChange>
        </w:rPr>
        <w:t>Hourly pattern</w:t>
      </w:r>
      <w:del w:id="1066" w:author="Luyu Liu" w:date="2019-12-17T16:08:00Z">
        <w:r w:rsidRPr="00855803" w:rsidDel="00E844EA">
          <w:rPr>
            <w:bCs/>
            <w:rPrChange w:id="1067" w:author="Luyu Liu" w:date="2019-12-17T16:06:00Z">
              <w:rPr>
                <w:b/>
              </w:rPr>
            </w:rPrChange>
          </w:rPr>
          <w:delText xml:space="preserve">.  </w:delText>
        </w:r>
      </w:del>
    </w:p>
    <w:p w14:paraId="3FEE475C" w14:textId="27072025" w:rsidR="00F82824" w:rsidRPr="007F135D" w:rsidRDefault="00F82824" w:rsidP="0001461D">
      <w:pPr>
        <w:pStyle w:val="IndentTimesNewRoman"/>
        <w:ind w:firstLine="0"/>
        <w:jc w:val="both"/>
        <w:rPr>
          <w:b/>
        </w:rPr>
      </w:pPr>
      <w:r>
        <w:fldChar w:fldCharType="begin"/>
      </w:r>
      <w:r>
        <w:instrText xml:space="preserve"> REF _Ref11510776 \h </w:instrText>
      </w:r>
      <w:r w:rsidR="00B2390C">
        <w:instrText xml:space="preserve"> \* MERGEFORMAT </w:instrText>
      </w:r>
      <w:r>
        <w:fldChar w:fldCharType="separate"/>
      </w:r>
      <w:r w:rsidR="00AF1C7C" w:rsidRPr="00B338F3">
        <w:t xml:space="preserve">Figure </w:t>
      </w:r>
      <w:r w:rsidR="00AF1C7C">
        <w:rPr>
          <w:noProof/>
        </w:rPr>
        <w:t>8</w:t>
      </w:r>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9AF2BF1" w:rsidR="00F82824" w:rsidRDefault="00526D86" w:rsidP="00B2390C">
      <w:pPr>
        <w:pStyle w:val="IndentTimesNewRoman"/>
        <w:jc w:val="both"/>
      </w:pPr>
      <w:r>
        <w:lastRenderedPageBreak/>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1068"/>
      <w:r w:rsidR="00F82824">
        <w:t>This suggests that PT is more sensitive to the headway</w:t>
      </w:r>
      <w:r w:rsidR="005F6743">
        <w:t xml:space="preserve"> and delays than ST</w:t>
      </w:r>
      <w:ins w:id="1069" w:author="Miller, Harvey J." w:date="2019-12-10T13:43:00Z">
        <w:r w:rsidR="00745E73">
          <w:t>.</w:t>
        </w:r>
      </w:ins>
      <w:del w:id="1070" w:author="Miller, Harvey J." w:date="2019-12-10T13:43:00Z">
        <w:r w:rsidR="005F6743" w:rsidDel="00745E73">
          <w:delText xml:space="preserve">, illustrating </w:delText>
        </w:r>
        <w:r w:rsidDel="00745E73">
          <w:delText>some of the marginal benefits of RTI</w:delText>
        </w:r>
        <w:r w:rsidR="00F82824" w:rsidDel="00745E73">
          <w:delText>.</w:delText>
        </w:r>
        <w:commentRangeEnd w:id="1068"/>
        <w:r w:rsidDel="00745E73">
          <w:rPr>
            <w:rStyle w:val="CommentReference"/>
            <w:rFonts w:asciiTheme="minorHAnsi" w:hAnsiTheme="minorHAnsi" w:cstheme="minorBidi"/>
          </w:rPr>
          <w:commentReference w:id="1068"/>
        </w:r>
      </w:del>
    </w:p>
    <w:p w14:paraId="7A96F31E" w14:textId="4AFF3880" w:rsidR="00F82824" w:rsidRDefault="00F82824" w:rsidP="00F82824">
      <w:pPr>
        <w:pStyle w:val="IndentTimesNewRoman"/>
        <w:keepNext/>
        <w:ind w:firstLine="0"/>
      </w:pPr>
      <w:del w:id="1071" w:author="Luyu Liu" w:date="2019-12-17T22:39:00Z">
        <w:r w:rsidDel="008A75F8">
          <w:rPr>
            <w:noProof/>
            <w:lang w:eastAsia="en-US"/>
          </w:rPr>
          <w:drawing>
            <wp:inline distT="0" distB="0" distL="0" distR="0" wp14:anchorId="426CBEE0" wp14:editId="7C57EFA8">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ins w:id="1072" w:author="Luyu Liu" w:date="2019-12-17T22:39:00Z">
        <w:r w:rsidR="008A75F8">
          <w:rPr>
            <w:noProof/>
          </w:rPr>
          <w:drawing>
            <wp:inline distT="0" distB="0" distL="0" distR="0" wp14:anchorId="16129879" wp14:editId="018AF5AA">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ins>
    </w:p>
    <w:p w14:paraId="0BF9B279" w14:textId="74979686" w:rsidR="00F82824" w:rsidRDefault="00F82824" w:rsidP="00F82824">
      <w:pPr>
        <w:spacing w:line="256" w:lineRule="auto"/>
        <w:jc w:val="center"/>
        <w:rPr>
          <w:rFonts w:ascii="Times New Roman" w:hAnsi="Times New Roman" w:cs="Times New Roman"/>
          <w:sz w:val="24"/>
          <w:szCs w:val="24"/>
        </w:rPr>
      </w:pPr>
      <w:bookmarkStart w:id="1073" w:name="_Ref11510776"/>
      <w:commentRangeStart w:id="1074"/>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1073"/>
      <w:r w:rsidR="00BE78D3">
        <w:rPr>
          <w:rFonts w:ascii="Times New Roman" w:hAnsi="Times New Roman" w:cs="Times New Roman"/>
          <w:sz w:val="24"/>
          <w:szCs w:val="24"/>
        </w:rPr>
        <w:t>: T</w:t>
      </w:r>
      <w:ins w:id="1075" w:author="Luyu Liu" w:date="2019-12-17T22:34:00Z">
        <w:r w:rsidR="00DD16AE">
          <w:rPr>
            <w:rFonts w:ascii="Times New Roman" w:hAnsi="Times New Roman" w:cs="Times New Roman"/>
            <w:sz w:val="24"/>
            <w:szCs w:val="24"/>
          </w:rPr>
          <w:t>PS</w:t>
        </w:r>
      </w:ins>
      <w:del w:id="1076" w:author="Luyu Liu" w:date="2019-12-17T22:34:00Z">
        <w:r w:rsidR="00BE78D3" w:rsidDel="00DD16AE">
          <w:rPr>
            <w:rFonts w:ascii="Times New Roman" w:hAnsi="Times New Roman" w:cs="Times New Roman"/>
            <w:sz w:val="24"/>
            <w:szCs w:val="24"/>
          </w:rPr>
          <w:delText>SP</w:delText>
        </w:r>
      </w:del>
      <w:r w:rsidR="00BE78D3">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074"/>
      <w:r w:rsidR="002501BF">
        <w:rPr>
          <w:rStyle w:val="CommentReference"/>
        </w:rPr>
        <w:commentReference w:id="1074"/>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DC392A0" w:rsidR="00F82824" w:rsidRDefault="00F82824" w:rsidP="00F82824">
      <w:pPr>
        <w:keepNext/>
        <w:spacing w:line="256" w:lineRule="auto"/>
      </w:pPr>
      <w:del w:id="1077" w:author="Luyu Liu" w:date="2019-12-17T22:39:00Z">
        <w:r w:rsidDel="008A75F8">
          <w:rPr>
            <w:noProof/>
            <w:lang w:eastAsia="en-US"/>
          </w:rPr>
          <w:lastRenderedPageBreak/>
          <w:drawing>
            <wp:inline distT="0" distB="0" distL="0" distR="0" wp14:anchorId="0EB7D0F6" wp14:editId="4BC4DC78">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del>
      <w:ins w:id="1078" w:author="Luyu Liu" w:date="2019-12-17T22:39:00Z">
        <w:r w:rsidR="008A75F8">
          <w:rPr>
            <w:noProof/>
          </w:rPr>
          <w:drawing>
            <wp:inline distT="0" distB="0" distL="0" distR="0" wp14:anchorId="7DB6D8B8" wp14:editId="5755484D">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ins>
    </w:p>
    <w:p w14:paraId="178AC9CF" w14:textId="40CAC6A2" w:rsidR="00F82824" w:rsidRDefault="00F82824" w:rsidP="00F82824">
      <w:pPr>
        <w:spacing w:line="256" w:lineRule="auto"/>
        <w:jc w:val="center"/>
        <w:rPr>
          <w:rFonts w:ascii="Times New Roman" w:hAnsi="Times New Roman" w:cs="Times New Roman"/>
          <w:sz w:val="24"/>
          <w:szCs w:val="24"/>
        </w:rPr>
      </w:pPr>
      <w:bookmarkStart w:id="1079" w:name="_Ref24372002"/>
      <w:commentRangeStart w:id="1080"/>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1079"/>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1080"/>
      <w:r w:rsidR="002501BF">
        <w:rPr>
          <w:rStyle w:val="CommentReference"/>
        </w:rPr>
        <w:commentReference w:id="1080"/>
      </w:r>
    </w:p>
    <w:p w14:paraId="364E79F0" w14:textId="2D02B334" w:rsidR="00855803" w:rsidRPr="00855803" w:rsidRDefault="008C50B5">
      <w:pPr>
        <w:pStyle w:val="ListParagraph"/>
        <w:numPr>
          <w:ilvl w:val="2"/>
          <w:numId w:val="5"/>
        </w:numPr>
        <w:spacing w:line="256" w:lineRule="auto"/>
        <w:jc w:val="both"/>
        <w:rPr>
          <w:ins w:id="1081" w:author="Luyu Liu" w:date="2019-12-17T16:06:00Z"/>
          <w:rFonts w:ascii="Times New Roman" w:hAnsi="Times New Roman" w:cs="Times New Roman"/>
          <w:bCs/>
          <w:sz w:val="24"/>
          <w:szCs w:val="24"/>
          <w:rPrChange w:id="1082" w:author="Luyu Liu" w:date="2019-12-17T16:06:00Z">
            <w:rPr>
              <w:ins w:id="1083" w:author="Luyu Liu" w:date="2019-12-17T16:06:00Z"/>
            </w:rPr>
          </w:rPrChange>
        </w:rPr>
        <w:pPrChange w:id="1084" w:author="Luyu Liu" w:date="2019-12-17T16:06:00Z">
          <w:pPr>
            <w:spacing w:line="256" w:lineRule="auto"/>
            <w:jc w:val="both"/>
          </w:pPr>
        </w:pPrChange>
      </w:pPr>
      <w:r w:rsidRPr="00855803">
        <w:rPr>
          <w:rFonts w:ascii="Times New Roman" w:hAnsi="Times New Roman" w:cs="Times New Roman"/>
          <w:bCs/>
          <w:sz w:val="24"/>
          <w:szCs w:val="24"/>
          <w:rPrChange w:id="1085" w:author="Luyu Liu" w:date="2019-12-17T16:06:00Z">
            <w:rPr/>
          </w:rPrChange>
        </w:rPr>
        <w:t>S</w:t>
      </w:r>
      <w:r w:rsidR="00952DE0" w:rsidRPr="00855803">
        <w:rPr>
          <w:rFonts w:ascii="Times New Roman" w:hAnsi="Times New Roman" w:cs="Times New Roman"/>
          <w:bCs/>
          <w:sz w:val="24"/>
          <w:szCs w:val="24"/>
          <w:rPrChange w:id="1086" w:author="Luyu Liu" w:date="2019-12-17T16:06:00Z">
            <w:rPr/>
          </w:rPrChange>
        </w:rPr>
        <w:t>ervice headway</w:t>
      </w:r>
      <w:del w:id="1087" w:author="Luyu Liu" w:date="2019-12-17T16:08:00Z">
        <w:r w:rsidR="00952DE0" w:rsidRPr="00855803" w:rsidDel="00E844EA">
          <w:rPr>
            <w:rFonts w:ascii="Times New Roman" w:hAnsi="Times New Roman" w:cs="Times New Roman"/>
            <w:bCs/>
            <w:sz w:val="24"/>
            <w:szCs w:val="24"/>
            <w:rPrChange w:id="1088" w:author="Luyu Liu" w:date="2019-12-17T16:06:00Z">
              <w:rPr/>
            </w:rPrChange>
          </w:rPr>
          <w:delText xml:space="preserve">.  </w:delText>
        </w:r>
      </w:del>
    </w:p>
    <w:p w14:paraId="58DA341B" w14:textId="6DE64769" w:rsidR="00952DE0" w:rsidRDefault="00952DE0" w:rsidP="008C50B5">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460DE6CB" w14:textId="6FDBC4FE"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ins w:id="1089" w:author="Luyu Liu" w:date="2019-12-17T18:14:00Z">
        <w:r w:rsidR="002142A3" w:rsidRPr="002142A3">
          <w:rPr>
            <w:rFonts w:ascii="Times New Roman" w:hAnsi="Times New Roman" w:cs="Times New Roman"/>
            <w:sz w:val="24"/>
            <w:szCs w:val="24"/>
            <w:rPrChange w:id="1090" w:author="Luyu Liu" w:date="2019-12-17T18:14:00Z">
              <w:rPr/>
            </w:rPrChange>
          </w:rPr>
          <w:t xml:space="preserve">Figure </w:t>
        </w:r>
        <w:r w:rsidR="002142A3" w:rsidRPr="002142A3">
          <w:rPr>
            <w:rFonts w:ascii="Times New Roman" w:hAnsi="Times New Roman" w:cs="Times New Roman"/>
            <w:sz w:val="24"/>
            <w:szCs w:val="24"/>
            <w:rPrChange w:id="1091" w:author="Luyu Liu" w:date="2019-12-17T18:14:00Z">
              <w:rPr>
                <w:noProof/>
              </w:rPr>
            </w:rPrChange>
          </w:rPr>
          <w:t>11</w:t>
        </w:r>
      </w:ins>
      <w:del w:id="1092" w:author="Luyu Liu" w:date="2019-12-17T18:14:00Z">
        <w:r w:rsidRPr="00952DE0" w:rsidDel="002142A3">
          <w:rPr>
            <w:rFonts w:ascii="Times New Roman" w:hAnsi="Times New Roman" w:cs="Times New Roman"/>
            <w:sz w:val="24"/>
            <w:szCs w:val="24"/>
          </w:rPr>
          <w:delText>Figure 11</w:delText>
        </w:r>
      </w:del>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5F1F3967"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w:t>
      </w:r>
      <w:del w:id="1093" w:author="Luyu Liu" w:date="2019-12-17T18:14:00Z">
        <w:r w:rsidRPr="001C79B2" w:rsidDel="002142A3">
          <w:rPr>
            <w:rFonts w:ascii="Times New Roman" w:hAnsi="Times New Roman" w:cs="Times New Roman"/>
            <w:sz w:val="24"/>
            <w:szCs w:val="24"/>
          </w:rPr>
          <w:delText xml:space="preserve">the </w:delText>
        </w:r>
        <w:r w:rsidDel="002142A3">
          <w:rPr>
            <w:rFonts w:ascii="Times New Roman" w:hAnsi="Times New Roman" w:cs="Times New Roman"/>
            <w:sz w:val="24"/>
            <w:szCs w:val="24"/>
          </w:rPr>
          <w:delText>each</w:delText>
        </w:r>
      </w:del>
      <w:ins w:id="1094" w:author="Luyu Liu" w:date="2019-12-17T18:14:00Z">
        <w:r w:rsidR="002142A3" w:rsidRPr="001C79B2">
          <w:rPr>
            <w:rFonts w:ascii="Times New Roman" w:hAnsi="Times New Roman" w:cs="Times New Roman"/>
            <w:sz w:val="24"/>
            <w:szCs w:val="24"/>
          </w:rPr>
          <w:t>each</w:t>
        </w:r>
      </w:ins>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095" w:author="Luyu Liu" w:date="2019-12-17T18:14:00Z">
        <w:r w:rsidR="002142A3" w:rsidRPr="002142A3">
          <w:rPr>
            <w:rFonts w:ascii="Times New Roman" w:hAnsi="Times New Roman" w:cs="Times New Roman"/>
            <w:sz w:val="24"/>
            <w:szCs w:val="24"/>
            <w:rPrChange w:id="1096" w:author="Luyu Liu" w:date="2019-12-17T18:14:00Z">
              <w:rPr/>
            </w:rPrChange>
          </w:rPr>
          <w:t xml:space="preserve">Figure </w:t>
        </w:r>
        <w:r w:rsidR="002142A3" w:rsidRPr="002142A3">
          <w:rPr>
            <w:rFonts w:ascii="Times New Roman" w:hAnsi="Times New Roman" w:cs="Times New Roman"/>
            <w:sz w:val="24"/>
            <w:szCs w:val="24"/>
            <w:rPrChange w:id="1097" w:author="Luyu Liu" w:date="2019-12-17T18:14:00Z">
              <w:rPr>
                <w:noProof/>
              </w:rPr>
            </w:rPrChange>
          </w:rPr>
          <w:t>11</w:t>
        </w:r>
      </w:ins>
      <w:del w:id="1098" w:author="Luyu Liu" w:date="2019-12-17T18:14:00Z">
        <w:r w:rsidRPr="00952DE0" w:rsidDel="002142A3">
          <w:rPr>
            <w:rFonts w:ascii="Times New Roman" w:hAnsi="Times New Roman" w:cs="Times New Roman"/>
            <w:sz w:val="24"/>
            <w:szCs w:val="24"/>
          </w:rPr>
          <w:delText>Figure 11</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192B9A61" w:rsidR="00952DE0" w:rsidRDefault="00952DE0" w:rsidP="00952DE0">
      <w:pPr>
        <w:keepNext/>
        <w:spacing w:line="256" w:lineRule="auto"/>
        <w:jc w:val="center"/>
      </w:pPr>
      <w:del w:id="1099" w:author="Luyu Liu" w:date="2019-12-17T22:39:00Z">
        <w:r w:rsidDel="008A75F8">
          <w:rPr>
            <w:noProof/>
            <w:lang w:eastAsia="en-US"/>
          </w:rPr>
          <w:lastRenderedPageBreak/>
          <w:drawing>
            <wp:inline distT="0" distB="0" distL="0" distR="0" wp14:anchorId="07DEFBC4" wp14:editId="05CD8751">
              <wp:extent cx="2984500" cy="2867803"/>
              <wp:effectExtent l="0" t="0" r="635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Del="008A75F8">
          <w:rPr>
            <w:noProof/>
            <w:lang w:eastAsia="en-US"/>
          </w:rPr>
          <w:drawing>
            <wp:inline distT="0" distB="0" distL="0" distR="0" wp14:anchorId="48C8958A" wp14:editId="25AD1BFB">
              <wp:extent cx="2950210" cy="2870274"/>
              <wp:effectExtent l="0" t="0" r="254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del>
      <w:ins w:id="1100" w:author="Luyu Liu" w:date="2019-12-17T22:39:00Z">
        <w:r w:rsidR="008A75F8">
          <w:rPr>
            <w:noProof/>
          </w:rPr>
          <w:drawing>
            <wp:inline distT="0" distB="0" distL="0" distR="0" wp14:anchorId="736A81F0" wp14:editId="53810F0F">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ins>
    </w:p>
    <w:p w14:paraId="78C3BAB7" w14:textId="5544A984" w:rsidR="00952DE0" w:rsidDel="00E844EA" w:rsidRDefault="00952DE0" w:rsidP="00E844EA">
      <w:pPr>
        <w:pStyle w:val="IndentTimesNewRoman"/>
        <w:ind w:firstLine="0"/>
        <w:jc w:val="center"/>
        <w:rPr>
          <w:del w:id="1101" w:author="Luyu Liu" w:date="2019-12-17T16:09:00Z"/>
          <w:b/>
        </w:rPr>
      </w:pPr>
      <w:bookmarkStart w:id="1102" w:name="_Ref21939313"/>
      <w:commentRangeStart w:id="1103"/>
      <w:commentRangeStart w:id="1104"/>
      <w:r w:rsidRPr="00214628">
        <w:t xml:space="preserve">Figure </w:t>
      </w:r>
      <w:fldSimple w:instr=" SEQ Figure \* ARABIC ">
        <w:r>
          <w:rPr>
            <w:noProof/>
          </w:rPr>
          <w:t>11</w:t>
        </w:r>
      </w:fldSimple>
      <w:bookmarkEnd w:id="1102"/>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1103"/>
      <w:r w:rsidR="0040511B">
        <w:rPr>
          <w:rStyle w:val="CommentReference"/>
          <w:rFonts w:asciiTheme="minorHAnsi" w:hAnsiTheme="minorHAnsi" w:cstheme="minorBidi"/>
        </w:rPr>
        <w:commentReference w:id="1103"/>
      </w:r>
      <w:commentRangeEnd w:id="1104"/>
      <w:r w:rsidR="003E045A">
        <w:rPr>
          <w:rStyle w:val="CommentReference"/>
          <w:rFonts w:asciiTheme="minorHAnsi" w:hAnsiTheme="minorHAnsi" w:cstheme="minorBidi"/>
        </w:rPr>
        <w:commentReference w:id="1104"/>
      </w:r>
    </w:p>
    <w:p w14:paraId="18986B43" w14:textId="2A579E77" w:rsidR="00E844EA" w:rsidRDefault="00E844EA" w:rsidP="00952DE0">
      <w:pPr>
        <w:pStyle w:val="IndentTimesNewRoman"/>
        <w:ind w:firstLine="0"/>
        <w:jc w:val="center"/>
        <w:rPr>
          <w:ins w:id="1105" w:author="Luyu Liu" w:date="2019-12-17T16:09:00Z"/>
          <w:b/>
        </w:rPr>
      </w:pPr>
    </w:p>
    <w:p w14:paraId="2F047277" w14:textId="6B5D9B7D" w:rsidR="00EF3EDC" w:rsidRDefault="00EF3EDC" w:rsidP="00E844EA">
      <w:pPr>
        <w:pStyle w:val="IndentTimesNewRoman"/>
        <w:ind w:firstLine="0"/>
        <w:rPr>
          <w:ins w:id="1106" w:author="Luyu Liu" w:date="2019-12-17T16:11:00Z"/>
          <w:b/>
        </w:rPr>
      </w:pPr>
    </w:p>
    <w:p w14:paraId="31F62EBE" w14:textId="757A9456" w:rsidR="00EF3EDC" w:rsidRDefault="00EF3EDC" w:rsidP="00EF3EDC">
      <w:pPr>
        <w:pStyle w:val="IndentTimesNewRoman"/>
        <w:numPr>
          <w:ilvl w:val="1"/>
          <w:numId w:val="5"/>
        </w:numPr>
        <w:rPr>
          <w:ins w:id="1107" w:author="Luyu Liu" w:date="2019-12-17T16:12:00Z"/>
          <w:b/>
        </w:rPr>
      </w:pPr>
      <w:ins w:id="1108" w:author="Luyu Liu" w:date="2019-12-17T16:11:00Z">
        <w:r>
          <w:rPr>
            <w:b/>
          </w:rPr>
          <w:t>TPS performance over space</w:t>
        </w:r>
      </w:ins>
    </w:p>
    <w:p w14:paraId="3BD81A1E" w14:textId="019B8813" w:rsidR="00B05586" w:rsidRPr="00EF3EDC" w:rsidDel="00E844EA" w:rsidRDefault="00EF3EDC">
      <w:pPr>
        <w:pStyle w:val="IndentTimesNewRoman"/>
        <w:numPr>
          <w:ilvl w:val="2"/>
          <w:numId w:val="5"/>
        </w:numPr>
        <w:rPr>
          <w:del w:id="1109" w:author="Luyu Liu" w:date="2019-12-17T16:07:00Z"/>
          <w:bCs/>
          <w:rPrChange w:id="1110" w:author="Luyu Liu" w:date="2019-12-17T16:12:00Z">
            <w:rPr>
              <w:del w:id="1111" w:author="Luyu Liu" w:date="2019-12-17T16:07:00Z"/>
              <w:b/>
            </w:rPr>
          </w:rPrChange>
        </w:rPr>
        <w:pPrChange w:id="1112" w:author="Luyu Liu" w:date="2019-12-17T16:12:00Z">
          <w:pPr>
            <w:pStyle w:val="IndentTimesNewRoman"/>
            <w:ind w:firstLine="0"/>
          </w:pPr>
        </w:pPrChange>
      </w:pPr>
      <w:ins w:id="1113" w:author="Luyu Liu" w:date="2019-12-17T16:12:00Z">
        <w:r w:rsidRPr="00EF3EDC">
          <w:rPr>
            <w:bCs/>
            <w:rPrChange w:id="1114" w:author="Luyu Liu" w:date="2019-12-17T16:12:00Z">
              <w:rPr>
                <w:b/>
              </w:rPr>
            </w:rPrChange>
          </w:rPr>
          <w:t>Walking time to bus stops</w:t>
        </w:r>
      </w:ins>
    </w:p>
    <w:p w14:paraId="23C90B58" w14:textId="2434DDA7" w:rsidR="005F6743" w:rsidDel="00E844EA" w:rsidRDefault="00BE78D3">
      <w:pPr>
        <w:pStyle w:val="IndentTimesNewRoman"/>
        <w:numPr>
          <w:ilvl w:val="2"/>
          <w:numId w:val="5"/>
        </w:numPr>
        <w:rPr>
          <w:del w:id="1115" w:author="Luyu Liu" w:date="2019-12-17T16:07:00Z"/>
          <w:bCs/>
        </w:rPr>
        <w:pPrChange w:id="1116" w:author="Luyu Liu" w:date="2019-12-17T16:12:00Z">
          <w:pPr>
            <w:pStyle w:val="IndentTimesNewRoman"/>
            <w:ind w:firstLine="0"/>
          </w:pPr>
        </w:pPrChange>
      </w:pPr>
      <w:del w:id="1117" w:author="Luyu Liu" w:date="2019-12-17T16:07:00Z">
        <w:r w:rsidRPr="00E844EA" w:rsidDel="00B05586">
          <w:rPr>
            <w:bCs/>
            <w:rPrChange w:id="1118" w:author="Luyu Liu" w:date="2019-12-17T16:08:00Z">
              <w:rPr>
                <w:b/>
              </w:rPr>
            </w:rPrChange>
          </w:rPr>
          <w:delText>4.4.</w:delText>
        </w:r>
        <w:r w:rsidR="005F6743" w:rsidRPr="00E844EA" w:rsidDel="00B05586">
          <w:rPr>
            <w:bCs/>
            <w:rPrChange w:id="1119" w:author="Luyu Liu" w:date="2019-12-17T16:08:00Z">
              <w:rPr>
                <w:b/>
              </w:rPr>
            </w:rPrChange>
          </w:rPr>
          <w:delText xml:space="preserve"> TPS performance </w:delText>
        </w:r>
        <w:r w:rsidRPr="00E844EA" w:rsidDel="00B05586">
          <w:rPr>
            <w:bCs/>
            <w:rPrChange w:id="1120" w:author="Luyu Liu" w:date="2019-12-17T16:08:00Z">
              <w:rPr>
                <w:b/>
              </w:rPr>
            </w:rPrChange>
          </w:rPr>
          <w:delText xml:space="preserve">over </w:delText>
        </w:r>
        <w:r w:rsidR="005F6743" w:rsidRPr="00E844EA" w:rsidDel="00B05586">
          <w:rPr>
            <w:bCs/>
            <w:rPrChange w:id="1121" w:author="Luyu Liu" w:date="2019-12-17T16:08:00Z">
              <w:rPr>
                <w:b/>
              </w:rPr>
            </w:rPrChange>
          </w:rPr>
          <w:delText>space</w:delText>
        </w:r>
      </w:del>
    </w:p>
    <w:p w14:paraId="4746B49E" w14:textId="46BFFE1E" w:rsidR="00E844EA" w:rsidRPr="00E844EA" w:rsidRDefault="00613F2A">
      <w:pPr>
        <w:pStyle w:val="IndentTimesNewRoman"/>
        <w:numPr>
          <w:ilvl w:val="2"/>
          <w:numId w:val="5"/>
        </w:numPr>
        <w:rPr>
          <w:ins w:id="1122" w:author="Luyu Liu" w:date="2019-12-17T16:08:00Z"/>
          <w:bCs/>
          <w:rPrChange w:id="1123" w:author="Luyu Liu" w:date="2019-12-17T16:08:00Z">
            <w:rPr>
              <w:ins w:id="1124" w:author="Luyu Liu" w:date="2019-12-17T16:08:00Z"/>
              <w:rFonts w:ascii="Times New Roman" w:hAnsi="Times New Roman" w:cs="Times New Roman"/>
              <w:b/>
              <w:sz w:val="24"/>
              <w:szCs w:val="24"/>
            </w:rPr>
          </w:rPrChange>
        </w:rPr>
        <w:pPrChange w:id="1125" w:author="Luyu Liu" w:date="2019-12-17T16:12:00Z">
          <w:pPr>
            <w:spacing w:line="256" w:lineRule="auto"/>
            <w:jc w:val="both"/>
          </w:pPr>
        </w:pPrChange>
      </w:pPr>
      <w:del w:id="1126" w:author="Luyu Liu" w:date="2019-12-17T16:12:00Z">
        <w:r w:rsidRPr="00E844EA" w:rsidDel="00EF3EDC">
          <w:rPr>
            <w:bCs/>
            <w:rPrChange w:id="1127" w:author="Luyu Liu" w:date="2019-12-17T16:08:00Z">
              <w:rPr>
                <w:b/>
              </w:rPr>
            </w:rPrChange>
          </w:rPr>
          <w:delText>Walking time to bus stops</w:delText>
        </w:r>
      </w:del>
      <w:del w:id="1128" w:author="Luyu Liu" w:date="2019-12-17T16:08:00Z">
        <w:r w:rsidRPr="00E844EA" w:rsidDel="00E844EA">
          <w:rPr>
            <w:bCs/>
            <w:rPrChange w:id="1129" w:author="Luyu Liu" w:date="2019-12-17T16:08:00Z">
              <w:rPr>
                <w:b/>
              </w:rPr>
            </w:rPrChange>
          </w:rPr>
          <w:delText xml:space="preserve">.   </w:delText>
        </w:r>
      </w:del>
    </w:p>
    <w:p w14:paraId="1F8F02BB" w14:textId="23642323"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xml:space="preserve">).  The degradation of PT waiting time performance </w:t>
      </w:r>
      <w:del w:id="1130" w:author="Miller, Harvey J." w:date="2019-12-10T13:46:00Z">
        <w:r w:rsidR="007B087E" w:rsidDel="00BA0088">
          <w:rPr>
            <w:rFonts w:ascii="Times New Roman" w:hAnsi="Times New Roman" w:cs="Times New Roman"/>
            <w:sz w:val="24"/>
            <w:szCs w:val="24"/>
          </w:rPr>
          <w:delText xml:space="preserve">relative to ST </w:delText>
        </w:r>
      </w:del>
      <w:r w:rsidR="007B087E">
        <w:rPr>
          <w:rFonts w:ascii="Times New Roman" w:hAnsi="Times New Roman" w:cs="Times New Roman"/>
          <w:sz w:val="24"/>
          <w:szCs w:val="24"/>
        </w:rPr>
        <w:t>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w:t>
      </w:r>
      <w:del w:id="1131" w:author="Miller, Harvey J." w:date="2019-12-10T13:47:00Z">
        <w:r w:rsidDel="00BA0088">
          <w:rPr>
            <w:rFonts w:ascii="Times New Roman" w:hAnsi="Times New Roman" w:cs="Times New Roman"/>
            <w:sz w:val="24"/>
            <w:szCs w:val="24"/>
          </w:rPr>
          <w:delText xml:space="preserve"> become</w:delText>
        </w:r>
      </w:del>
      <w:ins w:id="1132" w:author="Luyu Liu" w:date="2019-12-17T19:35:00Z">
        <w:r w:rsidR="0001461D">
          <w:rPr>
            <w:rFonts w:ascii="Times New Roman" w:hAnsi="Times New Roman" w:cs="Times New Roman"/>
            <w:sz w:val="24"/>
            <w:szCs w:val="24"/>
          </w:rPr>
          <w:t xml:space="preserve">: </w:t>
        </w:r>
      </w:ins>
      <w:del w:id="1133" w:author="Miller, Harvey J." w:date="2019-12-10T13:47:00Z">
        <w:r w:rsidDel="00BA0088">
          <w:rPr>
            <w:rFonts w:ascii="Times New Roman" w:hAnsi="Times New Roman" w:cs="Times New Roman"/>
            <w:sz w:val="24"/>
            <w:szCs w:val="24"/>
          </w:rPr>
          <w:delText>s</w:delText>
        </w:r>
      </w:del>
      <w:del w:id="1134" w:author="Luyu Liu" w:date="2019-12-17T19:35:00Z">
        <w:r w:rsidDel="0001461D">
          <w:rPr>
            <w:rFonts w:ascii="Times New Roman" w:hAnsi="Times New Roman" w:cs="Times New Roman"/>
            <w:sz w:val="24"/>
            <w:szCs w:val="24"/>
          </w:rPr>
          <w:delText xml:space="preserve">. </w:delText>
        </w:r>
        <w:r w:rsidR="00863093" w:rsidDel="0001461D">
          <w:rPr>
            <w:rFonts w:ascii="Times New Roman" w:hAnsi="Times New Roman" w:cs="Times New Roman"/>
            <w:sz w:val="24"/>
            <w:szCs w:val="24"/>
          </w:rPr>
          <w:delText xml:space="preserve">Because most PT </w:delText>
        </w:r>
        <w:commentRangeStart w:id="1135"/>
        <w:commentRangeStart w:id="1136"/>
        <w:r w:rsidR="00863093" w:rsidDel="0001461D">
          <w:rPr>
            <w:rFonts w:ascii="Times New Roman" w:hAnsi="Times New Roman" w:cs="Times New Roman"/>
            <w:sz w:val="24"/>
            <w:szCs w:val="24"/>
          </w:rPr>
          <w:delText>trips are synchronized</w:delText>
        </w:r>
      </w:del>
      <w:ins w:id="1137" w:author="Miller, Harvey J." w:date="2019-12-10T13:47:00Z">
        <w:del w:id="1138" w:author="Luyu Liu" w:date="2019-12-17T19:35:00Z">
          <w:r w:rsidR="00BA0088" w:rsidDel="0001461D">
            <w:rPr>
              <w:rFonts w:ascii="Times New Roman" w:hAnsi="Times New Roman" w:cs="Times New Roman"/>
              <w:sz w:val="24"/>
              <w:szCs w:val="24"/>
            </w:rPr>
            <w:delText xml:space="preserve"> to RTI</w:delText>
          </w:r>
        </w:del>
      </w:ins>
      <w:del w:id="1139" w:author="Luyu Liu" w:date="2019-12-17T19:35:00Z">
        <w:r w:rsidR="00863093" w:rsidDel="0001461D">
          <w:rPr>
            <w:rFonts w:ascii="Times New Roman" w:hAnsi="Times New Roman" w:cs="Times New Roman"/>
            <w:sz w:val="24"/>
            <w:szCs w:val="24"/>
          </w:rPr>
          <w:delText xml:space="preserve">, they are more sensitive </w:delText>
        </w:r>
      </w:del>
      <w:ins w:id="1140" w:author="Miller, Harvey J." w:date="2019-12-10T13:50:00Z">
        <w:del w:id="1141" w:author="Luyu Liu" w:date="2019-12-17T19:35:00Z">
          <w:r w:rsidR="00BA0088" w:rsidDel="0001461D">
            <w:rPr>
              <w:rFonts w:ascii="Times New Roman" w:hAnsi="Times New Roman" w:cs="Times New Roman"/>
              <w:sz w:val="24"/>
              <w:szCs w:val="24"/>
            </w:rPr>
            <w:delText xml:space="preserve">to </w:delText>
          </w:r>
        </w:del>
      </w:ins>
      <w:del w:id="1142" w:author="Luyu Liu" w:date="2019-12-17T19:35:00Z">
        <w:r w:rsidR="00863093" w:rsidDel="0001461D">
          <w:rPr>
            <w:rFonts w:ascii="Times New Roman" w:hAnsi="Times New Roman" w:cs="Times New Roman"/>
            <w:sz w:val="24"/>
            <w:szCs w:val="24"/>
          </w:rPr>
          <w:delText>of the reclaimed/discontinuity delay</w:delText>
        </w:r>
      </w:del>
      <w:ins w:id="1143" w:author="Miller, Harvey J." w:date="2019-12-10T13:50:00Z">
        <w:del w:id="1144" w:author="Luyu Liu" w:date="2019-12-17T19:35:00Z">
          <w:r w:rsidR="00BA0088" w:rsidDel="0001461D">
            <w:rPr>
              <w:rFonts w:ascii="Times New Roman" w:hAnsi="Times New Roman" w:cs="Times New Roman"/>
              <w:sz w:val="24"/>
              <w:szCs w:val="24"/>
            </w:rPr>
            <w:delText>s</w:delText>
          </w:r>
        </w:del>
      </w:ins>
      <w:del w:id="1145" w:author="Luyu Liu" w:date="2019-12-17T19:35:00Z">
        <w:r w:rsidR="00863093" w:rsidDel="0001461D">
          <w:rPr>
            <w:rFonts w:ascii="Times New Roman" w:hAnsi="Times New Roman" w:cs="Times New Roman"/>
            <w:sz w:val="24"/>
            <w:szCs w:val="24"/>
          </w:rPr>
          <w:delText xml:space="preserve">; </w:delText>
        </w:r>
      </w:del>
      <w:del w:id="1146" w:author="Miller, Harvey J." w:date="2019-12-10T13:50:00Z">
        <w:r w:rsidR="00863093" w:rsidDel="00BA0088">
          <w:rPr>
            <w:rFonts w:ascii="Times New Roman" w:hAnsi="Times New Roman" w:cs="Times New Roman"/>
            <w:sz w:val="24"/>
            <w:szCs w:val="24"/>
          </w:rPr>
          <w:delText>thus d</w:delText>
        </w:r>
        <w:r w:rsidDel="00BA0088">
          <w:rPr>
            <w:rFonts w:ascii="Times New Roman" w:hAnsi="Times New Roman" w:cs="Times New Roman"/>
            <w:sz w:val="24"/>
            <w:szCs w:val="24"/>
          </w:rPr>
          <w:delText xml:space="preserve">uring </w:delText>
        </w:r>
      </w:del>
      <w:r>
        <w:rPr>
          <w:rFonts w:ascii="Times New Roman" w:hAnsi="Times New Roman" w:cs="Times New Roman"/>
          <w:sz w:val="24"/>
          <w:szCs w:val="24"/>
        </w:rPr>
        <w:t xml:space="preserve">the longer walking time to the stop, the </w:t>
      </w:r>
      <w:ins w:id="1147" w:author="Luyu Liu" w:date="2019-12-17T19:39:00Z">
        <w:r w:rsidR="0001461D">
          <w:rPr>
            <w:rFonts w:ascii="Times New Roman" w:hAnsi="Times New Roman" w:cs="Times New Roman"/>
            <w:sz w:val="24"/>
            <w:szCs w:val="24"/>
          </w:rPr>
          <w:t xml:space="preserve">bus has </w:t>
        </w:r>
      </w:ins>
      <w:ins w:id="1148" w:author="Luyu Liu" w:date="2019-12-17T19:56:00Z">
        <w:r w:rsidR="00BE4A6A">
          <w:rPr>
            <w:rFonts w:ascii="Times New Roman" w:hAnsi="Times New Roman" w:cs="Times New Roman"/>
            <w:sz w:val="24"/>
            <w:szCs w:val="24"/>
          </w:rPr>
          <w:t xml:space="preserve">a </w:t>
        </w:r>
      </w:ins>
      <w:ins w:id="1149" w:author="Luyu Liu" w:date="2019-12-17T19:39:00Z">
        <w:r w:rsidR="0001461D">
          <w:rPr>
            <w:rFonts w:ascii="Times New Roman" w:hAnsi="Times New Roman" w:cs="Times New Roman"/>
            <w:sz w:val="24"/>
            <w:szCs w:val="24"/>
          </w:rPr>
          <w:t>greater chance</w:t>
        </w:r>
      </w:ins>
      <w:ins w:id="1150" w:author="Luyu Liu" w:date="2019-12-17T19:40:00Z">
        <w:r w:rsidR="0001461D">
          <w:rPr>
            <w:rFonts w:ascii="Times New Roman" w:hAnsi="Times New Roman" w:cs="Times New Roman"/>
            <w:sz w:val="24"/>
            <w:szCs w:val="24"/>
          </w:rPr>
          <w:t xml:space="preserve"> to reclaim delay; </w:t>
        </w:r>
      </w:ins>
      <w:ins w:id="1151" w:author="Luyu Liu" w:date="2019-12-17T19:46:00Z">
        <w:r w:rsidR="00706486">
          <w:rPr>
            <w:rFonts w:ascii="Times New Roman" w:hAnsi="Times New Roman" w:cs="Times New Roman"/>
            <w:sz w:val="24"/>
            <w:szCs w:val="24"/>
          </w:rPr>
          <w:t>because PT trips are synchronized to RTI, they are more sensitive to reclaimed/discontinuity delays. T</w:t>
        </w:r>
      </w:ins>
      <w:ins w:id="1152" w:author="Luyu Liu" w:date="2019-12-17T19:40:00Z">
        <w:r w:rsidR="0001461D">
          <w:rPr>
            <w:rFonts w:ascii="Times New Roman" w:hAnsi="Times New Roman" w:cs="Times New Roman"/>
            <w:sz w:val="24"/>
            <w:szCs w:val="24"/>
          </w:rPr>
          <w:t xml:space="preserve">herefore, </w:t>
        </w:r>
      </w:ins>
      <w:ins w:id="1153" w:author="Miller, Harvey J." w:date="2019-12-10T13:50:00Z">
        <w:del w:id="1154" w:author="Luyu Liu" w:date="2019-12-17T19:40:00Z">
          <w:r w:rsidR="00BA0088" w:rsidDel="0001461D">
            <w:rPr>
              <w:rFonts w:ascii="Times New Roman" w:hAnsi="Times New Roman" w:cs="Times New Roman"/>
              <w:sz w:val="24"/>
              <w:szCs w:val="24"/>
            </w:rPr>
            <w:delText xml:space="preserve">RTI has greater chance </w:delText>
          </w:r>
        </w:del>
      </w:ins>
      <w:ins w:id="1155" w:author="Miller, Harvey J." w:date="2019-12-10T13:58:00Z">
        <w:del w:id="1156" w:author="Luyu Liu" w:date="2019-12-17T19:40:00Z">
          <w:r w:rsidR="00AC37E5" w:rsidDel="0001461D">
            <w:rPr>
              <w:rFonts w:ascii="Times New Roman" w:hAnsi="Times New Roman" w:cs="Times New Roman"/>
              <w:sz w:val="24"/>
              <w:szCs w:val="24"/>
            </w:rPr>
            <w:delText xml:space="preserve">the </w:delText>
          </w:r>
        </w:del>
      </w:ins>
      <w:del w:id="1157" w:author="Miller, Harvey J." w:date="2019-12-10T13:50:00Z">
        <w:r w:rsidDel="00BA0088">
          <w:rPr>
            <w:rFonts w:ascii="Times New Roman" w:hAnsi="Times New Roman" w:cs="Times New Roman"/>
            <w:sz w:val="24"/>
            <w:szCs w:val="24"/>
          </w:rPr>
          <w:delText>bus could be more likely to accelerate to catch up the delay</w:delText>
        </w:r>
      </w:del>
      <w:del w:id="1158" w:author="Miller, Harvey J." w:date="2019-12-10T13:58:00Z">
        <w:r w:rsidDel="00AC37E5">
          <w:rPr>
            <w:rFonts w:ascii="Times New Roman" w:hAnsi="Times New Roman" w:cs="Times New Roman"/>
            <w:sz w:val="24"/>
            <w:szCs w:val="24"/>
          </w:rPr>
          <w:delText xml:space="preserve">, </w:delText>
        </w:r>
      </w:del>
      <w:del w:id="1159" w:author="Miller, Harvey J." w:date="2019-12-10T13:45:00Z">
        <w:r w:rsidDel="00BA0088">
          <w:rPr>
            <w:rFonts w:ascii="Times New Roman" w:hAnsi="Times New Roman" w:cs="Times New Roman"/>
            <w:sz w:val="24"/>
            <w:szCs w:val="24"/>
          </w:rPr>
          <w:delText xml:space="preserve">making </w:delText>
        </w:r>
      </w:del>
      <w:r w:rsidR="00863093">
        <w:rPr>
          <w:rFonts w:ascii="Times New Roman" w:hAnsi="Times New Roman" w:cs="Times New Roman"/>
          <w:sz w:val="24"/>
          <w:szCs w:val="24"/>
        </w:rPr>
        <w:t>PT</w:t>
      </w:r>
      <w:r>
        <w:rPr>
          <w:rFonts w:ascii="Times New Roman" w:hAnsi="Times New Roman" w:cs="Times New Roman"/>
          <w:sz w:val="24"/>
          <w:szCs w:val="24"/>
        </w:rPr>
        <w:t xml:space="preserve"> user</w:t>
      </w:r>
      <w:ins w:id="1160" w:author="Luyu Liu" w:date="2019-12-17T19:40:00Z">
        <w:r w:rsidR="0001461D">
          <w:rPr>
            <w:rFonts w:ascii="Times New Roman" w:hAnsi="Times New Roman" w:cs="Times New Roman"/>
            <w:sz w:val="24"/>
            <w:szCs w:val="24"/>
          </w:rPr>
          <w:t>s</w:t>
        </w:r>
      </w:ins>
      <w:del w:id="1161" w:author="Miller, Harvey J." w:date="2019-12-10T13:58:00Z">
        <w:r w:rsidDel="00AC37E5">
          <w:rPr>
            <w:rFonts w:ascii="Times New Roman" w:hAnsi="Times New Roman" w:cs="Times New Roman"/>
            <w:sz w:val="24"/>
            <w:szCs w:val="24"/>
          </w:rPr>
          <w:delText>s</w:delText>
        </w:r>
      </w:del>
      <w:r>
        <w:rPr>
          <w:rFonts w:ascii="Times New Roman" w:hAnsi="Times New Roman" w:cs="Times New Roman"/>
          <w:sz w:val="24"/>
          <w:szCs w:val="24"/>
        </w:rPr>
        <w:t xml:space="preserve"> </w:t>
      </w:r>
      <w:ins w:id="1162" w:author="Luyu Liu" w:date="2019-12-17T19:40:00Z">
        <w:r w:rsidR="0001461D">
          <w:rPr>
            <w:rFonts w:ascii="Times New Roman" w:hAnsi="Times New Roman" w:cs="Times New Roman"/>
            <w:sz w:val="24"/>
            <w:szCs w:val="24"/>
          </w:rPr>
          <w:t xml:space="preserve">have </w:t>
        </w:r>
      </w:ins>
      <w:ins w:id="1163" w:author="Luyu Liu" w:date="2019-12-17T20:12:00Z">
        <w:r w:rsidR="00F651B3">
          <w:rPr>
            <w:rFonts w:ascii="Times New Roman" w:hAnsi="Times New Roman" w:cs="Times New Roman"/>
            <w:sz w:val="24"/>
            <w:szCs w:val="24"/>
          </w:rPr>
          <w:t xml:space="preserve">a </w:t>
        </w:r>
      </w:ins>
      <w:ins w:id="1164" w:author="Luyu Liu" w:date="2019-12-17T19:40:00Z">
        <w:r w:rsidR="0001461D">
          <w:rPr>
            <w:rFonts w:ascii="Times New Roman" w:hAnsi="Times New Roman" w:cs="Times New Roman"/>
            <w:sz w:val="24"/>
            <w:szCs w:val="24"/>
          </w:rPr>
          <w:t xml:space="preserve">greater chance to </w:t>
        </w:r>
      </w:ins>
      <w:ins w:id="1165" w:author="Miller, Harvey J." w:date="2019-12-10T13:45:00Z">
        <w:del w:id="1166" w:author="Luyu Liu" w:date="2019-12-17T19:40:00Z">
          <w:r w:rsidR="00BA0088" w:rsidDel="0001461D">
            <w:rPr>
              <w:rFonts w:ascii="Times New Roman" w:hAnsi="Times New Roman" w:cs="Times New Roman"/>
              <w:sz w:val="24"/>
              <w:szCs w:val="24"/>
            </w:rPr>
            <w:delText xml:space="preserve">to </w:delText>
          </w:r>
        </w:del>
      </w:ins>
      <w:del w:id="1167" w:author="Luyu Liu" w:date="2019-12-17T20:12:00Z">
        <w:r w:rsidDel="00344E22">
          <w:rPr>
            <w:rFonts w:ascii="Times New Roman" w:hAnsi="Times New Roman" w:cs="Times New Roman"/>
            <w:sz w:val="24"/>
            <w:szCs w:val="24"/>
          </w:rPr>
          <w:delText xml:space="preserve">miss </w:delText>
        </w:r>
      </w:del>
      <w:del w:id="1168" w:author="Luyu Liu" w:date="2019-12-17T19:40:00Z">
        <w:r w:rsidDel="00922BCA">
          <w:rPr>
            <w:rFonts w:ascii="Times New Roman" w:hAnsi="Times New Roman" w:cs="Times New Roman"/>
            <w:sz w:val="24"/>
            <w:szCs w:val="24"/>
          </w:rPr>
          <w:delText xml:space="preserve">the </w:delText>
        </w:r>
        <w:r w:rsidDel="00CC583B">
          <w:rPr>
            <w:rFonts w:ascii="Times New Roman" w:hAnsi="Times New Roman" w:cs="Times New Roman"/>
            <w:sz w:val="24"/>
            <w:szCs w:val="24"/>
          </w:rPr>
          <w:delText xml:space="preserve">target </w:delText>
        </w:r>
      </w:del>
      <w:del w:id="1169" w:author="Luyu Liu" w:date="2019-12-17T20:12:00Z">
        <w:r w:rsidDel="00344E22">
          <w:rPr>
            <w:rFonts w:ascii="Times New Roman" w:hAnsi="Times New Roman" w:cs="Times New Roman"/>
            <w:sz w:val="24"/>
            <w:szCs w:val="24"/>
          </w:rPr>
          <w:delText>bus</w:delText>
        </w:r>
      </w:del>
      <w:ins w:id="1170" w:author="Luyu Liu" w:date="2019-12-17T20:12:00Z">
        <w:r w:rsidR="00344E22">
          <w:rPr>
            <w:rFonts w:ascii="Times New Roman" w:hAnsi="Times New Roman" w:cs="Times New Roman"/>
            <w:sz w:val="24"/>
            <w:szCs w:val="24"/>
          </w:rPr>
          <w:t>desynchronize</w:t>
        </w:r>
      </w:ins>
      <w:ins w:id="1171" w:author="Luyu Liu" w:date="2019-12-17T19:46:00Z">
        <w:r w:rsidR="00377CE0">
          <w:rPr>
            <w:rFonts w:ascii="Times New Roman" w:hAnsi="Times New Roman" w:cs="Times New Roman"/>
            <w:sz w:val="24"/>
            <w:szCs w:val="24"/>
          </w:rPr>
          <w:t xml:space="preserve"> with longer walking time</w:t>
        </w:r>
      </w:ins>
      <w:r>
        <w:rPr>
          <w:rFonts w:ascii="Times New Roman" w:hAnsi="Times New Roman" w:cs="Times New Roman"/>
          <w:sz w:val="24"/>
          <w:szCs w:val="24"/>
        </w:rPr>
        <w:t xml:space="preserve">. </w:t>
      </w:r>
    </w:p>
    <w:p w14:paraId="5B7CD286" w14:textId="04F67940" w:rsidR="00A56F2C" w:rsidRDefault="007B087E" w:rsidP="00863093">
      <w:pPr>
        <w:spacing w:line="256" w:lineRule="auto"/>
        <w:ind w:firstLine="720"/>
        <w:jc w:val="both"/>
        <w:rPr>
          <w:rFonts w:ascii="Times New Roman" w:hAnsi="Times New Roman" w:cs="Times New Roman"/>
          <w:sz w:val="24"/>
          <w:szCs w:val="24"/>
        </w:rPr>
      </w:pPr>
      <w:commentRangeStart w:id="1172"/>
      <w:commentRangeStart w:id="1173"/>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xml:space="preserve">), longer walking time lowers average waiting time since the </w:t>
      </w:r>
      <w:del w:id="1174" w:author="Luyu Liu" w:date="2019-12-17T19:46:00Z">
        <w:r w:rsidDel="0026611A">
          <w:rPr>
            <w:rFonts w:ascii="Times New Roman" w:hAnsi="Times New Roman" w:cs="Times New Roman"/>
            <w:sz w:val="24"/>
            <w:szCs w:val="24"/>
          </w:rPr>
          <w:delText>risk of missing a bus</w:delText>
        </w:r>
      </w:del>
      <w:ins w:id="1175" w:author="Luyu Liu" w:date="2019-12-17T19:46:00Z">
        <w:r w:rsidR="0026611A">
          <w:rPr>
            <w:rFonts w:ascii="Times New Roman" w:hAnsi="Times New Roman" w:cs="Times New Roman"/>
            <w:sz w:val="24"/>
            <w:szCs w:val="24"/>
          </w:rPr>
          <w:t>missed risk</w:t>
        </w:r>
      </w:ins>
      <w:r>
        <w:rPr>
          <w:rFonts w:ascii="Times New Roman" w:hAnsi="Times New Roman" w:cs="Times New Roman"/>
          <w:sz w:val="24"/>
          <w:szCs w:val="24"/>
        </w:rPr>
        <w:t xml:space="preserve"> decrea</w:t>
      </w:r>
      <w:r w:rsidR="00283D20">
        <w:rPr>
          <w:rFonts w:ascii="Times New Roman" w:hAnsi="Times New Roman" w:cs="Times New Roman"/>
          <w:sz w:val="24"/>
          <w:szCs w:val="24"/>
        </w:rPr>
        <w:t xml:space="preserve">ses with distance from a stop. </w:t>
      </w:r>
      <w:del w:id="1176" w:author="Luyu Liu" w:date="2019-12-17T19:08:00Z">
        <w:r w:rsidR="00283D20" w:rsidDel="000B5EDC">
          <w:rPr>
            <w:rFonts w:ascii="Times New Roman" w:hAnsi="Times New Roman" w:cs="Times New Roman"/>
            <w:sz w:val="24"/>
            <w:szCs w:val="24"/>
          </w:rPr>
          <w:delText xml:space="preserve">This is </w:delText>
        </w:r>
      </w:del>
      <w:del w:id="1177" w:author="Luyu Liu" w:date="2019-12-17T18:32:00Z">
        <w:r w:rsidR="009B7776" w:rsidDel="0044009C">
          <w:rPr>
            <w:rFonts w:ascii="Times New Roman" w:hAnsi="Times New Roman" w:cs="Times New Roman"/>
            <w:sz w:val="24"/>
            <w:szCs w:val="24"/>
          </w:rPr>
          <w:delText xml:space="preserve">because </w:delText>
        </w:r>
      </w:del>
      <w:ins w:id="1178" w:author="Luyu Liu" w:date="2019-12-17T19:08:00Z">
        <w:r w:rsidR="000B5EDC">
          <w:rPr>
            <w:rFonts w:ascii="Times New Roman" w:hAnsi="Times New Roman" w:cs="Times New Roman"/>
            <w:sz w:val="24"/>
            <w:szCs w:val="24"/>
          </w:rPr>
          <w:t>Similar</w:t>
        </w:r>
      </w:ins>
      <w:ins w:id="1179" w:author="Luyu Liu" w:date="2019-12-17T19:09:00Z">
        <w:r w:rsidR="000B5EDC">
          <w:rPr>
            <w:rFonts w:ascii="Times New Roman" w:hAnsi="Times New Roman" w:cs="Times New Roman"/>
            <w:sz w:val="24"/>
            <w:szCs w:val="24"/>
          </w:rPr>
          <w:t xml:space="preserve"> </w:t>
        </w:r>
      </w:ins>
      <w:ins w:id="1180" w:author="Luyu Liu" w:date="2019-12-17T19:08:00Z">
        <w:r w:rsidR="000B5EDC">
          <w:rPr>
            <w:rFonts w:ascii="Times New Roman" w:hAnsi="Times New Roman" w:cs="Times New Roman"/>
            <w:sz w:val="24"/>
            <w:szCs w:val="24"/>
          </w:rPr>
          <w:t xml:space="preserve">to </w:t>
        </w:r>
      </w:ins>
      <w:ins w:id="1181" w:author="Luyu Liu" w:date="2019-12-17T19:09:00Z">
        <w:r w:rsidR="000B5EDC">
          <w:rPr>
            <w:rFonts w:ascii="Times New Roman" w:hAnsi="Times New Roman" w:cs="Times New Roman"/>
            <w:sz w:val="24"/>
            <w:szCs w:val="24"/>
          </w:rPr>
          <w:t>PT</w:t>
        </w:r>
      </w:ins>
      <w:ins w:id="1182" w:author="Luyu Liu" w:date="2019-12-17T19:55:00Z">
        <w:r w:rsidR="00BE4A6A">
          <w:rPr>
            <w:rFonts w:ascii="Times New Roman" w:hAnsi="Times New Roman" w:cs="Times New Roman"/>
            <w:sz w:val="24"/>
            <w:szCs w:val="24"/>
          </w:rPr>
          <w:t>’s scenario</w:t>
        </w:r>
      </w:ins>
      <w:ins w:id="1183" w:author="Luyu Liu" w:date="2019-12-17T19:09:00Z">
        <w:r w:rsidR="000B5EDC">
          <w:rPr>
            <w:rFonts w:ascii="Times New Roman" w:hAnsi="Times New Roman" w:cs="Times New Roman"/>
            <w:sz w:val="24"/>
            <w:szCs w:val="24"/>
          </w:rPr>
          <w:t xml:space="preserve">, </w:t>
        </w:r>
      </w:ins>
      <w:ins w:id="1184" w:author="Luyu Liu" w:date="2019-12-17T20:05:00Z">
        <w:r w:rsidR="00991E33">
          <w:rPr>
            <w:rFonts w:ascii="Times New Roman" w:hAnsi="Times New Roman" w:cs="Times New Roman"/>
            <w:sz w:val="24"/>
            <w:szCs w:val="24"/>
          </w:rPr>
          <w:t xml:space="preserve">with </w:t>
        </w:r>
      </w:ins>
      <w:ins w:id="1185" w:author="Luyu Liu" w:date="2019-12-17T19:09:00Z">
        <w:r w:rsidR="000B5EDC">
          <w:rPr>
            <w:rFonts w:ascii="Times New Roman" w:hAnsi="Times New Roman" w:cs="Times New Roman"/>
            <w:sz w:val="24"/>
            <w:szCs w:val="24"/>
          </w:rPr>
          <w:t>longer walking time to the stop</w:t>
        </w:r>
      </w:ins>
      <w:ins w:id="1186" w:author="Luyu Liu" w:date="2019-12-17T19:47:00Z">
        <w:r w:rsidR="00D46DAC">
          <w:rPr>
            <w:rFonts w:ascii="Times New Roman" w:hAnsi="Times New Roman" w:cs="Times New Roman"/>
            <w:sz w:val="24"/>
            <w:szCs w:val="24"/>
          </w:rPr>
          <w:t xml:space="preserve">, </w:t>
        </w:r>
      </w:ins>
      <w:ins w:id="1187" w:author="Luyu Liu" w:date="2019-12-17T19:48:00Z">
        <w:r w:rsidR="005474C8">
          <w:rPr>
            <w:rFonts w:ascii="Times New Roman" w:hAnsi="Times New Roman" w:cs="Times New Roman"/>
            <w:sz w:val="24"/>
            <w:szCs w:val="24"/>
          </w:rPr>
          <w:t xml:space="preserve">the bus also has </w:t>
        </w:r>
      </w:ins>
      <w:ins w:id="1188" w:author="Luyu Liu" w:date="2019-12-17T19:56:00Z">
        <w:r w:rsidR="00BE4A6A">
          <w:rPr>
            <w:rFonts w:ascii="Times New Roman" w:hAnsi="Times New Roman" w:cs="Times New Roman"/>
            <w:sz w:val="24"/>
            <w:szCs w:val="24"/>
          </w:rPr>
          <w:t xml:space="preserve">a </w:t>
        </w:r>
      </w:ins>
      <w:ins w:id="1189" w:author="Luyu Liu" w:date="2019-12-17T19:48:00Z">
        <w:r w:rsidR="005474C8">
          <w:rPr>
            <w:rFonts w:ascii="Times New Roman" w:hAnsi="Times New Roman" w:cs="Times New Roman"/>
            <w:sz w:val="24"/>
            <w:szCs w:val="24"/>
          </w:rPr>
          <w:t xml:space="preserve">greater chance to </w:t>
        </w:r>
      </w:ins>
      <w:ins w:id="1190" w:author="Luyu Liu" w:date="2019-12-17T19:53:00Z">
        <w:r w:rsidR="005474C8">
          <w:rPr>
            <w:rFonts w:ascii="Times New Roman" w:hAnsi="Times New Roman" w:cs="Times New Roman"/>
            <w:sz w:val="24"/>
            <w:szCs w:val="24"/>
          </w:rPr>
          <w:t>gain</w:t>
        </w:r>
        <w:r w:rsidR="00190379">
          <w:rPr>
            <w:rFonts w:ascii="Times New Roman" w:hAnsi="Times New Roman" w:cs="Times New Roman"/>
            <w:sz w:val="24"/>
            <w:szCs w:val="24"/>
          </w:rPr>
          <w:t xml:space="preserve"> more</w:t>
        </w:r>
      </w:ins>
      <w:ins w:id="1191" w:author="Luyu Liu" w:date="2019-12-17T19:48:00Z">
        <w:r w:rsidR="005474C8">
          <w:rPr>
            <w:rFonts w:ascii="Times New Roman" w:hAnsi="Times New Roman" w:cs="Times New Roman"/>
            <w:sz w:val="24"/>
            <w:szCs w:val="24"/>
          </w:rPr>
          <w:t xml:space="preserve"> delay</w:t>
        </w:r>
      </w:ins>
      <w:ins w:id="1192" w:author="Luyu Liu" w:date="2019-12-17T19:53:00Z">
        <w:r w:rsidR="00181839">
          <w:rPr>
            <w:rFonts w:ascii="Times New Roman" w:hAnsi="Times New Roman" w:cs="Times New Roman"/>
            <w:sz w:val="24"/>
            <w:szCs w:val="24"/>
          </w:rPr>
          <w:t xml:space="preserve">; because </w:t>
        </w:r>
      </w:ins>
      <w:ins w:id="1193" w:author="Luyu Liu" w:date="2019-12-17T19:54:00Z">
        <w:r w:rsidR="00181839">
          <w:rPr>
            <w:rFonts w:ascii="Times New Roman" w:hAnsi="Times New Roman" w:cs="Times New Roman"/>
            <w:sz w:val="24"/>
            <w:szCs w:val="24"/>
          </w:rPr>
          <w:t xml:space="preserve">GT trips are highly desynchronized due </w:t>
        </w:r>
      </w:ins>
      <w:del w:id="1194" w:author="Luyu Liu" w:date="2019-12-17T19:54:00Z">
        <w:r w:rsidR="009B7776" w:rsidDel="00181839">
          <w:rPr>
            <w:rFonts w:ascii="Times New Roman" w:hAnsi="Times New Roman" w:cs="Times New Roman"/>
            <w:sz w:val="24"/>
            <w:szCs w:val="24"/>
          </w:rPr>
          <w:delText xml:space="preserve">most GT trips are </w:delText>
        </w:r>
        <w:r w:rsidR="00863093" w:rsidDel="00181839">
          <w:rPr>
            <w:rFonts w:ascii="Times New Roman" w:hAnsi="Times New Roman" w:cs="Times New Roman"/>
            <w:sz w:val="24"/>
            <w:szCs w:val="24"/>
          </w:rPr>
          <w:delText xml:space="preserve">desynchronized </w:delText>
        </w:r>
      </w:del>
      <w:del w:id="1195" w:author="Liu, Luyu" w:date="2019-12-08T23:05:00Z">
        <w:r w:rsidR="009B7776" w:rsidDel="001D5524">
          <w:rPr>
            <w:rFonts w:ascii="Times New Roman" w:hAnsi="Times New Roman" w:cs="Times New Roman"/>
            <w:sz w:val="24"/>
            <w:szCs w:val="24"/>
          </w:rPr>
          <w:delText>bec</w:delText>
        </w:r>
        <w:r w:rsidR="00EF48D1" w:rsidDel="001D5524">
          <w:rPr>
            <w:rFonts w:ascii="Times New Roman" w:hAnsi="Times New Roman" w:cs="Times New Roman"/>
            <w:sz w:val="24"/>
            <w:szCs w:val="24"/>
          </w:rPr>
          <w:delText>ause of</w:delText>
        </w:r>
      </w:del>
      <w:ins w:id="1196" w:author="Liu, Luyu" w:date="2019-12-08T23:05:00Z">
        <w:del w:id="1197" w:author="Luyu Liu" w:date="2019-12-17T19:54:00Z">
          <w:r w:rsidR="001D5524" w:rsidDel="00181839">
            <w:rPr>
              <w:rFonts w:ascii="Times New Roman" w:hAnsi="Times New Roman" w:cs="Times New Roman"/>
              <w:sz w:val="24"/>
              <w:szCs w:val="24"/>
            </w:rPr>
            <w:delText xml:space="preserve">due </w:delText>
          </w:r>
        </w:del>
        <w:r w:rsidR="001D5524">
          <w:rPr>
            <w:rFonts w:ascii="Times New Roman" w:hAnsi="Times New Roman" w:cs="Times New Roman"/>
            <w:sz w:val="24"/>
            <w:szCs w:val="24"/>
          </w:rPr>
          <w:t>to</w:t>
        </w:r>
      </w:ins>
      <w:r w:rsidR="00EF48D1">
        <w:rPr>
          <w:rFonts w:ascii="Times New Roman" w:hAnsi="Times New Roman" w:cs="Times New Roman"/>
          <w:sz w:val="24"/>
          <w:szCs w:val="24"/>
        </w:rPr>
        <w:t xml:space="preserve"> a small reclaimed/</w:t>
      </w:r>
      <w:r w:rsidR="009B7776">
        <w:rPr>
          <w:rFonts w:ascii="Times New Roman" w:hAnsi="Times New Roman" w:cs="Times New Roman"/>
          <w:sz w:val="24"/>
          <w:szCs w:val="24"/>
        </w:rPr>
        <w:t>discontinuity delay</w:t>
      </w:r>
      <w:del w:id="1198" w:author="Luyu Liu" w:date="2019-12-17T19:54:00Z">
        <w:r w:rsidR="009B7776" w:rsidDel="0051021A">
          <w:rPr>
            <w:rFonts w:ascii="Times New Roman" w:hAnsi="Times New Roman" w:cs="Times New Roman"/>
            <w:sz w:val="24"/>
            <w:szCs w:val="24"/>
          </w:rPr>
          <w:delText>; if the bus is moreover delayed during the walking time</w:delText>
        </w:r>
      </w:del>
      <w:ins w:id="1199" w:author="Luyu Liu" w:date="2019-12-17T19:54:00Z">
        <w:r w:rsidR="0051021A">
          <w:rPr>
            <w:rFonts w:ascii="Times New Roman" w:hAnsi="Times New Roman" w:cs="Times New Roman"/>
            <w:sz w:val="24"/>
            <w:szCs w:val="24"/>
          </w:rPr>
          <w:t>, the gained delay</w:t>
        </w:r>
      </w:ins>
      <w:del w:id="1200" w:author="Luyu Liu" w:date="2019-12-17T19:55:00Z">
        <w:r w:rsidR="009B7776" w:rsidDel="0051021A">
          <w:rPr>
            <w:rFonts w:ascii="Times New Roman" w:hAnsi="Times New Roman" w:cs="Times New Roman"/>
            <w:sz w:val="24"/>
            <w:szCs w:val="24"/>
          </w:rPr>
          <w:delText>, some desynchronized</w:delText>
        </w:r>
        <w:r w:rsidR="004B0C44" w:rsidDel="0051021A">
          <w:rPr>
            <w:rFonts w:ascii="Times New Roman" w:hAnsi="Times New Roman" w:cs="Times New Roman"/>
            <w:sz w:val="24"/>
            <w:szCs w:val="24"/>
          </w:rPr>
          <w:delText xml:space="preserve"> </w:delText>
        </w:r>
        <w:r w:rsidR="00106F95" w:rsidDel="0051021A">
          <w:rPr>
            <w:rFonts w:ascii="Times New Roman" w:hAnsi="Times New Roman" w:cs="Times New Roman"/>
            <w:sz w:val="24"/>
            <w:szCs w:val="24"/>
          </w:rPr>
          <w:delText xml:space="preserve">trips </w:delText>
        </w:r>
        <w:r w:rsidR="009B7776" w:rsidDel="0051021A">
          <w:rPr>
            <w:rFonts w:ascii="Times New Roman" w:hAnsi="Times New Roman" w:cs="Times New Roman"/>
            <w:sz w:val="24"/>
            <w:szCs w:val="24"/>
          </w:rPr>
          <w:delText xml:space="preserve">will synchronize again because the delay will </w:delText>
        </w:r>
      </w:del>
      <w:ins w:id="1201" w:author="Luyu Liu" w:date="2019-12-17T19:55:00Z">
        <w:r w:rsidR="0051021A">
          <w:rPr>
            <w:rFonts w:ascii="Times New Roman" w:hAnsi="Times New Roman" w:cs="Times New Roman"/>
            <w:sz w:val="24"/>
            <w:szCs w:val="24"/>
          </w:rPr>
          <w:t xml:space="preserve"> can </w:t>
        </w:r>
      </w:ins>
      <w:r w:rsidR="009B7776">
        <w:rPr>
          <w:rFonts w:ascii="Times New Roman" w:hAnsi="Times New Roman" w:cs="Times New Roman"/>
          <w:sz w:val="24"/>
          <w:szCs w:val="24"/>
        </w:rPr>
        <w:t>offset the reclaimed/discontinuity dela</w:t>
      </w:r>
      <w:r w:rsidR="007B4D4D">
        <w:rPr>
          <w:rFonts w:ascii="Times New Roman" w:hAnsi="Times New Roman" w:cs="Times New Roman"/>
          <w:sz w:val="24"/>
          <w:szCs w:val="24"/>
        </w:rPr>
        <w:t>y</w:t>
      </w:r>
      <w:ins w:id="1202" w:author="Luyu Liu" w:date="2019-12-17T22:48:00Z">
        <w:r w:rsidR="000C58CC">
          <w:rPr>
            <w:rFonts w:ascii="Times New Roman" w:hAnsi="Times New Roman" w:cs="Times New Roman"/>
            <w:sz w:val="24"/>
            <w:szCs w:val="24"/>
          </w:rPr>
          <w:t>, which plays a similar role as the insurance buffer</w:t>
        </w:r>
      </w:ins>
      <w:bookmarkStart w:id="1203" w:name="_GoBack"/>
      <w:bookmarkEnd w:id="1203"/>
      <w:r w:rsidR="007B4D4D">
        <w:rPr>
          <w:rFonts w:ascii="Times New Roman" w:hAnsi="Times New Roman" w:cs="Times New Roman"/>
          <w:sz w:val="24"/>
          <w:szCs w:val="24"/>
        </w:rPr>
        <w:t xml:space="preserve">. </w:t>
      </w:r>
      <w:r w:rsidR="00863093">
        <w:rPr>
          <w:rFonts w:ascii="Times New Roman" w:hAnsi="Times New Roman" w:cs="Times New Roman"/>
          <w:sz w:val="24"/>
          <w:szCs w:val="24"/>
        </w:rPr>
        <w:t xml:space="preserve">Therefore, </w:t>
      </w:r>
      <w:del w:id="1204" w:author="Luyu Liu" w:date="2019-12-17T20:12:00Z">
        <w:r w:rsidR="00863093" w:rsidDel="009A118E">
          <w:rPr>
            <w:rFonts w:ascii="Times New Roman" w:hAnsi="Times New Roman" w:cs="Times New Roman"/>
            <w:sz w:val="24"/>
            <w:szCs w:val="24"/>
          </w:rPr>
          <w:delText xml:space="preserve">during the longer walking time to the stop, the bus could be also more likely to delay more, making </w:delText>
        </w:r>
      </w:del>
      <w:r w:rsidR="00863093">
        <w:rPr>
          <w:rFonts w:ascii="Times New Roman" w:hAnsi="Times New Roman" w:cs="Times New Roman"/>
          <w:sz w:val="24"/>
          <w:szCs w:val="24"/>
        </w:rPr>
        <w:t>GT users</w:t>
      </w:r>
      <w:ins w:id="1205" w:author="Luyu Liu" w:date="2019-12-17T20:12:00Z">
        <w:r w:rsidR="009A118E">
          <w:rPr>
            <w:rFonts w:ascii="Times New Roman" w:hAnsi="Times New Roman" w:cs="Times New Roman"/>
            <w:sz w:val="24"/>
            <w:szCs w:val="24"/>
          </w:rPr>
          <w:t xml:space="preserve"> have a greater chance to</w:t>
        </w:r>
      </w:ins>
      <w:r w:rsidR="00863093">
        <w:rPr>
          <w:rFonts w:ascii="Times New Roman" w:hAnsi="Times New Roman" w:cs="Times New Roman"/>
          <w:sz w:val="24"/>
          <w:szCs w:val="24"/>
        </w:rPr>
        <w:t xml:space="preserve"> </w:t>
      </w:r>
      <w:r w:rsidR="0040687A">
        <w:rPr>
          <w:rFonts w:ascii="Times New Roman" w:hAnsi="Times New Roman" w:cs="Times New Roman"/>
          <w:sz w:val="24"/>
          <w:szCs w:val="24"/>
        </w:rPr>
        <w:t xml:space="preserve">resynchronize </w:t>
      </w:r>
      <w:del w:id="1206" w:author="Luyu Liu" w:date="2019-12-17T20:12:00Z">
        <w:r w:rsidR="0040687A" w:rsidDel="00344E22">
          <w:rPr>
            <w:rFonts w:ascii="Times New Roman" w:hAnsi="Times New Roman" w:cs="Times New Roman"/>
            <w:sz w:val="24"/>
            <w:szCs w:val="24"/>
          </w:rPr>
          <w:delText xml:space="preserve">with the </w:delText>
        </w:r>
        <w:r w:rsidR="0040687A" w:rsidDel="009A118E">
          <w:rPr>
            <w:rFonts w:ascii="Times New Roman" w:hAnsi="Times New Roman" w:cs="Times New Roman"/>
            <w:sz w:val="24"/>
            <w:szCs w:val="24"/>
          </w:rPr>
          <w:delText xml:space="preserve">target </w:delText>
        </w:r>
        <w:r w:rsidR="0040687A" w:rsidDel="00344E22">
          <w:rPr>
            <w:rFonts w:ascii="Times New Roman" w:hAnsi="Times New Roman" w:cs="Times New Roman"/>
            <w:sz w:val="24"/>
            <w:szCs w:val="24"/>
          </w:rPr>
          <w:delText>bus</w:delText>
        </w:r>
      </w:del>
      <w:ins w:id="1207" w:author="Luyu Liu" w:date="2019-12-17T20:12:00Z">
        <w:r w:rsidR="009A118E">
          <w:rPr>
            <w:rFonts w:ascii="Times New Roman" w:hAnsi="Times New Roman" w:cs="Times New Roman"/>
            <w:sz w:val="24"/>
            <w:szCs w:val="24"/>
          </w:rPr>
          <w:t>with longer walking time</w:t>
        </w:r>
      </w:ins>
      <w:r w:rsidR="0040687A">
        <w:rPr>
          <w:rFonts w:ascii="Times New Roman" w:hAnsi="Times New Roman" w:cs="Times New Roman"/>
          <w:sz w:val="24"/>
          <w:szCs w:val="24"/>
        </w:rPr>
        <w:t xml:space="preserve">. </w:t>
      </w:r>
      <w:commentRangeEnd w:id="1172"/>
      <w:r w:rsidR="00AC37E5">
        <w:rPr>
          <w:rStyle w:val="CommentReference"/>
        </w:rPr>
        <w:commentReference w:id="1172"/>
      </w:r>
      <w:commentRangeEnd w:id="1173"/>
      <w:r w:rsidR="00BB1A42">
        <w:rPr>
          <w:rStyle w:val="CommentReference"/>
        </w:rPr>
        <w:commentReference w:id="1173"/>
      </w:r>
    </w:p>
    <w:p w14:paraId="46FE4387" w14:textId="45057831"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ins w:id="1208" w:author="Luyu Liu" w:date="2019-12-17T20:00:00Z">
        <w:r w:rsidR="006F272D">
          <w:rPr>
            <w:rFonts w:ascii="Times New Roman" w:hAnsi="Times New Roman" w:cs="Times New Roman"/>
            <w:sz w:val="24"/>
            <w:szCs w:val="24"/>
          </w:rPr>
          <w:t xml:space="preserve">with </w:t>
        </w:r>
      </w:ins>
      <w:r w:rsidR="001D489C">
        <w:rPr>
          <w:rFonts w:ascii="Times New Roman" w:hAnsi="Times New Roman" w:cs="Times New Roman"/>
          <w:sz w:val="24"/>
          <w:szCs w:val="24"/>
        </w:rPr>
        <w:t>l</w:t>
      </w:r>
      <w:r>
        <w:rPr>
          <w:rFonts w:ascii="Times New Roman" w:hAnsi="Times New Roman" w:cs="Times New Roman"/>
          <w:sz w:val="24"/>
          <w:szCs w:val="24"/>
        </w:rPr>
        <w:t>onger walking distance/time</w:t>
      </w:r>
      <w:ins w:id="1209" w:author="Luyu Liu" w:date="2019-12-17T20:00:00Z">
        <w:r w:rsidR="006F272D">
          <w:rPr>
            <w:rFonts w:ascii="Times New Roman" w:hAnsi="Times New Roman" w:cs="Times New Roman"/>
            <w:sz w:val="24"/>
            <w:szCs w:val="24"/>
          </w:rPr>
          <w:t>, the chance of reclaiming an</w:t>
        </w:r>
      </w:ins>
      <w:ins w:id="1210" w:author="Luyu Liu" w:date="2019-12-17T20:01:00Z">
        <w:r w:rsidR="006F272D">
          <w:rPr>
            <w:rFonts w:ascii="Times New Roman" w:hAnsi="Times New Roman" w:cs="Times New Roman"/>
            <w:sz w:val="24"/>
            <w:szCs w:val="24"/>
          </w:rPr>
          <w:t xml:space="preserve">d gaining delay will simultaneously increase while the chance of </w:t>
        </w:r>
      </w:ins>
      <w:ins w:id="1211" w:author="Luyu Liu" w:date="2019-12-17T20:30:00Z">
        <w:r w:rsidR="00901273">
          <w:rPr>
            <w:rFonts w:ascii="Times New Roman" w:hAnsi="Times New Roman" w:cs="Times New Roman"/>
            <w:sz w:val="24"/>
            <w:szCs w:val="24"/>
          </w:rPr>
          <w:t>maintaining</w:t>
        </w:r>
      </w:ins>
      <w:ins w:id="1212" w:author="Luyu Liu" w:date="2019-12-17T20:01:00Z">
        <w:r w:rsidR="006F272D">
          <w:rPr>
            <w:rFonts w:ascii="Times New Roman" w:hAnsi="Times New Roman" w:cs="Times New Roman"/>
            <w:sz w:val="24"/>
            <w:szCs w:val="24"/>
          </w:rPr>
          <w:t xml:space="preserve"> </w:t>
        </w:r>
      </w:ins>
      <w:ins w:id="1213" w:author="Luyu Liu" w:date="2019-12-17T20:02:00Z">
        <w:r w:rsidR="006F272D">
          <w:rPr>
            <w:rFonts w:ascii="Times New Roman" w:hAnsi="Times New Roman" w:cs="Times New Roman"/>
            <w:sz w:val="24"/>
            <w:szCs w:val="24"/>
          </w:rPr>
          <w:t xml:space="preserve">delay of the same value will </w:t>
        </w:r>
        <w:r w:rsidR="006F272D">
          <w:rPr>
            <w:rFonts w:ascii="Times New Roman" w:hAnsi="Times New Roman" w:cs="Times New Roman"/>
            <w:sz w:val="24"/>
            <w:szCs w:val="24"/>
          </w:rPr>
          <w:lastRenderedPageBreak/>
          <w:t>decrease.</w:t>
        </w:r>
      </w:ins>
      <w:r>
        <w:rPr>
          <w:rFonts w:ascii="Times New Roman" w:hAnsi="Times New Roman" w:cs="Times New Roman"/>
          <w:sz w:val="24"/>
          <w:szCs w:val="24"/>
        </w:rPr>
        <w:t xml:space="preserve"> </w:t>
      </w:r>
      <w:del w:id="1214" w:author="Luyu Liu" w:date="2019-12-17T20:02:00Z">
        <w:r w:rsidDel="006F272D">
          <w:rPr>
            <w:rFonts w:ascii="Times New Roman" w:hAnsi="Times New Roman" w:cs="Times New Roman"/>
            <w:sz w:val="24"/>
            <w:szCs w:val="24"/>
          </w:rPr>
          <w:delText xml:space="preserve">will destabilize the synchronization process in </w:delText>
        </w:r>
        <w:r w:rsidR="00272D44" w:rsidDel="006F272D">
          <w:rPr>
            <w:rFonts w:ascii="Times New Roman" w:hAnsi="Times New Roman" w:cs="Times New Roman"/>
            <w:sz w:val="24"/>
            <w:szCs w:val="24"/>
          </w:rPr>
          <w:delText>two</w:delText>
        </w:r>
        <w:r w:rsidDel="006F272D">
          <w:rPr>
            <w:rFonts w:ascii="Times New Roman" w:hAnsi="Times New Roman" w:cs="Times New Roman"/>
            <w:sz w:val="24"/>
            <w:szCs w:val="24"/>
          </w:rPr>
          <w:delText xml:space="preserve"> </w:delText>
        </w:r>
        <w:r w:rsidRPr="00F208B5" w:rsidDel="006F272D">
          <w:rPr>
            <w:rFonts w:ascii="Times New Roman" w:hAnsi="Times New Roman" w:cs="Times New Roman"/>
            <w:i/>
            <w:sz w:val="24"/>
            <w:szCs w:val="24"/>
          </w:rPr>
          <w:delText>directions</w:delText>
        </w:r>
        <w:r w:rsidDel="006F272D">
          <w:rPr>
            <w:rFonts w:ascii="Times New Roman" w:hAnsi="Times New Roman" w:cs="Times New Roman"/>
            <w:sz w:val="24"/>
            <w:szCs w:val="24"/>
          </w:rPr>
          <w:delText>, namely more delay or less delay during the walking process</w:delText>
        </w:r>
        <w:r w:rsidR="00764E49" w:rsidDel="006F272D">
          <w:rPr>
            <w:rFonts w:ascii="Times New Roman" w:hAnsi="Times New Roman" w:cs="Times New Roman"/>
            <w:sz w:val="24"/>
            <w:szCs w:val="24"/>
          </w:rPr>
          <w:delText>.</w:delText>
        </w:r>
        <w:r w:rsidDel="006F272D">
          <w:rPr>
            <w:rFonts w:ascii="Times New Roman" w:hAnsi="Times New Roman" w:cs="Times New Roman"/>
            <w:sz w:val="24"/>
            <w:szCs w:val="24"/>
          </w:rPr>
          <w:delText xml:space="preserve"> </w:delText>
        </w:r>
      </w:del>
      <w:r w:rsidR="001D489C">
        <w:rPr>
          <w:rFonts w:ascii="Times New Roman" w:hAnsi="Times New Roman" w:cs="Times New Roman"/>
          <w:sz w:val="24"/>
          <w:szCs w:val="24"/>
        </w:rPr>
        <w:t>PT and GT are the two polar of RTI-based TPSs</w:t>
      </w:r>
      <w:ins w:id="1215" w:author="Luyu Liu" w:date="2019-12-17T20:34:00Z">
        <w:r w:rsidR="00B62BAD">
          <w:rPr>
            <w:rFonts w:ascii="Times New Roman" w:hAnsi="Times New Roman" w:cs="Times New Roman"/>
            <w:sz w:val="24"/>
            <w:szCs w:val="24"/>
          </w:rPr>
          <w:t xml:space="preserve"> and their performance will converge with longer walkin</w:t>
        </w:r>
        <w:r w:rsidR="00F4778C">
          <w:rPr>
            <w:rFonts w:ascii="Times New Roman" w:hAnsi="Times New Roman" w:cs="Times New Roman"/>
            <w:sz w:val="24"/>
            <w:szCs w:val="24"/>
          </w:rPr>
          <w:t>g</w:t>
        </w:r>
        <w:r w:rsidR="00B62BAD">
          <w:rPr>
            <w:rFonts w:ascii="Times New Roman" w:hAnsi="Times New Roman" w:cs="Times New Roman"/>
            <w:sz w:val="24"/>
            <w:szCs w:val="24"/>
          </w:rPr>
          <w:t xml:space="preserve"> time</w:t>
        </w:r>
      </w:ins>
      <w:ins w:id="1216" w:author="Luyu Liu" w:date="2019-12-17T20:31:00Z">
        <w:r w:rsidR="00EC12F2">
          <w:rPr>
            <w:rFonts w:ascii="Times New Roman" w:hAnsi="Times New Roman" w:cs="Times New Roman"/>
            <w:sz w:val="24"/>
            <w:szCs w:val="24"/>
          </w:rPr>
          <w:t>:</w:t>
        </w:r>
      </w:ins>
      <w:ins w:id="1217" w:author="Liu, Luyu" w:date="2019-12-08T23:06:00Z">
        <w:del w:id="1218" w:author="Luyu Liu" w:date="2019-12-17T20:13:00Z">
          <w:r w:rsidR="00665C1E" w:rsidDel="00344E22">
            <w:rPr>
              <w:rFonts w:ascii="Times New Roman" w:hAnsi="Times New Roman" w:cs="Times New Roman"/>
              <w:sz w:val="24"/>
              <w:szCs w:val="24"/>
            </w:rPr>
            <w:delText>: PT</w:delText>
          </w:r>
        </w:del>
      </w:ins>
      <w:del w:id="1219" w:author="Luyu Liu" w:date="2019-12-17T20:13:00Z">
        <w:r w:rsidR="00E845D3" w:rsidDel="00344E22">
          <w:rPr>
            <w:rFonts w:ascii="Times New Roman" w:hAnsi="Times New Roman" w:cs="Times New Roman"/>
            <w:sz w:val="24"/>
            <w:szCs w:val="24"/>
          </w:rPr>
          <w:delText xml:space="preserve"> with the </w:delText>
        </w:r>
        <w:r w:rsidR="00272D44" w:rsidDel="00344E22">
          <w:rPr>
            <w:rFonts w:ascii="Times New Roman" w:hAnsi="Times New Roman" w:cs="Times New Roman"/>
            <w:sz w:val="24"/>
            <w:szCs w:val="24"/>
          </w:rPr>
          <w:delText>highest</w:delText>
        </w:r>
      </w:del>
      <w:ins w:id="1220" w:author="Liu, Luyu" w:date="2019-12-08T23:06:00Z">
        <w:del w:id="1221" w:author="Luyu Liu" w:date="2019-12-17T20:13:00Z">
          <w:r w:rsidR="00665C1E" w:rsidDel="00344E22">
            <w:rPr>
              <w:rFonts w:ascii="Times New Roman" w:hAnsi="Times New Roman" w:cs="Times New Roman"/>
              <w:sz w:val="24"/>
              <w:szCs w:val="24"/>
            </w:rPr>
            <w:delText xml:space="preserve"> and </w:delText>
          </w:r>
        </w:del>
      </w:ins>
      <w:del w:id="1222" w:author="Luyu Liu" w:date="2019-12-17T20:13:00Z">
        <w:r w:rsidR="00272D44" w:rsidDel="00344E22">
          <w:rPr>
            <w:rFonts w:ascii="Times New Roman" w:hAnsi="Times New Roman" w:cs="Times New Roman"/>
            <w:sz w:val="24"/>
            <w:szCs w:val="24"/>
          </w:rPr>
          <w:delText>/</w:delText>
        </w:r>
      </w:del>
      <w:ins w:id="1223" w:author="Liu, Luyu" w:date="2019-12-08T23:06:00Z">
        <w:del w:id="1224" w:author="Luyu Liu" w:date="2019-12-17T20:13:00Z">
          <w:r w:rsidR="00665C1E" w:rsidDel="00344E22">
            <w:rPr>
              <w:rFonts w:ascii="Times New Roman" w:hAnsi="Times New Roman" w:cs="Times New Roman"/>
              <w:sz w:val="24"/>
              <w:szCs w:val="24"/>
            </w:rPr>
            <w:delText xml:space="preserve">GT with the </w:delText>
          </w:r>
        </w:del>
      </w:ins>
      <w:del w:id="1225" w:author="Luyu Liu" w:date="2019-12-17T20:13:00Z">
        <w:r w:rsidR="00E845D3" w:rsidDel="00344E22">
          <w:rPr>
            <w:rFonts w:ascii="Times New Roman" w:hAnsi="Times New Roman" w:cs="Times New Roman"/>
            <w:sz w:val="24"/>
            <w:szCs w:val="24"/>
          </w:rPr>
          <w:delText>lowest missed risk</w:delText>
        </w:r>
        <w:r w:rsidR="001D489C" w:rsidDel="00344E22">
          <w:rPr>
            <w:rFonts w:ascii="Times New Roman" w:hAnsi="Times New Roman" w:cs="Times New Roman"/>
            <w:sz w:val="24"/>
            <w:szCs w:val="24"/>
          </w:rPr>
          <w:delText>:</w:delText>
        </w:r>
      </w:del>
      <w:ins w:id="1226" w:author="Liu, Luyu" w:date="2019-12-08T23:06:00Z">
        <w:del w:id="1227" w:author="Luyu Liu" w:date="2019-12-17T20:13:00Z">
          <w:r w:rsidR="00665C1E" w:rsidDel="00344E22">
            <w:rPr>
              <w:rFonts w:ascii="Times New Roman" w:hAnsi="Times New Roman" w:cs="Times New Roman"/>
              <w:sz w:val="24"/>
              <w:szCs w:val="24"/>
            </w:rPr>
            <w:delText>.</w:delText>
          </w:r>
        </w:del>
      </w:ins>
      <w:del w:id="1228" w:author="Luyu Liu" w:date="2019-12-17T20:13:00Z">
        <w:r w:rsidR="001D489C" w:rsidDel="00344E22">
          <w:rPr>
            <w:rFonts w:ascii="Times New Roman" w:hAnsi="Times New Roman" w:cs="Times New Roman"/>
            <w:sz w:val="24"/>
            <w:szCs w:val="24"/>
          </w:rPr>
          <w:delText xml:space="preserve"> t</w:delText>
        </w:r>
      </w:del>
      <w:ins w:id="1229" w:author="Liu, Luyu" w:date="2019-12-08T23:06:00Z">
        <w:del w:id="1230" w:author="Luyu Liu" w:date="2019-12-17T20:13:00Z">
          <w:r w:rsidR="00665C1E" w:rsidDel="00344E22">
            <w:rPr>
              <w:rFonts w:ascii="Times New Roman" w:hAnsi="Times New Roman" w:cs="Times New Roman"/>
              <w:sz w:val="24"/>
              <w:szCs w:val="24"/>
            </w:rPr>
            <w:delText>T</w:delText>
          </w:r>
        </w:del>
      </w:ins>
      <w:del w:id="1231" w:author="Luyu Liu" w:date="2019-12-17T20:13:00Z">
        <w:r w:rsidR="001D489C" w:rsidDel="00344E22">
          <w:rPr>
            <w:rFonts w:ascii="Times New Roman" w:hAnsi="Times New Roman" w:cs="Times New Roman"/>
            <w:sz w:val="24"/>
            <w:szCs w:val="24"/>
          </w:rPr>
          <w:delText xml:space="preserve">hey are both unstable and sensitive to only one </w:delText>
        </w:r>
        <w:r w:rsidR="007631AA" w:rsidRPr="00F208B5" w:rsidDel="00344E22">
          <w:rPr>
            <w:rFonts w:ascii="Times New Roman" w:hAnsi="Times New Roman" w:cs="Times New Roman"/>
            <w:i/>
            <w:sz w:val="24"/>
            <w:szCs w:val="24"/>
          </w:rPr>
          <w:delText>direction</w:delText>
        </w:r>
        <w:r w:rsidR="001D489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D</w:delText>
        </w:r>
        <w:r w:rsidDel="00344E22">
          <w:rPr>
            <w:rFonts w:ascii="Times New Roman" w:hAnsi="Times New Roman" w:cs="Times New Roman"/>
            <w:sz w:val="24"/>
            <w:szCs w:val="24"/>
          </w:rPr>
          <w:delText xml:space="preserve">epending on </w:delText>
        </w:r>
        <w:r w:rsidR="00C905DE" w:rsidDel="00344E22">
          <w:rPr>
            <w:rFonts w:ascii="Times New Roman" w:hAnsi="Times New Roman" w:cs="Times New Roman"/>
            <w:sz w:val="24"/>
            <w:szCs w:val="24"/>
          </w:rPr>
          <w:delText>their corresponding</w:delText>
        </w:r>
        <w:r w:rsidR="00206F34" w:rsidDel="00344E22">
          <w:rPr>
            <w:rFonts w:ascii="Times New Roman" w:hAnsi="Times New Roman" w:cs="Times New Roman"/>
            <w:sz w:val="24"/>
            <w:szCs w:val="24"/>
          </w:rPr>
          <w:delText xml:space="preserve"> sensitivity</w:delText>
        </w:r>
        <w:r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their performance will converge</w:delText>
        </w:r>
        <w:r w:rsidR="009C1C2E" w:rsidDel="00344E22">
          <w:rPr>
            <w:rFonts w:ascii="Times New Roman" w:hAnsi="Times New Roman" w:cs="Times New Roman"/>
            <w:sz w:val="24"/>
            <w:szCs w:val="24"/>
          </w:rPr>
          <w:delText xml:space="preserve"> towards the stable status</w:delText>
        </w:r>
      </w:del>
      <w:ins w:id="1232" w:author="Liu, Luyu" w:date="2019-12-08T23:07:00Z">
        <w:del w:id="1233" w:author="Luyu Liu" w:date="2019-12-17T20:13:00Z">
          <w:r w:rsidR="00FD0487" w:rsidDel="00344E22">
            <w:rPr>
              <w:rFonts w:ascii="Times New Roman" w:hAnsi="Times New Roman" w:cs="Times New Roman"/>
              <w:sz w:val="24"/>
              <w:szCs w:val="24"/>
            </w:rPr>
            <w:delText>the center</w:delText>
          </w:r>
        </w:del>
      </w:ins>
      <w:del w:id="1234" w:author="Luyu Liu" w:date="2019-12-17T20:13:00Z">
        <w:r w:rsidR="00764E49" w:rsidDel="00344E22">
          <w:rPr>
            <w:rFonts w:ascii="Times New Roman" w:hAnsi="Times New Roman" w:cs="Times New Roman"/>
            <w:sz w:val="24"/>
            <w:szCs w:val="24"/>
          </w:rPr>
          <w:delText>: the good one (PT</w:delText>
        </w:r>
        <w:r w:rsidR="00A56F2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will become worse, while the bad one (GT) will become better.</w:delText>
        </w:r>
        <w:commentRangeEnd w:id="1135"/>
        <w:r w:rsidR="00A56F2C" w:rsidDel="00344E22">
          <w:rPr>
            <w:rStyle w:val="CommentReference"/>
          </w:rPr>
          <w:commentReference w:id="1135"/>
        </w:r>
        <w:commentRangeEnd w:id="1136"/>
        <w:r w:rsidR="00AC37E5" w:rsidDel="00344E22">
          <w:rPr>
            <w:rStyle w:val="CommentReference"/>
          </w:rPr>
          <w:commentReference w:id="1136"/>
        </w:r>
      </w:del>
      <w:ins w:id="1235" w:author="Luyu Liu" w:date="2019-12-17T20:32:00Z">
        <w:r w:rsidR="00EC12F2">
          <w:rPr>
            <w:rFonts w:ascii="Times New Roman" w:hAnsi="Times New Roman" w:cs="Times New Roman"/>
            <w:sz w:val="24"/>
            <w:szCs w:val="24"/>
          </w:rPr>
          <w:t xml:space="preserve"> </w:t>
        </w:r>
      </w:ins>
      <w:ins w:id="1236" w:author="Luyu Liu" w:date="2019-12-17T20:33:00Z">
        <w:r w:rsidR="004A112A">
          <w:rPr>
            <w:rFonts w:ascii="Times New Roman" w:hAnsi="Times New Roman" w:cs="Times New Roman"/>
            <w:sz w:val="24"/>
            <w:szCs w:val="24"/>
          </w:rPr>
          <w:t xml:space="preserve">highly synchronized </w:t>
        </w:r>
      </w:ins>
      <w:ins w:id="1237" w:author="Luyu Liu" w:date="2019-12-17T20:32:00Z">
        <w:r w:rsidR="00EC12F2">
          <w:rPr>
            <w:rFonts w:ascii="Times New Roman" w:hAnsi="Times New Roman" w:cs="Times New Roman"/>
            <w:sz w:val="24"/>
            <w:szCs w:val="24"/>
          </w:rPr>
          <w:t>PT</w:t>
        </w:r>
      </w:ins>
      <w:ins w:id="1238" w:author="Luyu Liu" w:date="2019-12-17T20:13:00Z">
        <w:r w:rsidR="00344E22">
          <w:rPr>
            <w:rFonts w:ascii="Times New Roman" w:hAnsi="Times New Roman" w:cs="Times New Roman"/>
            <w:sz w:val="24"/>
            <w:szCs w:val="24"/>
          </w:rPr>
          <w:t xml:space="preserve"> </w:t>
        </w:r>
      </w:ins>
      <w:ins w:id="1239" w:author="Luyu Liu" w:date="2019-12-17T20:32:00Z">
        <w:r w:rsidR="00EC12F2">
          <w:rPr>
            <w:rFonts w:ascii="Times New Roman" w:hAnsi="Times New Roman" w:cs="Times New Roman"/>
            <w:sz w:val="24"/>
            <w:szCs w:val="24"/>
          </w:rPr>
          <w:t>is</w:t>
        </w:r>
      </w:ins>
      <w:ins w:id="1240" w:author="Luyu Liu" w:date="2019-12-17T20:13:00Z">
        <w:r w:rsidR="00344E22">
          <w:rPr>
            <w:rFonts w:ascii="Times New Roman" w:hAnsi="Times New Roman" w:cs="Times New Roman"/>
            <w:sz w:val="24"/>
            <w:szCs w:val="24"/>
          </w:rPr>
          <w:t xml:space="preserve"> sensitive to reclaimed </w:t>
        </w:r>
      </w:ins>
      <w:ins w:id="1241" w:author="Luyu Liu" w:date="2019-12-17T20:32:00Z">
        <w:r w:rsidR="00EC12F2">
          <w:rPr>
            <w:rFonts w:ascii="Times New Roman" w:hAnsi="Times New Roman" w:cs="Times New Roman"/>
            <w:sz w:val="24"/>
            <w:szCs w:val="24"/>
          </w:rPr>
          <w:t>delay and its performance will be</w:t>
        </w:r>
      </w:ins>
      <w:ins w:id="1242" w:author="Luyu Liu" w:date="2019-12-17T20:33:00Z">
        <w:r w:rsidR="004A112A">
          <w:rPr>
            <w:rFonts w:ascii="Times New Roman" w:hAnsi="Times New Roman" w:cs="Times New Roman"/>
            <w:sz w:val="24"/>
            <w:szCs w:val="24"/>
          </w:rPr>
          <w:t>come</w:t>
        </w:r>
      </w:ins>
      <w:ins w:id="1243" w:author="Luyu Liu" w:date="2019-12-17T20:32:00Z">
        <w:r w:rsidR="00EC12F2">
          <w:rPr>
            <w:rFonts w:ascii="Times New Roman" w:hAnsi="Times New Roman" w:cs="Times New Roman"/>
            <w:sz w:val="24"/>
            <w:szCs w:val="24"/>
          </w:rPr>
          <w:t xml:space="preserve"> worse</w:t>
        </w:r>
      </w:ins>
      <w:ins w:id="1244" w:author="Luyu Liu" w:date="2019-12-17T20:33:00Z">
        <w:r w:rsidR="004A112A">
          <w:rPr>
            <w:rFonts w:ascii="Times New Roman" w:hAnsi="Times New Roman" w:cs="Times New Roman"/>
            <w:sz w:val="24"/>
            <w:szCs w:val="24"/>
          </w:rPr>
          <w:t xml:space="preserve">; </w:t>
        </w:r>
      </w:ins>
      <w:ins w:id="1245" w:author="Luyu Liu" w:date="2019-12-17T20:32:00Z">
        <w:r w:rsidR="00EC12F2">
          <w:rPr>
            <w:rFonts w:ascii="Times New Roman" w:hAnsi="Times New Roman" w:cs="Times New Roman"/>
            <w:sz w:val="24"/>
            <w:szCs w:val="24"/>
          </w:rPr>
          <w:t>while</w:t>
        </w:r>
      </w:ins>
      <w:ins w:id="1246" w:author="Luyu Liu" w:date="2019-12-17T20:33:00Z">
        <w:r w:rsidR="004A112A">
          <w:rPr>
            <w:rFonts w:ascii="Times New Roman" w:hAnsi="Times New Roman" w:cs="Times New Roman"/>
            <w:sz w:val="24"/>
            <w:szCs w:val="24"/>
          </w:rPr>
          <w:t xml:space="preserve"> highly desynchronized</w:t>
        </w:r>
      </w:ins>
      <w:ins w:id="1247" w:author="Luyu Liu" w:date="2019-12-17T20:32:00Z">
        <w:r w:rsidR="00EC12F2">
          <w:rPr>
            <w:rFonts w:ascii="Times New Roman" w:hAnsi="Times New Roman" w:cs="Times New Roman"/>
            <w:sz w:val="24"/>
            <w:szCs w:val="24"/>
          </w:rPr>
          <w:t xml:space="preserve"> GT is sensitive to </w:t>
        </w:r>
      </w:ins>
      <w:ins w:id="1248" w:author="Luyu Liu" w:date="2019-12-17T20:41:00Z">
        <w:r w:rsidR="00E37F54">
          <w:rPr>
            <w:rFonts w:ascii="Times New Roman" w:hAnsi="Times New Roman" w:cs="Times New Roman"/>
            <w:sz w:val="24"/>
            <w:szCs w:val="24"/>
          </w:rPr>
          <w:t xml:space="preserve">gaining </w:t>
        </w:r>
      </w:ins>
      <w:ins w:id="1249" w:author="Luyu Liu" w:date="2019-12-17T20:32:00Z">
        <w:r w:rsidR="00EC12F2">
          <w:rPr>
            <w:rFonts w:ascii="Times New Roman" w:hAnsi="Times New Roman" w:cs="Times New Roman"/>
            <w:sz w:val="24"/>
            <w:szCs w:val="24"/>
          </w:rPr>
          <w:t>more delay</w:t>
        </w:r>
      </w:ins>
      <w:ins w:id="1250" w:author="Luyu Liu" w:date="2019-12-17T20:33:00Z">
        <w:r w:rsidR="00EC12F2">
          <w:rPr>
            <w:rFonts w:ascii="Times New Roman" w:hAnsi="Times New Roman" w:cs="Times New Roman"/>
            <w:sz w:val="24"/>
            <w:szCs w:val="24"/>
          </w:rPr>
          <w:t xml:space="preserve"> and its performance will be</w:t>
        </w:r>
      </w:ins>
      <w:ins w:id="1251" w:author="Luyu Liu" w:date="2019-12-17T20:34:00Z">
        <w:r w:rsidR="004A112A">
          <w:rPr>
            <w:rFonts w:ascii="Times New Roman" w:hAnsi="Times New Roman" w:cs="Times New Roman"/>
            <w:sz w:val="24"/>
            <w:szCs w:val="24"/>
          </w:rPr>
          <w:t>come</w:t>
        </w:r>
      </w:ins>
      <w:ins w:id="1252" w:author="Luyu Liu" w:date="2019-12-17T20:33:00Z">
        <w:r w:rsidR="00EC12F2">
          <w:rPr>
            <w:rFonts w:ascii="Times New Roman" w:hAnsi="Times New Roman" w:cs="Times New Roman"/>
            <w:sz w:val="24"/>
            <w:szCs w:val="24"/>
          </w:rPr>
          <w:t xml:space="preserve"> better.</w:t>
        </w:r>
      </w:ins>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6CF52C50" w:rsidR="00613F2A" w:rsidRPr="00663896" w:rsidRDefault="00613F2A" w:rsidP="00613F2A">
      <w:pPr>
        <w:spacing w:line="256" w:lineRule="auto"/>
        <w:rPr>
          <w:rFonts w:ascii="Times New Roman" w:hAnsi="Times New Roman" w:cs="Times New Roman"/>
          <w:sz w:val="24"/>
          <w:szCs w:val="24"/>
        </w:rPr>
      </w:pPr>
      <w:del w:id="1253" w:author="Luyu Liu" w:date="2019-12-17T22:39:00Z">
        <w:r w:rsidDel="008A75F8">
          <w:rPr>
            <w:noProof/>
            <w:lang w:eastAsia="en-US"/>
          </w:rPr>
          <w:drawing>
            <wp:inline distT="0" distB="0" distL="0" distR="0" wp14:anchorId="73C4EA2D" wp14:editId="5884186B">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del>
      <w:ins w:id="1254" w:author="Luyu Liu" w:date="2019-12-17T22:40:00Z">
        <w:r w:rsidR="008A75F8">
          <w:rPr>
            <w:rFonts w:ascii="Times New Roman" w:hAnsi="Times New Roman" w:cs="Times New Roman"/>
            <w:noProof/>
            <w:sz w:val="24"/>
            <w:szCs w:val="24"/>
          </w:rPr>
          <w:drawing>
            <wp:inline distT="0" distB="0" distL="0" distR="0" wp14:anchorId="40BEF883" wp14:editId="54E8403C">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ins>
    </w:p>
    <w:p w14:paraId="1100716B" w14:textId="05BB4A54" w:rsidR="00613F2A" w:rsidRDefault="00613F2A" w:rsidP="00613F2A">
      <w:pPr>
        <w:spacing w:line="256" w:lineRule="auto"/>
        <w:jc w:val="center"/>
        <w:rPr>
          <w:rFonts w:ascii="Times New Roman" w:hAnsi="Times New Roman" w:cs="Times New Roman"/>
          <w:sz w:val="24"/>
          <w:szCs w:val="24"/>
        </w:rPr>
      </w:pPr>
      <w:bookmarkStart w:id="1255" w:name="_Ref11073838"/>
      <w:commentRangeStart w:id="1256"/>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255"/>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1256"/>
      <w:r w:rsidR="005C0F82">
        <w:rPr>
          <w:rStyle w:val="CommentReference"/>
        </w:rPr>
        <w:commentReference w:id="1256"/>
      </w:r>
    </w:p>
    <w:p w14:paraId="590BD1F6" w14:textId="6237B25F" w:rsidR="00613F2A" w:rsidRDefault="00613F2A" w:rsidP="00613F2A">
      <w:pPr>
        <w:pStyle w:val="TimesNewRoman"/>
        <w:keepNext/>
      </w:pPr>
      <w:del w:id="1257" w:author="Luyu Liu" w:date="2019-12-17T22:41:00Z">
        <w:r w:rsidDel="008A75F8">
          <w:rPr>
            <w:noProof/>
            <w:lang w:eastAsia="en-US"/>
          </w:rPr>
          <w:drawing>
            <wp:inline distT="0" distB="0" distL="0" distR="0" wp14:anchorId="3AD73EDE" wp14:editId="52BC2F2A">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del>
      <w:ins w:id="1258" w:author="Luyu Liu" w:date="2019-12-17T22:41:00Z">
        <w:r w:rsidR="008A75F8">
          <w:rPr>
            <w:noProof/>
          </w:rPr>
          <w:drawing>
            <wp:inline distT="0" distB="0" distL="0" distR="0" wp14:anchorId="65FC5677" wp14:editId="7E8F803D">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ins>
    </w:p>
    <w:p w14:paraId="3582BE22" w14:textId="588A3513" w:rsidR="00613F2A" w:rsidRPr="00663896" w:rsidRDefault="00613F2A" w:rsidP="00613F2A">
      <w:pPr>
        <w:spacing w:line="256" w:lineRule="auto"/>
        <w:jc w:val="center"/>
        <w:rPr>
          <w:rFonts w:ascii="Times New Roman" w:hAnsi="Times New Roman" w:cs="Times New Roman"/>
          <w:sz w:val="24"/>
          <w:szCs w:val="24"/>
        </w:rPr>
      </w:pPr>
      <w:bookmarkStart w:id="1259" w:name="_Ref16256335"/>
      <w:bookmarkStart w:id="1260" w:name="_Ref25663231"/>
      <w:commentRangeStart w:id="1261"/>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63896">
        <w:rPr>
          <w:rFonts w:ascii="Times New Roman" w:hAnsi="Times New Roman" w:cs="Times New Roman"/>
          <w:sz w:val="24"/>
          <w:szCs w:val="24"/>
        </w:rPr>
        <w:fldChar w:fldCharType="end"/>
      </w:r>
      <w:bookmarkEnd w:id="1259"/>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 xml:space="preserve">missed </w:t>
      </w:r>
      <w:ins w:id="1262" w:author="Miller, Harvey J." w:date="2019-12-10T14:01:00Z">
        <w:r w:rsidR="00AC37E5">
          <w:rPr>
            <w:rFonts w:ascii="Times New Roman" w:hAnsi="Times New Roman" w:cs="Times New Roman"/>
            <w:sz w:val="24"/>
            <w:szCs w:val="24"/>
          </w:rPr>
          <w:t xml:space="preserve">bus </w:t>
        </w:r>
      </w:ins>
      <w:r>
        <w:rPr>
          <w:rFonts w:ascii="Times New Roman" w:hAnsi="Times New Roman" w:cs="Times New Roman"/>
          <w:sz w:val="24"/>
          <w:szCs w:val="24"/>
        </w:rPr>
        <w:t>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260"/>
      <w:commentRangeEnd w:id="1261"/>
      <w:r w:rsidR="007B087E">
        <w:rPr>
          <w:rStyle w:val="CommentReference"/>
        </w:rPr>
        <w:commentReference w:id="1261"/>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0D581549" w14:textId="3A6D4BA2" w:rsidR="00D10CBB" w:rsidRDefault="00770332">
      <w:pPr>
        <w:pStyle w:val="TimesNewRoman"/>
        <w:numPr>
          <w:ilvl w:val="2"/>
          <w:numId w:val="5"/>
        </w:numPr>
        <w:jc w:val="both"/>
        <w:rPr>
          <w:ins w:id="1263" w:author="Luyu Liu" w:date="2019-12-17T16:12:00Z"/>
        </w:rPr>
        <w:pPrChange w:id="1264" w:author="Luyu Liu" w:date="2019-12-17T16:12:00Z">
          <w:pPr>
            <w:pStyle w:val="TimesNewRoman"/>
            <w:jc w:val="both"/>
          </w:pPr>
        </w:pPrChange>
      </w:pPr>
      <w:r w:rsidRPr="00D10CBB">
        <w:rPr>
          <w:bCs/>
          <w:rPrChange w:id="1265" w:author="Luyu Liu" w:date="2019-12-17T16:12:00Z">
            <w:rPr>
              <w:b/>
            </w:rPr>
          </w:rPrChange>
        </w:rPr>
        <w:t>Spatial patterns</w:t>
      </w:r>
      <w:del w:id="1266" w:author="Luyu Liu" w:date="2019-12-17T16:12:00Z">
        <w:r w:rsidR="007F135D" w:rsidDel="008809DB">
          <w:delText xml:space="preserve">.  </w:delText>
        </w:r>
      </w:del>
    </w:p>
    <w:p w14:paraId="2A4B396F" w14:textId="28A1E25E" w:rsidR="00591497" w:rsidRDefault="00F625BD" w:rsidP="00591497">
      <w:pPr>
        <w:pStyle w:val="TimesNewRoman"/>
        <w:jc w:val="both"/>
        <w:rPr>
          <w:moveTo w:id="1267" w:author="Liu, Luyu" w:date="2019-11-27T17:20:00Z"/>
        </w:rPr>
      </w:pPr>
      <w:ins w:id="1268" w:author="Miller, Harvey J." w:date="2019-12-10T14:01:00Z">
        <w:r>
          <w:lastRenderedPageBreak/>
          <w:t xml:space="preserve">As noted above, due to the </w:t>
        </w:r>
      </w:ins>
      <w:ins w:id="1269" w:author="Miller, Harvey J." w:date="2019-12-10T14:02:00Z">
        <w:r>
          <w:t>heterogeneity</w:t>
        </w:r>
      </w:ins>
      <w:ins w:id="1270" w:author="Miller, Harvey J." w:date="2019-12-10T14:01:00Z">
        <w:r>
          <w:t xml:space="preserve"> </w:t>
        </w:r>
      </w:ins>
      <w:ins w:id="1271" w:author="Miller, Harvey J." w:date="2019-12-10T14:02:00Z">
        <w:r>
          <w:t>of on-time performance over a bus route, t</w:t>
        </w:r>
      </w:ins>
      <w:del w:id="1272" w:author="Miller, Harvey J." w:date="2019-12-10T14:01:00Z">
        <w:r w:rsidR="00654DF6" w:rsidDel="00F625BD">
          <w:delText>T</w:delText>
        </w:r>
      </w:del>
      <w:r w:rsidR="00654DF6">
        <w:t xml:space="preserve">he location of the bus stop within the route also influences the performance of a </w:t>
      </w:r>
      <w:r w:rsidR="00727092">
        <w:t xml:space="preserve">TPS.  </w:t>
      </w:r>
      <w:r w:rsidR="0040511B">
        <w:t>To illustrate this, we map the average wait time and risk of missing a bus</w:t>
      </w:r>
      <w:ins w:id="1273" w:author="Liu, Luyu" w:date="2019-11-27T15:23:00Z">
        <w:r w:rsidR="00C4677A">
          <w:t xml:space="preserve"> for home locations </w:t>
        </w:r>
      </w:ins>
      <w:ins w:id="1274" w:author="Liu, Luyu" w:date="2019-11-27T15:25:00Z">
        <w:r w:rsidR="003F1A27">
          <w:t>within</w:t>
        </w:r>
        <w:commentRangeStart w:id="1275"/>
        <w:r w:rsidR="003F1A27">
          <w:t xml:space="preserve"> </w:t>
        </w:r>
        <w:commentRangeEnd w:id="1275"/>
        <w:r w:rsidR="003F1A27">
          <w:rPr>
            <w:rStyle w:val="CommentReference"/>
            <w:rFonts w:asciiTheme="minorHAnsi" w:hAnsiTheme="minorHAnsi" w:cstheme="minorBidi"/>
          </w:rPr>
          <w:commentReference w:id="1275"/>
        </w:r>
      </w:ins>
      <w:ins w:id="1276" w:author="Liu, Luyu" w:date="2019-11-27T15:23:00Z">
        <w:r w:rsidR="00C4677A">
          <w:t xml:space="preserve">0 </w:t>
        </w:r>
      </w:ins>
      <w:ins w:id="1277" w:author="Liu, Luyu" w:date="2019-11-27T15:24:00Z">
        <w:r w:rsidR="00C4677A">
          <w:t>–</w:t>
        </w:r>
      </w:ins>
      <w:ins w:id="1278" w:author="Liu, Luyu" w:date="2019-11-27T15:23:00Z">
        <w:r w:rsidR="00C4677A">
          <w:t xml:space="preserve"> 9 </w:t>
        </w:r>
      </w:ins>
      <w:ins w:id="1279" w:author="Liu, Luyu" w:date="2019-11-27T15:24:00Z">
        <w:r w:rsidR="00C4677A">
          <w:t>minutes (0 – 756 meters)</w:t>
        </w:r>
      </w:ins>
      <w:r w:rsidR="0040511B">
        <w:t xml:space="preserve"> </w:t>
      </w:r>
      <w:ins w:id="1280" w:author="Liu, Luyu" w:date="2019-11-27T15:24:00Z">
        <w:r w:rsidR="00C4677A">
          <w:t>distance buffer of</w:t>
        </w:r>
      </w:ins>
      <w:del w:id="1281" w:author="Liu, Luyu" w:date="2019-11-27T15:24:00Z">
        <w:r w:rsidR="00F216AE" w:rsidDel="00C4677A">
          <w:delText>for</w:delText>
        </w:r>
      </w:del>
      <w:r w:rsidR="0040511B">
        <w:t xml:space="preserve"> COTA bus route #2 heading from southwest to northeast, assuming users travel to their closest bus stop. </w:t>
      </w:r>
      <w:del w:id="1282"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1283" w:author="Luyu Liu" w:date="2019-12-17T18:14:00Z">
        <w:r w:rsidR="002142A3" w:rsidRPr="004743C5">
          <w:t xml:space="preserve">Figure </w:t>
        </w:r>
        <w:r w:rsidR="002142A3">
          <w:rPr>
            <w:noProof/>
          </w:rPr>
          <w:t>14</w:t>
        </w:r>
      </w:ins>
      <w:ins w:id="1284" w:author="Liu, Luyu" w:date="2019-11-27T17:22:00Z">
        <w:del w:id="1285" w:author="Luyu Liu" w:date="2019-12-17T18:14:00Z">
          <w:r w:rsidR="004C0488" w:rsidRPr="004743C5" w:rsidDel="002142A3">
            <w:delText xml:space="preserve">Figure </w:delText>
          </w:r>
          <w:r w:rsidR="004C0488" w:rsidDel="002142A3">
            <w:rPr>
              <w:noProof/>
            </w:rPr>
            <w:delText>14</w:delText>
          </w:r>
        </w:del>
      </w:ins>
      <w:del w:id="1286" w:author="Luyu Liu" w:date="2019-12-17T18:14:00Z">
        <w:r w:rsidR="00727092" w:rsidRPr="004743C5" w:rsidDel="002142A3">
          <w:delText xml:space="preserve">Figure </w:delText>
        </w:r>
        <w:r w:rsidR="00727092" w:rsidDel="002142A3">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1287" w:author="Luyu Liu" w:date="2019-12-17T18:14:00Z">
        <w:r w:rsidR="002142A3" w:rsidRPr="00530F4C">
          <w:t xml:space="preserve">Figure </w:t>
        </w:r>
        <w:r w:rsidR="002142A3">
          <w:rPr>
            <w:noProof/>
          </w:rPr>
          <w:t>15</w:t>
        </w:r>
      </w:ins>
      <w:ins w:id="1288" w:author="Liu, Luyu" w:date="2019-11-27T17:22:00Z">
        <w:del w:id="1289" w:author="Luyu Liu" w:date="2019-12-17T18:14:00Z">
          <w:r w:rsidR="004C0488" w:rsidRPr="00530F4C" w:rsidDel="002142A3">
            <w:delText xml:space="preserve">Figure </w:delText>
          </w:r>
          <w:r w:rsidR="004C0488" w:rsidDel="002142A3">
            <w:rPr>
              <w:noProof/>
            </w:rPr>
            <w:delText>15</w:delText>
          </w:r>
        </w:del>
      </w:ins>
      <w:del w:id="1290" w:author="Luyu Liu" w:date="2019-12-17T18:14:00Z">
        <w:r w:rsidR="00727092" w:rsidRPr="00530F4C" w:rsidDel="002142A3">
          <w:delText xml:space="preserve">Figure </w:delText>
        </w:r>
        <w:r w:rsidR="00727092" w:rsidDel="002142A3">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1291" w:author="Luyu Liu" w:date="2019-12-17T18:14:00Z">
        <w:r w:rsidR="002142A3" w:rsidRPr="004743C5">
          <w:t xml:space="preserve">Figure </w:t>
        </w:r>
        <w:r w:rsidR="002142A3">
          <w:rPr>
            <w:noProof/>
          </w:rPr>
          <w:t>14</w:t>
        </w:r>
      </w:ins>
      <w:ins w:id="1292" w:author="Liu, Luyu" w:date="2019-11-27T17:22:00Z">
        <w:del w:id="1293" w:author="Luyu Liu" w:date="2019-12-17T18:14:00Z">
          <w:r w:rsidR="004C0488" w:rsidRPr="004743C5" w:rsidDel="002142A3">
            <w:delText xml:space="preserve">Figure </w:delText>
          </w:r>
          <w:r w:rsidR="004C0488" w:rsidDel="002142A3">
            <w:rPr>
              <w:noProof/>
            </w:rPr>
            <w:delText>14</w:delText>
          </w:r>
        </w:del>
      </w:ins>
      <w:del w:id="1294" w:author="Luyu Liu" w:date="2019-12-17T18:14:00Z">
        <w:r w:rsidR="0040511B" w:rsidRPr="004743C5" w:rsidDel="002142A3">
          <w:delText xml:space="preserve">Figure </w:delText>
        </w:r>
        <w:r w:rsidR="0040511B" w:rsidDel="002142A3">
          <w:rPr>
            <w:noProof/>
          </w:rPr>
          <w:delText>14</w:delText>
        </w:r>
      </w:del>
      <w:r w:rsidR="00727092">
        <w:fldChar w:fldCharType="end"/>
      </w:r>
      <w:r w:rsidR="00727092">
        <w:t xml:space="preserve">). </w:t>
      </w:r>
      <w:r w:rsidR="009F1880">
        <w:t xml:space="preserve"> </w:t>
      </w:r>
      <w:ins w:id="1295" w:author="Liu, Luyu" w:date="2019-11-27T17:21:00Z">
        <w:r w:rsidR="00122355">
          <w:t xml:space="preserve"> </w:t>
        </w:r>
      </w:ins>
      <w:del w:id="1296"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1297" w:author="Luyu Liu" w:date="2019-12-17T18:14:00Z">
        <w:r w:rsidR="002142A3" w:rsidRPr="00530F4C">
          <w:t xml:space="preserve">Figure </w:t>
        </w:r>
        <w:r w:rsidR="002142A3">
          <w:rPr>
            <w:noProof/>
          </w:rPr>
          <w:t>15</w:t>
        </w:r>
      </w:ins>
      <w:ins w:id="1298" w:author="Liu, Luyu" w:date="2019-11-27T17:22:00Z">
        <w:del w:id="1299" w:author="Luyu Liu" w:date="2019-12-17T18:14:00Z">
          <w:r w:rsidR="004C0488" w:rsidRPr="00530F4C" w:rsidDel="002142A3">
            <w:delText xml:space="preserve">Figure </w:delText>
          </w:r>
          <w:r w:rsidR="004C0488" w:rsidDel="002142A3">
            <w:rPr>
              <w:noProof/>
            </w:rPr>
            <w:delText>15</w:delText>
          </w:r>
        </w:del>
      </w:ins>
      <w:del w:id="1300" w:author="Luyu Liu" w:date="2019-12-17T18:14:00Z">
        <w:r w:rsidR="009F1880" w:rsidRPr="00530F4C" w:rsidDel="002142A3">
          <w:delText xml:space="preserve">Figure </w:delText>
        </w:r>
        <w:r w:rsidR="009F1880" w:rsidDel="002142A3">
          <w:rPr>
            <w:noProof/>
          </w:rPr>
          <w:delText>15</w:delText>
        </w:r>
      </w:del>
      <w:r w:rsidR="009F1880">
        <w:fldChar w:fldCharType="end"/>
      </w:r>
      <w:r w:rsidR="009F1880">
        <w:t>).</w:t>
      </w:r>
      <w:del w:id="1301" w:author="Liu, Luyu" w:date="2019-11-27T17:21:00Z">
        <w:r w:rsidR="0016636C" w:rsidDel="00591497">
          <w:delText xml:space="preserve"> </w:delText>
        </w:r>
      </w:del>
      <w:moveToRangeStart w:id="1302" w:author="Liu, Luyu" w:date="2019-11-27T17:20:00Z" w:name="move25767660"/>
      <w:moveTo w:id="1303" w:author="Liu, Luyu" w:date="2019-11-27T17:20:00Z">
        <w:del w:id="1304"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commentRangeStart w:id="1305"/>
          <w:commentRangeEnd w:id="1305"/>
          <w:r w:rsidR="00591497" w:rsidDel="00591497">
            <w:rPr>
              <w:rStyle w:val="CommentReference"/>
              <w:rFonts w:asciiTheme="minorHAnsi" w:hAnsiTheme="minorHAnsi" w:cstheme="minorBidi"/>
            </w:rPr>
            <w:commentReference w:id="1305"/>
          </w:r>
          <w:r w:rsidR="00591497" w:rsidDel="00591497">
            <w:delText>.</w:delText>
          </w:r>
          <w:r w:rsidR="00591497" w:rsidRPr="00F95BDB" w:rsidDel="00591497">
            <w:delText xml:space="preserve"> </w:delText>
          </w:r>
        </w:del>
      </w:moveTo>
    </w:p>
    <w:moveToRangeEnd w:id="1302"/>
    <w:p w14:paraId="4C22EFAE" w14:textId="20490CD2" w:rsidR="00727092" w:rsidRDefault="0016636C" w:rsidP="00727092">
      <w:pPr>
        <w:pStyle w:val="IndentTimesNewRoman"/>
        <w:ind w:firstLine="0"/>
        <w:jc w:val="both"/>
      </w:pPr>
      <w:del w:id="1306"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lang w:eastAsia="en-US"/>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03459F97" w:rsidR="00727092" w:rsidRPr="006E112A" w:rsidRDefault="00727092" w:rsidP="00727092">
      <w:pPr>
        <w:spacing w:line="256" w:lineRule="auto"/>
        <w:jc w:val="center"/>
        <w:rPr>
          <w:rFonts w:ascii="Times New Roman" w:hAnsi="Times New Roman" w:cs="Times New Roman"/>
          <w:sz w:val="24"/>
          <w:szCs w:val="24"/>
        </w:rPr>
      </w:pPr>
      <w:bookmarkStart w:id="1307" w:name="_Ref16256385"/>
      <w:bookmarkStart w:id="1308" w:name="_Ref16256378"/>
      <w:commentRangeStart w:id="1309"/>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4C0488">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1307"/>
      <w:r>
        <w:rPr>
          <w:rFonts w:ascii="Times New Roman" w:hAnsi="Times New Roman" w:cs="Times New Roman"/>
          <w:sz w:val="24"/>
          <w:szCs w:val="24"/>
        </w:rPr>
        <w:t>:</w:t>
      </w:r>
      <w:r w:rsidRPr="004743C5">
        <w:rPr>
          <w:rFonts w:ascii="Times New Roman" w:hAnsi="Times New Roman" w:cs="Times New Roman"/>
          <w:sz w:val="24"/>
          <w:szCs w:val="24"/>
        </w:rPr>
        <w:t xml:space="preserve"> </w:t>
      </w:r>
      <w:ins w:id="1310" w:author="Miller, Harvey J." w:date="2019-12-10T14:02:00Z">
        <w:r w:rsidR="00F625BD">
          <w:rPr>
            <w:rFonts w:ascii="Times New Roman" w:hAnsi="Times New Roman" w:cs="Times New Roman"/>
            <w:sz w:val="24"/>
            <w:szCs w:val="24"/>
          </w:rPr>
          <w:t xml:space="preserve">Spatial pattern of average waiting time within a walking distance buffer along the </w:t>
        </w:r>
      </w:ins>
      <w:ins w:id="1311" w:author="Miller, Harvey J." w:date="2019-12-10T14:05:00Z">
        <w:r w:rsidR="00F625BD">
          <w:rPr>
            <w:rFonts w:ascii="Times New Roman" w:hAnsi="Times New Roman" w:cs="Times New Roman"/>
            <w:sz w:val="24"/>
            <w:szCs w:val="24"/>
          </w:rPr>
          <w:t xml:space="preserve">bus </w:t>
        </w:r>
      </w:ins>
      <w:ins w:id="1312" w:author="Miller, Harvey J." w:date="2019-12-10T14:02:00Z">
        <w:r w:rsidR="00F625BD">
          <w:rPr>
            <w:rFonts w:ascii="Times New Roman" w:hAnsi="Times New Roman" w:cs="Times New Roman"/>
            <w:sz w:val="24"/>
            <w:szCs w:val="24"/>
          </w:rPr>
          <w:t xml:space="preserve">route: </w:t>
        </w:r>
      </w:ins>
      <w:del w:id="1313" w:author="Liu, Luyu" w:date="2019-11-27T16:02:00Z">
        <w:r w:rsidDel="00FB2BC3">
          <w:rPr>
            <w:rFonts w:ascii="Times New Roman" w:hAnsi="Times New Roman" w:cs="Times New Roman"/>
            <w:sz w:val="24"/>
            <w:szCs w:val="24"/>
          </w:rPr>
          <w:delText>A</w:delText>
        </w:r>
      </w:del>
      <w:ins w:id="1314"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1315" w:author="Liu, Luyu" w:date="2019-11-27T16:02:00Z">
        <w:r w:rsidDel="00FB2BC3">
          <w:rPr>
            <w:rFonts w:ascii="Times New Roman" w:hAnsi="Times New Roman" w:cs="Times New Roman"/>
            <w:sz w:val="24"/>
            <w:szCs w:val="24"/>
          </w:rPr>
          <w:delText xml:space="preserve">GT </w:delText>
        </w:r>
      </w:del>
      <w:ins w:id="1316"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bottom right)</w:t>
      </w:r>
      <w:del w:id="1317" w:author="Miller, Harvey J." w:date="2019-12-10T14:02:00Z">
        <w:r w:rsidDel="00F625BD">
          <w:rPr>
            <w:rFonts w:ascii="Times New Roman" w:hAnsi="Times New Roman" w:cs="Times New Roman"/>
            <w:sz w:val="24"/>
            <w:szCs w:val="24"/>
          </w:rPr>
          <w:delText xml:space="preserve"> </w:delText>
        </w:r>
        <w:r w:rsidRPr="006E112A" w:rsidDel="00F625BD">
          <w:rPr>
            <w:rFonts w:ascii="Times New Roman" w:hAnsi="Times New Roman" w:cs="Times New Roman"/>
            <w:sz w:val="24"/>
            <w:szCs w:val="24"/>
          </w:rPr>
          <w:delText>waiting time pattern</w:delText>
        </w:r>
      </w:del>
      <w:bookmarkEnd w:id="1308"/>
      <w:r w:rsidRPr="006E112A">
        <w:rPr>
          <w:rFonts w:ascii="Times New Roman" w:hAnsi="Times New Roman" w:cs="Times New Roman"/>
          <w:sz w:val="24"/>
          <w:szCs w:val="24"/>
        </w:rPr>
        <w:t xml:space="preserve"> </w:t>
      </w:r>
      <w:commentRangeEnd w:id="1309"/>
      <w:r w:rsidR="009F1880">
        <w:rPr>
          <w:rStyle w:val="CommentReference"/>
        </w:rPr>
        <w:commentReference w:id="1309"/>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lang w:eastAsia="en-US"/>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64216C03" w:rsidR="00727092" w:rsidRPr="006E112A" w:rsidRDefault="00727092" w:rsidP="00727092">
      <w:pPr>
        <w:spacing w:line="256" w:lineRule="auto"/>
        <w:jc w:val="center"/>
        <w:rPr>
          <w:rFonts w:ascii="Times New Roman" w:hAnsi="Times New Roman" w:cs="Times New Roman"/>
          <w:sz w:val="24"/>
          <w:szCs w:val="24"/>
        </w:rPr>
      </w:pPr>
      <w:bookmarkStart w:id="1318" w:name="_Ref16256137"/>
      <w:commentRangeStart w:id="1319"/>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4C0488">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1318"/>
      <w:r>
        <w:rPr>
          <w:rFonts w:ascii="Times New Roman" w:hAnsi="Times New Roman" w:cs="Times New Roman"/>
          <w:sz w:val="24"/>
          <w:szCs w:val="24"/>
        </w:rPr>
        <w:t>:</w:t>
      </w:r>
      <w:r w:rsidRPr="00D4298B">
        <w:rPr>
          <w:rFonts w:ascii="Times New Roman" w:hAnsi="Times New Roman" w:cs="Times New Roman"/>
          <w:sz w:val="24"/>
          <w:szCs w:val="24"/>
        </w:rPr>
        <w:t xml:space="preserve"> </w:t>
      </w:r>
      <w:ins w:id="1320" w:author="Miller, Harvey J." w:date="2019-12-10T14:03:00Z">
        <w:r w:rsidR="00F625BD" w:rsidRPr="00F625BD">
          <w:rPr>
            <w:rFonts w:ascii="Times New Roman" w:hAnsi="Times New Roman" w:cs="Times New Roman"/>
            <w:sz w:val="24"/>
            <w:szCs w:val="24"/>
          </w:rPr>
          <w:t xml:space="preserve">Spatial pattern of </w:t>
        </w:r>
        <w:r w:rsidR="00F625BD">
          <w:rPr>
            <w:rFonts w:ascii="Times New Roman" w:hAnsi="Times New Roman" w:cs="Times New Roman"/>
            <w:sz w:val="24"/>
            <w:szCs w:val="24"/>
          </w:rPr>
          <w:t xml:space="preserve">missed bus risk </w:t>
        </w:r>
        <w:r w:rsidR="00F625BD" w:rsidRPr="00F625BD">
          <w:rPr>
            <w:rFonts w:ascii="Times New Roman" w:hAnsi="Times New Roman" w:cs="Times New Roman"/>
            <w:sz w:val="24"/>
            <w:szCs w:val="24"/>
          </w:rPr>
          <w:t xml:space="preserve">within a walking distance buffer along the </w:t>
        </w:r>
      </w:ins>
      <w:ins w:id="1321" w:author="Miller, Harvey J." w:date="2019-12-10T14:05:00Z">
        <w:r w:rsidR="00F625BD">
          <w:rPr>
            <w:rFonts w:ascii="Times New Roman" w:hAnsi="Times New Roman" w:cs="Times New Roman"/>
            <w:sz w:val="24"/>
            <w:szCs w:val="24"/>
          </w:rPr>
          <w:t xml:space="preserve">bus </w:t>
        </w:r>
      </w:ins>
      <w:ins w:id="1322" w:author="Miller, Harvey J." w:date="2019-12-10T14:03:00Z">
        <w:r w:rsidR="00F625BD" w:rsidRPr="00F625BD">
          <w:rPr>
            <w:rFonts w:ascii="Times New Roman" w:hAnsi="Times New Roman" w:cs="Times New Roman"/>
            <w:sz w:val="24"/>
            <w:szCs w:val="24"/>
          </w:rPr>
          <w:t>route</w:t>
        </w:r>
      </w:ins>
      <w:ins w:id="1323" w:author="Miller, Harvey J." w:date="2019-12-10T14:05:00Z">
        <w:r w:rsidR="00F625BD">
          <w:rPr>
            <w:rFonts w:ascii="Times New Roman" w:hAnsi="Times New Roman" w:cs="Times New Roman"/>
            <w:sz w:val="24"/>
            <w:szCs w:val="24"/>
          </w:rPr>
          <w:t xml:space="preserve">: </w:t>
        </w:r>
      </w:ins>
      <w:ins w:id="1324" w:author="Miller, Harvey J." w:date="2019-12-10T14:03:00Z">
        <w:r w:rsidR="00F625BD" w:rsidRPr="00F625BD" w:rsidDel="00C24854">
          <w:rPr>
            <w:rFonts w:ascii="Times New Roman" w:hAnsi="Times New Roman" w:cs="Times New Roman"/>
            <w:sz w:val="24"/>
            <w:szCs w:val="24"/>
          </w:rPr>
          <w:t xml:space="preserve"> </w:t>
        </w:r>
      </w:ins>
      <w:del w:id="1325"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1326"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1327" w:author="Liu, Luyu" w:date="2019-11-27T16:06:00Z">
        <w:r w:rsidDel="00C24854">
          <w:rPr>
            <w:rFonts w:ascii="Times New Roman" w:hAnsi="Times New Roman" w:cs="Times New Roman"/>
            <w:sz w:val="24"/>
            <w:szCs w:val="24"/>
          </w:rPr>
          <w:delText xml:space="preserve">ET </w:delText>
        </w:r>
      </w:del>
      <w:ins w:id="1328" w:author="Liu, Luyu" w:date="2019-11-27T16:06:00Z">
        <w:r w:rsidR="00C24854">
          <w:rPr>
            <w:rFonts w:ascii="Times New Roman" w:hAnsi="Times New Roman" w:cs="Times New Roman"/>
            <w:sz w:val="24"/>
            <w:szCs w:val="24"/>
          </w:rPr>
          <w:t xml:space="preserve">ST </w:t>
        </w:r>
      </w:ins>
      <w:del w:id="1329"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1330"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1331"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1319"/>
      <w:r w:rsidR="009F1880">
        <w:rPr>
          <w:rStyle w:val="CommentReference"/>
        </w:rPr>
        <w:commentReference w:id="1319"/>
      </w:r>
    </w:p>
    <w:p w14:paraId="1DB33CB1" w14:textId="77777777" w:rsidR="00727092" w:rsidRDefault="00727092" w:rsidP="00727092">
      <w:pPr>
        <w:spacing w:line="256" w:lineRule="auto"/>
        <w:rPr>
          <w:rFonts w:ascii="Times New Roman" w:hAnsi="Times New Roman" w:cs="Times New Roman"/>
          <w:sz w:val="24"/>
          <w:szCs w:val="24"/>
        </w:rPr>
      </w:pPr>
    </w:p>
    <w:p w14:paraId="18F7AB33" w14:textId="65F970BF" w:rsidR="00BB3EC7" w:rsidRPr="00B942D8" w:rsidRDefault="00BB3EC7">
      <w:pPr>
        <w:pStyle w:val="IndentTimesNewRoman"/>
        <w:jc w:val="both"/>
        <w:pPrChange w:id="1332"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1333" w:author="Luyu Liu" w:date="2019-12-17T18:15:00Z">
        <w:r w:rsidR="002142A3">
          <w:t xml:space="preserve">Figure </w:t>
        </w:r>
        <w:r w:rsidR="002142A3">
          <w:rPr>
            <w:noProof/>
          </w:rPr>
          <w:t>16</w:t>
        </w:r>
      </w:ins>
      <w:ins w:id="1334" w:author="Liu, Luyu" w:date="2019-11-27T17:22:00Z">
        <w:del w:id="1335" w:author="Luyu Liu" w:date="2019-12-17T18:15:00Z">
          <w:r w:rsidR="004C0488" w:rsidDel="002142A3">
            <w:delText xml:space="preserve">Figure </w:delText>
          </w:r>
          <w:r w:rsidR="004C0488" w:rsidDel="002142A3">
            <w:rPr>
              <w:noProof/>
            </w:rPr>
            <w:delText>16</w:delText>
          </w:r>
        </w:del>
      </w:ins>
      <w:del w:id="1336" w:author="Luyu Liu" w:date="2019-12-17T18:15:00Z">
        <w:r w:rsidR="00654DF6" w:rsidDel="002142A3">
          <w:delText xml:space="preserve">Figure </w:delText>
        </w:r>
        <w:r w:rsidR="00654DF6" w:rsidDel="002142A3">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1337" w:author="Liu, Luyu" w:date="2019-11-27T16:14:00Z">
          <w:pPr>
            <w:keepNext/>
            <w:spacing w:line="256" w:lineRule="auto"/>
          </w:pPr>
        </w:pPrChange>
      </w:pPr>
      <w:r>
        <w:rPr>
          <w:noProof/>
          <w:lang w:eastAsia="en-US"/>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2DBC327B" w:rsidR="00BB3EC7" w:rsidRDefault="00BB3EC7" w:rsidP="00BB3EC7">
      <w:pPr>
        <w:pStyle w:val="TimesNewRoman"/>
        <w:jc w:val="center"/>
      </w:pPr>
      <w:bookmarkStart w:id="1338" w:name="_Ref16256046"/>
      <w:commentRangeStart w:id="1339"/>
      <w:r>
        <w:t xml:space="preserve">Figure </w:t>
      </w:r>
      <w:fldSimple w:instr=" SEQ Figure \* ARABIC ">
        <w:ins w:id="1340" w:author="Liu, Luyu" w:date="2019-11-27T17:22:00Z">
          <w:r w:rsidR="004C0488">
            <w:rPr>
              <w:noProof/>
            </w:rPr>
            <w:t>16</w:t>
          </w:r>
        </w:ins>
        <w:del w:id="1341" w:author="Liu, Luyu" w:date="2019-11-27T17:22:00Z">
          <w:r w:rsidR="00654DF6" w:rsidDel="004C0488">
            <w:rPr>
              <w:noProof/>
            </w:rPr>
            <w:delText>14</w:delText>
          </w:r>
        </w:del>
      </w:fldSimple>
      <w:bookmarkEnd w:id="1338"/>
      <w:r w:rsidR="00AA2619">
        <w:rPr>
          <w:noProof/>
        </w:rPr>
        <w:t>:</w:t>
      </w:r>
      <w:r>
        <w:t xml:space="preserve"> </w:t>
      </w:r>
      <w:ins w:id="1342" w:author="Miller, Harvey J." w:date="2019-12-10T14:04:00Z">
        <w:r w:rsidR="00F625BD">
          <w:t xml:space="preserve">Spatial pattern of </w:t>
        </w:r>
      </w:ins>
      <w:del w:id="1343" w:author="Miller, Harvey J." w:date="2019-12-10T14:04:00Z">
        <w:r w:rsidDel="00F625BD">
          <w:delText xml:space="preserve">PT </w:delText>
        </w:r>
      </w:del>
      <w:r w:rsidR="0040511B">
        <w:t>average wait</w:t>
      </w:r>
      <w:r>
        <w:t xml:space="preserve"> time </w:t>
      </w:r>
      <w:r w:rsidR="00654DF6">
        <w:t xml:space="preserve">(left side) and </w:t>
      </w:r>
      <w:ins w:id="1344" w:author="Miller, Harvey J." w:date="2019-12-10T14:04:00Z">
        <w:r w:rsidR="00F625BD">
          <w:t xml:space="preserve">missed bus risk </w:t>
        </w:r>
      </w:ins>
      <w:del w:id="1345" w:author="Miller, Harvey J." w:date="2019-12-10T14:06:00Z">
        <w:r w:rsidR="00654DF6" w:rsidDel="00F625BD">
          <w:delText xml:space="preserve">risk of missing a bus </w:delText>
        </w:r>
      </w:del>
      <w:r w:rsidR="00654DF6">
        <w:t>(right side)</w:t>
      </w:r>
      <w:ins w:id="1346" w:author="Miller, Harvey J." w:date="2019-12-10T14:06:00Z">
        <w:r w:rsidR="00F625BD">
          <w:t xml:space="preserve"> within a walking distance buffer of the bus route for the PT strategy </w:t>
        </w:r>
      </w:ins>
      <w:del w:id="1347" w:author="Miller, Harvey J." w:date="2019-12-10T14:06:00Z">
        <w:r w:rsidR="00654DF6" w:rsidDel="00F625BD">
          <w:delText xml:space="preserve"> </w:delText>
        </w:r>
        <w:r w:rsidDel="00F625BD">
          <w:delText>COTA bus route No. 2 from Southeast</w:delText>
        </w:r>
        <w:r w:rsidRPr="005203AB" w:rsidDel="00F625BD">
          <w:delText xml:space="preserve"> </w:delText>
        </w:r>
        <w:r w:rsidDel="00F625BD">
          <w:delText>to Northwest.</w:delText>
        </w:r>
        <w:commentRangeEnd w:id="1339"/>
        <w:r w:rsidR="00654DF6" w:rsidDel="00F625BD">
          <w:rPr>
            <w:rStyle w:val="CommentReference"/>
            <w:rFonts w:asciiTheme="minorHAnsi" w:hAnsiTheme="minorHAnsi" w:cstheme="minorBidi"/>
          </w:rPr>
          <w:commentReference w:id="1339"/>
        </w:r>
      </w:del>
    </w:p>
    <w:p w14:paraId="583E8D96" w14:textId="083C9F06" w:rsidR="004C0488" w:rsidRDefault="004C0488" w:rsidP="0016636C">
      <w:pPr>
        <w:pStyle w:val="TimesNewRoman"/>
        <w:jc w:val="both"/>
        <w:rPr>
          <w:ins w:id="1348" w:author="Liu, Luyu" w:date="2019-11-27T20:56:00Z"/>
          <w:b/>
        </w:rPr>
      </w:pPr>
    </w:p>
    <w:p w14:paraId="18AD5E02" w14:textId="77777777" w:rsidR="00E5090F" w:rsidRDefault="00E5090F" w:rsidP="0016636C">
      <w:pPr>
        <w:pStyle w:val="TimesNewRoman"/>
        <w:jc w:val="both"/>
        <w:rPr>
          <w:ins w:id="1349" w:author="Liu, Luyu" w:date="2019-11-27T17:23:00Z"/>
          <w:b/>
        </w:rPr>
      </w:pPr>
    </w:p>
    <w:p w14:paraId="24F1C1E7" w14:textId="75C2F298" w:rsidR="008809DB" w:rsidRDefault="0038416A">
      <w:pPr>
        <w:pStyle w:val="TimesNewRoman"/>
        <w:numPr>
          <w:ilvl w:val="2"/>
          <w:numId w:val="5"/>
        </w:numPr>
        <w:jc w:val="both"/>
        <w:rPr>
          <w:ins w:id="1350" w:author="Luyu Liu" w:date="2019-12-17T16:12:00Z"/>
        </w:rPr>
        <w:pPrChange w:id="1351" w:author="Luyu Liu" w:date="2019-12-17T16:12:00Z">
          <w:pPr>
            <w:pStyle w:val="TimesNewRoman"/>
            <w:jc w:val="both"/>
          </w:pPr>
        </w:pPrChange>
      </w:pPr>
      <w:r w:rsidRPr="008809DB">
        <w:rPr>
          <w:bCs/>
          <w:rPrChange w:id="1352" w:author="Luyu Liu" w:date="2019-12-17T16:12:00Z">
            <w:rPr>
              <w:b/>
            </w:rPr>
          </w:rPrChange>
        </w:rPr>
        <w:t>Spatial differences between ST and PT</w:t>
      </w:r>
      <w:del w:id="1353" w:author="Luyu Liu" w:date="2019-12-17T16:12:00Z">
        <w:r w:rsidDel="008809DB">
          <w:delText>.</w:delText>
        </w:r>
      </w:del>
      <w:del w:id="1354" w:author="Luyu Liu" w:date="2019-12-17T16:13:00Z">
        <w:r w:rsidDel="008809DB">
          <w:delText xml:space="preserve"> </w:delText>
        </w:r>
      </w:del>
      <w:r>
        <w:t xml:space="preserve">  </w:t>
      </w:r>
    </w:p>
    <w:p w14:paraId="7CFFB3CE" w14:textId="28A0FB8F" w:rsidR="00E5090F" w:rsidRDefault="0016636C" w:rsidP="00F96710">
      <w:pPr>
        <w:pStyle w:val="TimesNewRoman"/>
        <w:jc w:val="both"/>
        <w:rPr>
          <w:ins w:id="1355" w:author="Liu, Luyu" w:date="2019-11-27T21:00:00Z"/>
        </w:rPr>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rsidR="0038416A">
        <w:fldChar w:fldCharType="begin"/>
      </w:r>
      <w:r w:rsidR="0038416A">
        <w:instrText xml:space="preserve"> REF _Ref16255992 \h </w:instrText>
      </w:r>
      <w:r w:rsidR="00E96AD4">
        <w:instrText xml:space="preserve"> \* MERGEFORMAT </w:instrText>
      </w:r>
      <w:r w:rsidR="0038416A">
        <w:fldChar w:fldCharType="separate"/>
      </w:r>
      <w:r w:rsidR="002142A3">
        <w:t xml:space="preserve">Figure </w:t>
      </w:r>
      <w:r w:rsidR="002142A3">
        <w:rPr>
          <w:noProof/>
        </w:rPr>
        <w:t>17</w:t>
      </w:r>
      <w:r w:rsidR="0038416A">
        <w:fldChar w:fldCharType="end"/>
      </w:r>
      <w:r w:rsidR="00E96AD4">
        <w:t xml:space="preserve"> shows the average wait</w:t>
      </w:r>
      <w:r w:rsidR="0038416A" w:rsidRPr="00745341">
        <w:t xml:space="preserve"> time difference </w:t>
      </w:r>
      <w:r w:rsidR="0038416A">
        <w:t>between ST and PT</w:t>
      </w:r>
      <w:ins w:id="1356" w:author="Miller, Harvey J." w:date="2019-12-10T14:06:00Z">
        <w:r w:rsidR="00F625BD">
          <w:t xml:space="preserve"> within a</w:t>
        </w:r>
      </w:ins>
      <w:ins w:id="1357" w:author="Miller, Harvey J." w:date="2019-12-10T14:07:00Z">
        <w:r w:rsidR="00F625BD">
          <w:t xml:space="preserve"> </w:t>
        </w:r>
      </w:ins>
      <w:ins w:id="1358" w:author="Miller, Harvey J." w:date="2019-12-10T14:06:00Z">
        <w:r w:rsidR="00F625BD">
          <w:t xml:space="preserve">walking distance buffer </w:t>
        </w:r>
      </w:ins>
      <w:ins w:id="1359" w:author="Miller, Harvey J." w:date="2019-12-10T14:07:00Z">
        <w:r w:rsidR="00F625BD">
          <w:t>of the bus route</w:t>
        </w:r>
      </w:ins>
      <w:r w:rsidR="0038416A" w:rsidRPr="00745341">
        <w:t xml:space="preserve">. </w:t>
      </w:r>
      <w:ins w:id="1360" w:author="Liu, Luyu" w:date="2019-11-27T21:01:00Z">
        <w:r w:rsidR="00E0434C">
          <w:t>We observe the originating stops have exceptional high waiting time due to larger headway.</w:t>
        </w:r>
      </w:ins>
      <w:ins w:id="1361" w:author="Liu, Luyu" w:date="2019-11-27T21:02:00Z">
        <w:r w:rsidR="00E0434C">
          <w:t xml:space="preserve"> </w:t>
        </w:r>
      </w:ins>
      <w:r w:rsidR="0038416A">
        <w:t xml:space="preserve">We can </w:t>
      </w:r>
      <w:ins w:id="1362" w:author="Liu, Luyu" w:date="2019-11-27T21:02:00Z">
        <w:r w:rsidR="00E0434C">
          <w:t xml:space="preserve">also </w:t>
        </w:r>
      </w:ins>
      <w:r w:rsidR="0038416A">
        <w:t xml:space="preserve">observe that PT does not outperform ST for </w:t>
      </w:r>
      <w:del w:id="1363" w:author="Liu, Luyu" w:date="2019-11-27T21:02:00Z">
        <w:r w:rsidR="0038416A" w:rsidDel="00E0434C">
          <w:delText>all</w:delText>
        </w:r>
      </w:del>
      <w:ins w:id="1364" w:author="Liu, Luyu" w:date="2019-11-27T21:03:00Z">
        <w:r w:rsidR="00FF295D">
          <w:t>more than half of all</w:t>
        </w:r>
      </w:ins>
      <w:r w:rsidR="0038416A">
        <w:t xml:space="preserve"> stops. In fact, for most stops, especially for those stops in the upstream near the originating s</w:t>
      </w:r>
      <w:r>
        <w:t>tops, ST</w:t>
      </w:r>
      <w:r w:rsidR="0038416A">
        <w:t xml:space="preserve"> performanc</w:t>
      </w:r>
      <w:r>
        <w:t>e is much better than PT</w:t>
      </w:r>
      <w:r w:rsidR="0038416A">
        <w:t>.</w:t>
      </w:r>
      <w:ins w:id="1365"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366" w:author="Liu, Luyu" w:date="2019-11-27T20:57:00Z">
        <w:r w:rsidR="00E5090F" w:rsidRPr="00092DA1">
          <w:fldChar w:fldCharType="separate"/>
        </w:r>
      </w:ins>
      <w:ins w:id="1367" w:author="Luyu Liu" w:date="2019-12-17T18:15:00Z">
        <w:r w:rsidR="002142A3">
          <w:t>Figure 17</w:t>
        </w:r>
      </w:ins>
      <w:ins w:id="1368" w:author="Liu, Luyu" w:date="2019-11-27T20:57:00Z">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369" w:author="Liu, Luyu" w:date="2019-11-27T21:00:00Z">
        <w:r w:rsidR="00E5090F">
          <w:t>more</w:t>
        </w:r>
      </w:ins>
      <w:ins w:id="1370" w:author="Liu, Luyu" w:date="2019-11-27T20:57:00Z">
        <w:r w:rsidR="00E5090F">
          <w:t xml:space="preserve"> than PT users. </w:t>
        </w:r>
      </w:ins>
      <w:ins w:id="1371" w:author="Liu, Luyu" w:date="2019-11-27T21:04:00Z">
        <w:r w:rsidR="00F96710" w:rsidRPr="00092DA1">
          <w:t xml:space="preserve">The comparison </w:t>
        </w:r>
        <w:del w:id="1372" w:author="Miller, Harvey J." w:date="2019-12-10T14:07:00Z">
          <w:r w:rsidR="00F96710" w:rsidRPr="00092DA1" w:rsidDel="00F625BD">
            <w:delText xml:space="preserve">moreover </w:delText>
          </w:r>
        </w:del>
        <w:r w:rsidR="00F96710" w:rsidRPr="00092DA1">
          <w:t xml:space="preserve">shows the </w:t>
        </w:r>
        <w:del w:id="1373" w:author="Miller, Harvey J." w:date="2019-12-10T14:08:00Z">
          <w:r w:rsidR="00F96710" w:rsidRPr="00092DA1" w:rsidDel="00F625BD">
            <w:delText>difference’s</w:delText>
          </w:r>
          <w:r w:rsidR="00F96710" w:rsidDel="00F625BD">
            <w:delText xml:space="preserve"> </w:delText>
          </w:r>
        </w:del>
        <w:r w:rsidR="00F96710">
          <w:t>highly polarized geographic</w:t>
        </w:r>
        <w:r w:rsidR="00F96710" w:rsidRPr="00092DA1">
          <w:t xml:space="preserve"> </w:t>
        </w:r>
        <w:r w:rsidR="00F96710">
          <w:t>pattern</w:t>
        </w:r>
      </w:ins>
      <w:ins w:id="1374" w:author="Miller, Harvey J." w:date="2019-12-10T14:08:00Z">
        <w:r w:rsidR="00F625BD">
          <w:t xml:space="preserve"> of relative performance between these two strategies</w:t>
        </w:r>
      </w:ins>
      <w:ins w:id="1375" w:author="Liu, Luyu" w:date="2019-11-27T21:04:00Z">
        <w:r w:rsidR="00F96710">
          <w:t>.</w:t>
        </w:r>
      </w:ins>
    </w:p>
    <w:p w14:paraId="77954D45" w14:textId="35C2555D" w:rsidR="00E5090F" w:rsidRDefault="00E5090F" w:rsidP="00E5090F">
      <w:pPr>
        <w:pStyle w:val="TimesNewRoman"/>
        <w:jc w:val="both"/>
        <w:rPr>
          <w:ins w:id="1376" w:author="Liu, Luyu" w:date="2019-11-27T21:00:00Z"/>
        </w:rPr>
      </w:pPr>
    </w:p>
    <w:p w14:paraId="7B51B004" w14:textId="07DA847D" w:rsidR="00E5090F" w:rsidRDefault="00E5090F" w:rsidP="00E5090F">
      <w:pPr>
        <w:pStyle w:val="TimesNewRoman"/>
        <w:jc w:val="both"/>
        <w:rPr>
          <w:ins w:id="1377" w:author="Liu, Luyu" w:date="2019-11-27T21:00:00Z"/>
        </w:rPr>
      </w:pPr>
    </w:p>
    <w:p w14:paraId="65196CC6" w14:textId="77777777" w:rsidR="00E5090F" w:rsidRDefault="00E5090F" w:rsidP="00E5090F">
      <w:pPr>
        <w:pStyle w:val="TimesNewRoman"/>
        <w:jc w:val="both"/>
        <w:rPr>
          <w:ins w:id="1378" w:author="Liu, Luyu" w:date="2019-11-27T20:57:00Z"/>
        </w:rPr>
      </w:pPr>
    </w:p>
    <w:p w14:paraId="5353E0D0" w14:textId="74A75FCD" w:rsidR="0038416A" w:rsidDel="00E5090F" w:rsidRDefault="0038416A">
      <w:pPr>
        <w:pStyle w:val="TimesNewRoman"/>
        <w:jc w:val="both"/>
        <w:rPr>
          <w:del w:id="1379" w:author="Liu, Luyu" w:date="2019-11-27T20:56:00Z"/>
        </w:rPr>
      </w:pPr>
      <w:del w:id="1380"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1381" w:author="Liu, Luyu" w:date="2019-11-27T17:11:00Z">
        <w:r w:rsidDel="002E61E4">
          <w:delText xml:space="preserve">. </w:delText>
        </w:r>
        <w:commentRangeStart w:id="1382"/>
        <w:commentRangeStart w:id="1383"/>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384" w:author="Liu, Luyu" w:date="2019-11-27T20:56:00Z">
        <w:r w:rsidDel="00E5090F">
          <w:delText xml:space="preserve">. </w:delText>
        </w:r>
      </w:del>
      <w:moveFromRangeStart w:id="1385" w:author="Liu, Luyu" w:date="2019-11-27T17:20:00Z" w:name="move25767660"/>
      <w:moveFrom w:id="1386" w:author="Liu, Luyu" w:date="2019-11-27T17:20:00Z">
        <w:del w:id="1387"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382"/>
          <w:r w:rsidR="0016636C" w:rsidDel="00E5090F">
            <w:rPr>
              <w:rStyle w:val="CommentReference"/>
              <w:rFonts w:asciiTheme="minorHAnsi" w:hAnsiTheme="minorHAnsi" w:cstheme="minorBidi"/>
            </w:rPr>
            <w:commentReference w:id="1382"/>
          </w:r>
        </w:del>
      </w:moveFrom>
      <w:commentRangeEnd w:id="1383"/>
      <w:del w:id="1388" w:author="Liu, Luyu" w:date="2019-11-27T20:57:00Z">
        <w:r w:rsidR="00647148" w:rsidDel="00E5090F">
          <w:rPr>
            <w:rStyle w:val="CommentReference"/>
            <w:rFonts w:asciiTheme="minorHAnsi" w:hAnsiTheme="minorHAnsi" w:cstheme="minorBidi"/>
          </w:rPr>
          <w:commentReference w:id="1383"/>
        </w:r>
      </w:del>
      <w:moveFrom w:id="1389" w:author="Liu, Luyu" w:date="2019-11-27T17:20:00Z">
        <w:del w:id="1390" w:author="Liu, Luyu" w:date="2019-11-27T20:57:00Z">
          <w:r w:rsidDel="00E5090F">
            <w:delText>.</w:delText>
          </w:r>
          <w:r w:rsidRPr="00F95BDB" w:rsidDel="00E5090F">
            <w:delText xml:space="preserve"> </w:delText>
          </w:r>
        </w:del>
      </w:moveFrom>
      <w:moveFromRangeEnd w:id="1385"/>
    </w:p>
    <w:p w14:paraId="53E473C9" w14:textId="2B3DC575" w:rsidR="0038416A" w:rsidDel="00E5090F" w:rsidRDefault="0038416A" w:rsidP="00E96AD4">
      <w:pPr>
        <w:pStyle w:val="TimesNewRoman"/>
        <w:ind w:firstLine="720"/>
        <w:jc w:val="both"/>
        <w:rPr>
          <w:del w:id="1391" w:author="Liu, Luyu" w:date="2019-11-27T20:56:00Z"/>
          <w:moveFrom w:id="1392" w:author="Liu, Luyu" w:date="2019-11-27T17:21:00Z"/>
        </w:rPr>
      </w:pPr>
      <w:moveFromRangeStart w:id="1393" w:author="Liu, Luyu" w:date="2019-11-27T17:21:00Z" w:name="move25767730"/>
      <w:commentRangeStart w:id="1394"/>
      <w:moveFrom w:id="1395" w:author="Liu, Luyu" w:date="2019-11-27T17:21:00Z">
        <w:del w:id="1396"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397" w:author="Liu, Luyu" w:date="2019-11-27T17:21:00Z"/>
      <w:moveFrom w:id="1398" w:author="Liu, Luyu" w:date="2019-11-27T17:21:00Z">
        <w:del w:id="1399"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400" w:author="Liu, Luyu" w:date="2019-11-27T17:21:00Z"/>
      <w:moveFrom w:id="1401" w:author="Liu, Luyu" w:date="2019-11-27T17:21:00Z">
        <w:del w:id="1402"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403" w:author="Liu, Luyu" w:date="2019-11-27T20:56:00Z"/>
          <w:moveFrom w:id="1404"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405" w:author="Liu, Luyu" w:date="2019-11-27T20:56:00Z"/>
        </w:trPr>
        <w:tc>
          <w:tcPr>
            <w:tcW w:w="2695" w:type="dxa"/>
          </w:tcPr>
          <w:p w14:paraId="32ADA0C1" w14:textId="7D7E4CB8" w:rsidR="0038416A" w:rsidDel="00E5090F" w:rsidRDefault="0038416A" w:rsidP="000831FD">
            <w:pPr>
              <w:pStyle w:val="TimesNewRoman"/>
              <w:rPr>
                <w:del w:id="1406" w:author="Liu, Luyu" w:date="2019-11-27T20:56:00Z"/>
                <w:moveFrom w:id="1407" w:author="Liu, Luyu" w:date="2019-11-27T17:21:00Z"/>
              </w:rPr>
            </w:pPr>
            <w:moveFrom w:id="1408" w:author="Liu, Luyu" w:date="2019-11-27T17:21:00Z">
              <w:del w:id="1409"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410" w:author="Liu, Luyu" w:date="2019-11-27T20:56:00Z"/>
                <w:moveFrom w:id="1411" w:author="Liu, Luyu" w:date="2019-11-27T17:21:00Z"/>
              </w:rPr>
            </w:pPr>
            <w:moveFrom w:id="1412" w:author="Liu, Luyu" w:date="2019-11-27T17:21:00Z">
              <w:del w:id="1413"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414" w:author="Liu, Luyu" w:date="2019-11-27T20:56:00Z"/>
                <w:moveFrom w:id="1415" w:author="Liu, Luyu" w:date="2019-11-27T17:21:00Z"/>
              </w:rPr>
            </w:pPr>
            <w:moveFrom w:id="1416" w:author="Liu, Luyu" w:date="2019-11-27T17:21:00Z">
              <w:del w:id="1417"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418" w:author="Liu, Luyu" w:date="2019-11-27T20:56:00Z"/>
                <w:moveFrom w:id="1419" w:author="Liu, Luyu" w:date="2019-11-27T17:21:00Z"/>
              </w:rPr>
            </w:pPr>
            <w:moveFrom w:id="1420" w:author="Liu, Luyu" w:date="2019-11-27T17:21:00Z">
              <w:del w:id="1421" w:author="Liu, Luyu" w:date="2019-11-27T20:56:00Z">
                <w:r w:rsidDel="00E5090F">
                  <w:delText>All year</w:delText>
                </w:r>
              </w:del>
            </w:moveFrom>
          </w:p>
        </w:tc>
      </w:tr>
      <w:tr w:rsidR="0038416A" w:rsidDel="00E5090F" w14:paraId="16D5931A" w14:textId="5916E24C" w:rsidTr="000831FD">
        <w:trPr>
          <w:del w:id="1422" w:author="Liu, Luyu" w:date="2019-11-27T20:56:00Z"/>
        </w:trPr>
        <w:tc>
          <w:tcPr>
            <w:tcW w:w="2695" w:type="dxa"/>
          </w:tcPr>
          <w:p w14:paraId="3BD9D076" w14:textId="00E13701" w:rsidR="0038416A" w:rsidDel="00E5090F" w:rsidRDefault="0038416A" w:rsidP="000831FD">
            <w:pPr>
              <w:pStyle w:val="TimesNewRoman"/>
              <w:rPr>
                <w:del w:id="1423" w:author="Liu, Luyu" w:date="2019-11-27T20:56:00Z"/>
                <w:moveFrom w:id="1424" w:author="Liu, Luyu" w:date="2019-11-27T17:21:00Z"/>
              </w:rPr>
            </w:pPr>
            <w:moveFrom w:id="1425" w:author="Liu, Luyu" w:date="2019-11-27T17:21:00Z">
              <w:del w:id="1426"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427" w:author="Liu, Luyu" w:date="2019-11-27T20:56:00Z"/>
                <w:moveFrom w:id="1428" w:author="Liu, Luyu" w:date="2019-11-27T17:21:00Z"/>
              </w:rPr>
            </w:pPr>
            <w:moveFrom w:id="1429" w:author="Liu, Luyu" w:date="2019-11-27T17:21:00Z">
              <w:del w:id="1430"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431" w:author="Liu, Luyu" w:date="2019-11-27T20:56:00Z"/>
                <w:moveFrom w:id="1432" w:author="Liu, Luyu" w:date="2019-11-27T17:21:00Z"/>
                <w:rFonts w:ascii="Times New Roman" w:hAnsi="Times New Roman" w:cs="Times New Roman"/>
                <w:sz w:val="24"/>
                <w:szCs w:val="24"/>
              </w:rPr>
            </w:pPr>
            <w:moveFrom w:id="1433" w:author="Liu, Luyu" w:date="2019-11-27T17:21:00Z">
              <w:del w:id="1434"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435" w:author="Liu, Luyu" w:date="2019-11-27T20:56:00Z"/>
                <w:moveFrom w:id="1436" w:author="Liu, Luyu" w:date="2019-11-27T17:21:00Z"/>
              </w:rPr>
            </w:pPr>
            <w:moveFrom w:id="1437" w:author="Liu, Luyu" w:date="2019-11-27T17:21:00Z">
              <w:del w:id="1438" w:author="Liu, Luyu" w:date="2019-11-27T20:56:00Z">
                <w:r w:rsidDel="00E5090F">
                  <w:delText>68</w:delText>
                </w:r>
              </w:del>
            </w:moveFrom>
          </w:p>
        </w:tc>
      </w:tr>
      <w:tr w:rsidR="0038416A" w:rsidDel="00E5090F" w14:paraId="04BAC62D" w14:textId="33D4C03F" w:rsidTr="000831FD">
        <w:trPr>
          <w:del w:id="1439" w:author="Liu, Luyu" w:date="2019-11-27T20:56:00Z"/>
        </w:trPr>
        <w:tc>
          <w:tcPr>
            <w:tcW w:w="2695" w:type="dxa"/>
          </w:tcPr>
          <w:p w14:paraId="1A791CEC" w14:textId="5DF461F0" w:rsidR="0038416A" w:rsidDel="00E5090F" w:rsidRDefault="0038416A" w:rsidP="000831FD">
            <w:pPr>
              <w:pStyle w:val="TimesNewRoman"/>
              <w:rPr>
                <w:del w:id="1440" w:author="Liu, Luyu" w:date="2019-11-27T20:56:00Z"/>
                <w:moveFrom w:id="1441" w:author="Liu, Luyu" w:date="2019-11-27T17:21:00Z"/>
              </w:rPr>
            </w:pPr>
            <w:moveFrom w:id="1442" w:author="Liu, Luyu" w:date="2019-11-27T17:21:00Z">
              <w:del w:id="1443"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444" w:author="Liu, Luyu" w:date="2019-11-27T20:56:00Z"/>
                <w:moveFrom w:id="1445" w:author="Liu, Luyu" w:date="2019-11-27T17:21:00Z"/>
              </w:rPr>
            </w:pPr>
            <w:moveFrom w:id="1446" w:author="Liu, Luyu" w:date="2019-11-27T17:21:00Z">
              <w:del w:id="1447"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448" w:author="Liu, Luyu" w:date="2019-11-27T20:56:00Z"/>
                <w:moveFrom w:id="1449" w:author="Liu, Luyu" w:date="2019-11-27T17:21:00Z"/>
                <w:rFonts w:ascii="Times New Roman" w:hAnsi="Times New Roman" w:cs="Times New Roman"/>
                <w:sz w:val="24"/>
                <w:szCs w:val="24"/>
              </w:rPr>
            </w:pPr>
            <w:moveFrom w:id="1450" w:author="Liu, Luyu" w:date="2019-11-27T17:21:00Z">
              <w:del w:id="1451"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452" w:author="Liu, Luyu" w:date="2019-11-27T20:56:00Z"/>
                <w:moveFrom w:id="1453" w:author="Liu, Luyu" w:date="2019-11-27T17:21:00Z"/>
              </w:rPr>
            </w:pPr>
            <w:moveFrom w:id="1454" w:author="Liu, Luyu" w:date="2019-11-27T17:21:00Z">
              <w:del w:id="1455" w:author="Liu, Luyu" w:date="2019-11-27T20:56:00Z">
                <w:r w:rsidDel="00E5090F">
                  <w:delText>-21</w:delText>
                </w:r>
              </w:del>
            </w:moveFrom>
          </w:p>
        </w:tc>
      </w:tr>
      <w:tr w:rsidR="0038416A" w:rsidDel="00E5090F" w14:paraId="249186E5" w14:textId="31BE2263" w:rsidTr="000831FD">
        <w:trPr>
          <w:del w:id="1456" w:author="Liu, Luyu" w:date="2019-11-27T20:56:00Z"/>
        </w:trPr>
        <w:tc>
          <w:tcPr>
            <w:tcW w:w="2695" w:type="dxa"/>
          </w:tcPr>
          <w:p w14:paraId="0C515749" w14:textId="03DFF560" w:rsidR="0038416A" w:rsidDel="00E5090F" w:rsidRDefault="0038416A" w:rsidP="000831FD">
            <w:pPr>
              <w:pStyle w:val="TimesNewRoman"/>
              <w:rPr>
                <w:del w:id="1457" w:author="Liu, Luyu" w:date="2019-11-27T20:56:00Z"/>
                <w:moveFrom w:id="1458" w:author="Liu, Luyu" w:date="2019-11-27T17:21:00Z"/>
              </w:rPr>
            </w:pPr>
            <w:moveFrom w:id="1459" w:author="Liu, Luyu" w:date="2019-11-27T17:21:00Z">
              <w:del w:id="1460"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1461" w:author="Liu, Luyu" w:date="2019-11-27T20:56:00Z"/>
                <w:moveFrom w:id="1462" w:author="Liu, Luyu" w:date="2019-11-27T17:21:00Z"/>
              </w:rPr>
            </w:pPr>
            <w:moveFrom w:id="1463" w:author="Liu, Luyu" w:date="2019-11-27T17:21:00Z">
              <w:del w:id="1464"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1465" w:author="Liu, Luyu" w:date="2019-11-27T20:56:00Z"/>
                <w:moveFrom w:id="1466" w:author="Liu, Luyu" w:date="2019-11-27T17:21:00Z"/>
              </w:rPr>
            </w:pPr>
            <w:moveFrom w:id="1467" w:author="Liu, Luyu" w:date="2019-11-27T17:21:00Z">
              <w:del w:id="1468"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1469" w:author="Liu, Luyu" w:date="2019-11-27T20:56:00Z"/>
                <w:moveFrom w:id="1470" w:author="Liu, Luyu" w:date="2019-11-27T17:21:00Z"/>
              </w:rPr>
            </w:pPr>
            <w:moveFrom w:id="1471" w:author="Liu, Luyu" w:date="2019-11-27T17:21:00Z">
              <w:del w:id="1472" w:author="Liu, Luyu" w:date="2019-11-27T20:56:00Z">
                <w:r w:rsidDel="00E5090F">
                  <w:delText>27</w:delText>
                </w:r>
              </w:del>
            </w:moveFrom>
          </w:p>
        </w:tc>
      </w:tr>
    </w:tbl>
    <w:p w14:paraId="7DF0D402" w14:textId="72E0DE3D" w:rsidR="0038416A" w:rsidDel="00E5090F" w:rsidRDefault="0038416A" w:rsidP="0038416A">
      <w:pPr>
        <w:pStyle w:val="TimesNewRoman"/>
        <w:jc w:val="center"/>
        <w:rPr>
          <w:del w:id="1473" w:author="Liu, Luyu" w:date="2019-11-27T20:57:00Z"/>
          <w:moveFrom w:id="1474" w:author="Liu, Luyu" w:date="2019-11-27T17:21:00Z"/>
        </w:rPr>
      </w:pPr>
      <w:bookmarkStart w:id="1475" w:name="_Ref21877594"/>
      <w:moveFrom w:id="1476" w:author="Liu, Luyu" w:date="2019-11-27T17:21:00Z">
        <w:del w:id="1477"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1475"/>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394"/>
          <w:r w:rsidR="00E96AD4" w:rsidDel="00E5090F">
            <w:rPr>
              <w:rStyle w:val="CommentReference"/>
              <w:rFonts w:asciiTheme="minorHAnsi" w:hAnsiTheme="minorHAnsi" w:cstheme="minorBidi"/>
            </w:rPr>
            <w:commentReference w:id="1394"/>
          </w:r>
        </w:del>
      </w:moveFrom>
    </w:p>
    <w:moveFromRangeEnd w:id="1393"/>
    <w:p w14:paraId="1B02423F" w14:textId="37BAB097" w:rsidR="0038416A" w:rsidDel="00E5090F" w:rsidRDefault="0038416A" w:rsidP="0038416A">
      <w:pPr>
        <w:pStyle w:val="TimesNewRoman"/>
        <w:ind w:firstLine="720"/>
        <w:rPr>
          <w:del w:id="1478" w:author="Liu, Luyu" w:date="2019-11-27T20:57:00Z"/>
        </w:rPr>
      </w:pPr>
    </w:p>
    <w:p w14:paraId="40B4258E" w14:textId="77777777" w:rsidR="0038416A" w:rsidRDefault="0038416A" w:rsidP="0038416A">
      <w:pPr>
        <w:pStyle w:val="IndentTimesNewRoman"/>
        <w:keepNext/>
        <w:ind w:firstLine="0"/>
      </w:pPr>
      <w:r>
        <w:rPr>
          <w:noProof/>
          <w:lang w:eastAsia="en-US"/>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74ADAE8C" w:rsidR="0038416A" w:rsidRDefault="0038416A" w:rsidP="0038416A">
      <w:pPr>
        <w:pStyle w:val="TimesNewRoman"/>
        <w:jc w:val="center"/>
        <w:rPr>
          <w:ins w:id="1479" w:author="Liu, Luyu" w:date="2019-11-27T21:05:00Z"/>
        </w:rPr>
      </w:pPr>
      <w:bookmarkStart w:id="1480" w:name="_Ref16255992"/>
      <w:commentRangeStart w:id="1481"/>
      <w:r>
        <w:t xml:space="preserve">Figure </w:t>
      </w:r>
      <w:fldSimple w:instr=" SEQ Figure \* ARABIC ">
        <w:r w:rsidR="004C0488">
          <w:rPr>
            <w:noProof/>
          </w:rPr>
          <w:t>17</w:t>
        </w:r>
      </w:fldSimple>
      <w:bookmarkEnd w:id="1480"/>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1481"/>
      <w:r w:rsidR="0016636C">
        <w:rPr>
          <w:rStyle w:val="CommentReference"/>
          <w:rFonts w:asciiTheme="minorHAnsi" w:hAnsiTheme="minorHAnsi" w:cstheme="minorBidi"/>
        </w:rPr>
        <w:commentReference w:id="1481"/>
      </w:r>
    </w:p>
    <w:p w14:paraId="460E30FD" w14:textId="297A24C4" w:rsidR="00206A33" w:rsidRDefault="00206A33" w:rsidP="0038416A">
      <w:pPr>
        <w:pStyle w:val="TimesNewRoman"/>
        <w:jc w:val="center"/>
        <w:rPr>
          <w:ins w:id="1482"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1483" w:author="Liu, Luyu" w:date="2019-11-27T20:53:00Z"/>
          <w:moveTo w:id="1484" w:author="Liu, Luyu" w:date="2019-11-27T17:21:00Z"/>
        </w:rPr>
      </w:pPr>
      <w:moveToRangeStart w:id="1485" w:author="Liu, Luyu" w:date="2019-11-27T17:21:00Z" w:name="move25767730"/>
      <w:commentRangeStart w:id="1486"/>
      <w:commentRangeStart w:id="1487"/>
      <w:commentRangeStart w:id="1488"/>
      <w:moveTo w:id="1489" w:author="Liu, Luyu" w:date="2019-11-27T17:21:00Z">
        <w:del w:id="1490" w:author="Liu, Luyu" w:date="2019-11-27T20:53:00Z">
          <w:r w:rsidRPr="00092DA1" w:rsidDel="004A10A6">
            <w:delText xml:space="preserve">The </w:delText>
          </w:r>
        </w:del>
        <w:del w:id="1491" w:author="Liu, Luyu" w:date="2019-11-27T17:23:00Z">
          <w:r w:rsidRPr="00092DA1" w:rsidDel="004C0488">
            <w:delText>comparison moreover</w:delText>
          </w:r>
        </w:del>
        <w:del w:id="1492" w:author="Liu, Luyu" w:date="2019-11-27T20:53:00Z">
          <w:r w:rsidRPr="00092DA1" w:rsidDel="004A10A6">
            <w:delText xml:space="preserve"> show</w:delText>
          </w:r>
        </w:del>
        <w:del w:id="1493" w:author="Liu, Luyu" w:date="2019-11-27T17:23:00Z">
          <w:r w:rsidRPr="00092DA1" w:rsidDel="004C0488">
            <w:delText>s</w:delText>
          </w:r>
        </w:del>
        <w:del w:id="1494" w:author="Liu, Luyu" w:date="2019-11-27T20:53:00Z">
          <w:r w:rsidRPr="00092DA1" w:rsidDel="004A10A6">
            <w:delText xml:space="preserve"> </w:delText>
          </w:r>
        </w:del>
        <w:del w:id="1495" w:author="Liu, Luyu" w:date="2019-11-27T17:22:00Z">
          <w:r w:rsidRPr="00092DA1" w:rsidDel="00B44330">
            <w:delText>the difference’s</w:delText>
          </w:r>
        </w:del>
        <w:del w:id="1496" w:author="Liu, Luyu" w:date="2019-11-27T20:53:00Z">
          <w:r w:rsidRPr="00092DA1" w:rsidDel="004A10A6">
            <w:delText xml:space="preserve"> highly polarized geographic </w:delText>
          </w:r>
        </w:del>
        <w:del w:id="1497" w:author="Liu, Luyu" w:date="2019-11-27T20:42:00Z">
          <w:r w:rsidRPr="00092DA1" w:rsidDel="00647148">
            <w:delText xml:space="preserve">and temporal </w:delText>
          </w:r>
        </w:del>
        <w:del w:id="1498" w:author="Liu, Luyu" w:date="2019-11-27T20:53:00Z">
          <w:r w:rsidDel="004A10A6">
            <w:delText xml:space="preserve">patterns. </w:delText>
          </w:r>
        </w:del>
        <w:del w:id="1499"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1500" w:author="Liu, Luyu" w:date="2019-11-27T20:53:00Z">
          <w:r w:rsidRPr="00092DA1" w:rsidDel="004A10A6">
            <w:delText xml:space="preserve">To moreover </w:delText>
          </w:r>
        </w:del>
        <w:del w:id="1501" w:author="Liu, Luyu" w:date="2019-11-27T20:30:00Z">
          <w:r w:rsidRPr="00092DA1" w:rsidDel="0016243D">
            <w:rPr>
              <w:rFonts w:hint="eastAsia"/>
            </w:rPr>
            <w:delText xml:space="preserve">prove </w:delText>
          </w:r>
        </w:del>
        <w:del w:id="1502" w:author="Liu, Luyu" w:date="2019-11-27T20:53:00Z">
          <w:r w:rsidRPr="00092DA1" w:rsidDel="004A10A6">
            <w:delText>the variation</w:delText>
          </w:r>
        </w:del>
        <w:del w:id="1503" w:author="Liu, Luyu" w:date="2019-11-27T20:38:00Z">
          <w:r w:rsidRPr="00092DA1" w:rsidDel="002A7DAA">
            <w:delText>, g</w:delText>
          </w:r>
        </w:del>
        <w:del w:id="1504"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FF7716" w:rsidDel="004A10A6">
            <w:delInstrText xml:space="preserve"> REF _Ref16255992 \h  \* MERGEFORMAT </w:delInstrText>
          </w:r>
        </w:del>
      </w:moveTo>
      <w:del w:id="1505" w:author="Liu, Luyu" w:date="2019-11-27T20:53:00Z"/>
      <w:moveTo w:id="1506" w:author="Liu, Luyu" w:date="2019-11-27T17:21:00Z">
        <w:del w:id="1507" w:author="Liu, Luyu" w:date="2019-11-27T20:53:00Z">
          <w:r w:rsidRPr="00092DA1" w:rsidDel="004A10A6">
            <w:fldChar w:fldCharType="end"/>
          </w:r>
        </w:del>
        <w:del w:id="1508" w:author="Liu, Luyu" w:date="2019-11-27T20:43:00Z">
          <w:r w:rsidRPr="00092DA1" w:rsidDel="00647148">
            <w:delText>; temporally, we divide the whole year by September 1st 2018</w:delText>
          </w:r>
        </w:del>
        <w:del w:id="1509" w:author="Liu, Luyu" w:date="2019-11-27T20:53:00Z">
          <w:r w:rsidRPr="00092DA1" w:rsidDel="004A10A6">
            <w:delText>.</w:delText>
          </w:r>
        </w:del>
        <w:del w:id="1510"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1511" w:author="Liu, Luyu" w:date="2019-11-27T20:43:00Z"/>
      <w:moveTo w:id="1512" w:author="Liu, Luyu" w:date="2019-11-27T17:21:00Z">
        <w:del w:id="1513" w:author="Liu, Luyu" w:date="2019-11-27T20:43:00Z">
          <w:r w:rsidRPr="00092DA1" w:rsidDel="00647148">
            <w:fldChar w:fldCharType="separate"/>
          </w:r>
          <w:r w:rsidRPr="00647148" w:rsidDel="00647148">
            <w:delText>Table 3</w:delText>
          </w:r>
          <w:r w:rsidRPr="00092DA1" w:rsidDel="00647148">
            <w:fldChar w:fldCharType="end"/>
          </w:r>
        </w:del>
        <w:del w:id="1514" w:author="Liu, Luyu" w:date="2019-11-27T20:33:00Z">
          <w:r w:rsidRPr="00092DA1" w:rsidDel="002A7DAA">
            <w:delText>. U</w:delText>
          </w:r>
        </w:del>
        <w:del w:id="1515" w:author="Liu, Luyu" w:date="2019-11-27T20:53:00Z">
          <w:r w:rsidRPr="00092DA1" w:rsidDel="004A10A6">
            <w:delText>pstream stops</w:delText>
          </w:r>
        </w:del>
        <w:del w:id="1516" w:author="Liu, Luyu" w:date="2019-11-27T20:43:00Z">
          <w:r w:rsidRPr="00092DA1" w:rsidDel="00647148">
            <w:delText xml:space="preserve"> and </w:delText>
          </w:r>
        </w:del>
        <w:del w:id="1517" w:author="Liu, Luyu" w:date="2019-11-27T20:41:00Z">
          <w:r w:rsidRPr="00092DA1" w:rsidDel="00647148">
            <w:delText>time</w:delText>
          </w:r>
        </w:del>
        <w:del w:id="1518" w:author="Liu, Luyu" w:date="2019-11-27T20:43:00Z">
          <w:r w:rsidRPr="00092DA1" w:rsidDel="00647148">
            <w:delText xml:space="preserve"> after September</w:delText>
          </w:r>
        </w:del>
        <w:del w:id="1519"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1520" w:author="Liu, Luyu" w:date="2019-11-27T20:53:00Z">
          <w:r w:rsidRPr="00092DA1" w:rsidDel="004A10A6">
            <w:delText xml:space="preserve"> while downstream stops</w:delText>
          </w:r>
        </w:del>
        <w:del w:id="1521" w:author="Liu, Luyu" w:date="2019-11-27T20:52:00Z">
          <w:r w:rsidRPr="00092DA1" w:rsidDel="004A10A6">
            <w:delText xml:space="preserve"> and</w:delText>
          </w:r>
          <w:r w:rsidDel="004A10A6">
            <w:delText xml:space="preserve"> before September</w:delText>
          </w:r>
        </w:del>
        <w:del w:id="1522" w:author="Liu, Luyu" w:date="2019-11-27T20:40:00Z">
          <w:r w:rsidDel="002A7DAA">
            <w:delText xml:space="preserve"> had </w:delText>
          </w:r>
          <w:r w:rsidDel="00744EFF">
            <w:delText>lower</w:delText>
          </w:r>
        </w:del>
        <w:del w:id="1523" w:author="Liu, Luyu" w:date="2019-11-27T20:52:00Z">
          <w:r w:rsidDel="004A10A6">
            <w:delText>.</w:delText>
          </w:r>
        </w:del>
      </w:moveTo>
    </w:p>
    <w:p w14:paraId="3FB09A4B" w14:textId="1B0C2814" w:rsidR="00B44330" w:rsidDel="004A10A6" w:rsidRDefault="00B44330" w:rsidP="00B44330">
      <w:pPr>
        <w:pStyle w:val="TimesNewRoman"/>
        <w:ind w:firstLine="720"/>
        <w:rPr>
          <w:del w:id="1524" w:author="Liu, Luyu" w:date="2019-11-27T20:53:00Z"/>
          <w:moveTo w:id="1525"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1526" w:author="Liu, Luyu" w:date="2019-11-27T20:53:00Z"/>
        </w:trPr>
        <w:tc>
          <w:tcPr>
            <w:tcW w:w="2695" w:type="dxa"/>
          </w:tcPr>
          <w:p w14:paraId="751C0DBA" w14:textId="3C6A48D4" w:rsidR="00B44330" w:rsidDel="004A10A6" w:rsidRDefault="00B44330" w:rsidP="00ED7F3C">
            <w:pPr>
              <w:pStyle w:val="TimesNewRoman"/>
              <w:rPr>
                <w:del w:id="1527" w:author="Liu, Luyu" w:date="2019-11-27T20:53:00Z"/>
                <w:moveTo w:id="1528" w:author="Liu, Luyu" w:date="2019-11-27T17:21:00Z"/>
              </w:rPr>
            </w:pPr>
            <w:moveTo w:id="1529" w:author="Liu, Luyu" w:date="2019-11-27T17:21:00Z">
              <w:del w:id="1530"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1531" w:author="Liu, Luyu" w:date="2019-11-27T20:53:00Z"/>
                <w:moveTo w:id="1532" w:author="Liu, Luyu" w:date="2019-11-27T17:21:00Z"/>
              </w:rPr>
            </w:pPr>
            <w:moveTo w:id="1533" w:author="Liu, Luyu" w:date="2019-11-27T17:21:00Z">
              <w:del w:id="1534"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1535" w:author="Liu, Luyu" w:date="2019-11-27T20:53:00Z"/>
                <w:moveTo w:id="1536" w:author="Liu, Luyu" w:date="2019-11-27T17:21:00Z"/>
              </w:rPr>
            </w:pPr>
            <w:moveTo w:id="1537" w:author="Liu, Luyu" w:date="2019-11-27T17:21:00Z">
              <w:del w:id="1538"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1539" w:author="Liu, Luyu" w:date="2019-11-27T20:53:00Z"/>
                <w:moveTo w:id="1540" w:author="Liu, Luyu" w:date="2019-11-27T17:21:00Z"/>
              </w:rPr>
            </w:pPr>
            <w:moveTo w:id="1541" w:author="Liu, Luyu" w:date="2019-11-27T17:21:00Z">
              <w:del w:id="1542" w:author="Liu, Luyu" w:date="2019-11-27T20:53:00Z">
                <w:r w:rsidDel="004A10A6">
                  <w:delText>All year</w:delText>
                </w:r>
              </w:del>
            </w:moveTo>
          </w:p>
        </w:tc>
      </w:tr>
      <w:tr w:rsidR="00B44330" w:rsidDel="004A10A6" w14:paraId="4BE719A2" w14:textId="11C36A2D" w:rsidTr="00ED7F3C">
        <w:trPr>
          <w:del w:id="1543" w:author="Liu, Luyu" w:date="2019-11-27T20:53:00Z"/>
        </w:trPr>
        <w:tc>
          <w:tcPr>
            <w:tcW w:w="2695" w:type="dxa"/>
          </w:tcPr>
          <w:p w14:paraId="2AB4BA93" w14:textId="78F1FCD3" w:rsidR="00B44330" w:rsidDel="004A10A6" w:rsidRDefault="00B44330" w:rsidP="00ED7F3C">
            <w:pPr>
              <w:pStyle w:val="TimesNewRoman"/>
              <w:rPr>
                <w:del w:id="1544" w:author="Liu, Luyu" w:date="2019-11-27T20:53:00Z"/>
                <w:moveTo w:id="1545" w:author="Liu, Luyu" w:date="2019-11-27T17:21:00Z"/>
              </w:rPr>
            </w:pPr>
            <w:moveTo w:id="1546" w:author="Liu, Luyu" w:date="2019-11-27T17:21:00Z">
              <w:del w:id="1547"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1548" w:author="Liu, Luyu" w:date="2019-11-27T20:53:00Z"/>
                <w:moveTo w:id="1549" w:author="Liu, Luyu" w:date="2019-11-27T17:21:00Z"/>
              </w:rPr>
            </w:pPr>
            <w:moveTo w:id="1550" w:author="Liu, Luyu" w:date="2019-11-27T17:21:00Z">
              <w:del w:id="1551"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1552" w:author="Liu, Luyu" w:date="2019-11-27T20:53:00Z"/>
                <w:moveTo w:id="1553" w:author="Liu, Luyu" w:date="2019-11-27T17:21:00Z"/>
                <w:rFonts w:ascii="Times New Roman" w:hAnsi="Times New Roman" w:cs="Times New Roman"/>
                <w:sz w:val="24"/>
                <w:szCs w:val="24"/>
              </w:rPr>
            </w:pPr>
            <w:moveTo w:id="1554" w:author="Liu, Luyu" w:date="2019-11-27T17:21:00Z">
              <w:del w:id="1555"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1556" w:author="Liu, Luyu" w:date="2019-11-27T20:53:00Z"/>
                <w:moveTo w:id="1557" w:author="Liu, Luyu" w:date="2019-11-27T17:21:00Z"/>
              </w:rPr>
            </w:pPr>
            <w:moveTo w:id="1558" w:author="Liu, Luyu" w:date="2019-11-27T17:21:00Z">
              <w:del w:id="1559" w:author="Liu, Luyu" w:date="2019-11-27T20:53:00Z">
                <w:r w:rsidDel="004A10A6">
                  <w:delText>68</w:delText>
                </w:r>
              </w:del>
            </w:moveTo>
          </w:p>
        </w:tc>
      </w:tr>
      <w:tr w:rsidR="00B44330" w:rsidDel="004A10A6" w14:paraId="51A0EAEC" w14:textId="37C9A4AC" w:rsidTr="00ED7F3C">
        <w:trPr>
          <w:del w:id="1560" w:author="Liu, Luyu" w:date="2019-11-27T20:53:00Z"/>
        </w:trPr>
        <w:tc>
          <w:tcPr>
            <w:tcW w:w="2695" w:type="dxa"/>
          </w:tcPr>
          <w:p w14:paraId="7BCF492B" w14:textId="10CCF76C" w:rsidR="00B44330" w:rsidDel="004A10A6" w:rsidRDefault="00B44330" w:rsidP="00ED7F3C">
            <w:pPr>
              <w:pStyle w:val="TimesNewRoman"/>
              <w:rPr>
                <w:del w:id="1561" w:author="Liu, Luyu" w:date="2019-11-27T20:53:00Z"/>
                <w:moveTo w:id="1562" w:author="Liu, Luyu" w:date="2019-11-27T17:21:00Z"/>
              </w:rPr>
            </w:pPr>
            <w:moveTo w:id="1563" w:author="Liu, Luyu" w:date="2019-11-27T17:21:00Z">
              <w:del w:id="1564"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1565" w:author="Liu, Luyu" w:date="2019-11-27T20:53:00Z"/>
                <w:moveTo w:id="1566" w:author="Liu, Luyu" w:date="2019-11-27T17:21:00Z"/>
              </w:rPr>
            </w:pPr>
            <w:moveTo w:id="1567" w:author="Liu, Luyu" w:date="2019-11-27T17:21:00Z">
              <w:del w:id="1568"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1569" w:author="Liu, Luyu" w:date="2019-11-27T20:53:00Z"/>
                <w:moveTo w:id="1570" w:author="Liu, Luyu" w:date="2019-11-27T17:21:00Z"/>
                <w:rFonts w:ascii="Times New Roman" w:hAnsi="Times New Roman" w:cs="Times New Roman"/>
                <w:sz w:val="24"/>
                <w:szCs w:val="24"/>
              </w:rPr>
            </w:pPr>
            <w:moveTo w:id="1571" w:author="Liu, Luyu" w:date="2019-11-27T17:21:00Z">
              <w:del w:id="1572"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1573" w:author="Liu, Luyu" w:date="2019-11-27T20:53:00Z"/>
                <w:moveTo w:id="1574" w:author="Liu, Luyu" w:date="2019-11-27T17:21:00Z"/>
              </w:rPr>
            </w:pPr>
            <w:moveTo w:id="1575" w:author="Liu, Luyu" w:date="2019-11-27T17:21:00Z">
              <w:del w:id="1576" w:author="Liu, Luyu" w:date="2019-11-27T20:53:00Z">
                <w:r w:rsidDel="004A10A6">
                  <w:delText>-21</w:delText>
                </w:r>
              </w:del>
            </w:moveTo>
          </w:p>
        </w:tc>
      </w:tr>
      <w:tr w:rsidR="00B44330" w:rsidDel="004A10A6" w14:paraId="27E2A9A2" w14:textId="1F7E0186" w:rsidTr="00ED7F3C">
        <w:trPr>
          <w:del w:id="1577" w:author="Liu, Luyu" w:date="2019-11-27T20:53:00Z"/>
        </w:trPr>
        <w:tc>
          <w:tcPr>
            <w:tcW w:w="2695" w:type="dxa"/>
          </w:tcPr>
          <w:p w14:paraId="256139F3" w14:textId="4DBF2EDA" w:rsidR="00B44330" w:rsidDel="004A10A6" w:rsidRDefault="00B44330" w:rsidP="00ED7F3C">
            <w:pPr>
              <w:pStyle w:val="TimesNewRoman"/>
              <w:rPr>
                <w:del w:id="1578" w:author="Liu, Luyu" w:date="2019-11-27T20:53:00Z"/>
                <w:moveTo w:id="1579" w:author="Liu, Luyu" w:date="2019-11-27T17:21:00Z"/>
              </w:rPr>
            </w:pPr>
            <w:moveTo w:id="1580" w:author="Liu, Luyu" w:date="2019-11-27T17:21:00Z">
              <w:del w:id="1581"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1582" w:author="Liu, Luyu" w:date="2019-11-27T20:53:00Z"/>
                <w:moveTo w:id="1583" w:author="Liu, Luyu" w:date="2019-11-27T17:21:00Z"/>
              </w:rPr>
            </w:pPr>
            <w:moveTo w:id="1584" w:author="Liu, Luyu" w:date="2019-11-27T17:21:00Z">
              <w:del w:id="1585"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1586" w:author="Liu, Luyu" w:date="2019-11-27T20:53:00Z"/>
                <w:moveTo w:id="1587" w:author="Liu, Luyu" w:date="2019-11-27T17:21:00Z"/>
              </w:rPr>
            </w:pPr>
            <w:moveTo w:id="1588" w:author="Liu, Luyu" w:date="2019-11-27T17:21:00Z">
              <w:del w:id="1589"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1590" w:author="Liu, Luyu" w:date="2019-11-27T20:53:00Z"/>
                <w:moveTo w:id="1591" w:author="Liu, Luyu" w:date="2019-11-27T17:21:00Z"/>
              </w:rPr>
            </w:pPr>
            <w:moveTo w:id="1592" w:author="Liu, Luyu" w:date="2019-11-27T17:21:00Z">
              <w:del w:id="1593" w:author="Liu, Luyu" w:date="2019-11-27T20:53:00Z">
                <w:r w:rsidDel="004A10A6">
                  <w:delText>27</w:delText>
                </w:r>
              </w:del>
            </w:moveTo>
          </w:p>
        </w:tc>
      </w:tr>
    </w:tbl>
    <w:p w14:paraId="3D926493" w14:textId="70E49EA9" w:rsidR="00B44330" w:rsidRPr="00B16E65" w:rsidDel="004A10A6" w:rsidRDefault="00B44330" w:rsidP="00B44330">
      <w:pPr>
        <w:pStyle w:val="TimesNewRoman"/>
        <w:jc w:val="center"/>
        <w:rPr>
          <w:del w:id="1594" w:author="Liu, Luyu" w:date="2019-11-27T20:53:00Z"/>
          <w:moveTo w:id="1595" w:author="Liu, Luyu" w:date="2019-11-27T17:21:00Z"/>
          <w:u w:val="single"/>
          <w:rPrChange w:id="1596" w:author="Luyu Liu" w:date="2019-12-17T16:13:00Z">
            <w:rPr>
              <w:del w:id="1597" w:author="Liu, Luyu" w:date="2019-11-27T20:53:00Z"/>
              <w:moveTo w:id="1598" w:author="Liu, Luyu" w:date="2019-11-27T17:21:00Z"/>
            </w:rPr>
          </w:rPrChange>
        </w:rPr>
      </w:pPr>
      <w:moveTo w:id="1599" w:author="Liu, Luyu" w:date="2019-11-27T17:21:00Z">
        <w:del w:id="1600" w:author="Liu, Luyu" w:date="2019-11-27T20:53:00Z">
          <w:r w:rsidRPr="00B16E65" w:rsidDel="004A10A6">
            <w:rPr>
              <w:u w:val="single"/>
              <w:rPrChange w:id="1601" w:author="Luyu Liu" w:date="2019-12-17T16:13:00Z">
                <w:rPr/>
              </w:rPrChange>
            </w:rPr>
            <w:delText xml:space="preserve">Table </w:delText>
          </w:r>
          <w:r w:rsidRPr="00B16E65" w:rsidDel="004A10A6">
            <w:rPr>
              <w:u w:val="single"/>
              <w:rPrChange w:id="1602" w:author="Luyu Liu" w:date="2019-12-17T16:13:00Z">
                <w:rPr/>
              </w:rPrChange>
            </w:rPr>
            <w:fldChar w:fldCharType="begin"/>
          </w:r>
          <w:r w:rsidRPr="00B16E65" w:rsidDel="004A10A6">
            <w:rPr>
              <w:u w:val="single"/>
              <w:rPrChange w:id="1603" w:author="Luyu Liu" w:date="2019-12-17T16:13:00Z">
                <w:rPr/>
              </w:rPrChange>
            </w:rPr>
            <w:delInstrText xml:space="preserve"> SEQ Table \* ARABIC </w:delInstrText>
          </w:r>
          <w:r w:rsidRPr="00B16E65" w:rsidDel="004A10A6">
            <w:rPr>
              <w:u w:val="single"/>
              <w:rPrChange w:id="1604" w:author="Luyu Liu" w:date="2019-12-17T16:13:00Z">
                <w:rPr>
                  <w:noProof/>
                </w:rPr>
              </w:rPrChange>
            </w:rPr>
            <w:fldChar w:fldCharType="separate"/>
          </w:r>
          <w:r w:rsidRPr="00B16E65" w:rsidDel="004A10A6">
            <w:rPr>
              <w:noProof/>
              <w:u w:val="single"/>
              <w:rPrChange w:id="1605" w:author="Luyu Liu" w:date="2019-12-17T16:13:00Z">
                <w:rPr>
                  <w:noProof/>
                </w:rPr>
              </w:rPrChange>
            </w:rPr>
            <w:delText>3</w:delText>
          </w:r>
          <w:r w:rsidRPr="00B16E65" w:rsidDel="004A10A6">
            <w:rPr>
              <w:noProof/>
              <w:u w:val="single"/>
              <w:rPrChange w:id="1606" w:author="Luyu Liu" w:date="2019-12-17T16:13:00Z">
                <w:rPr>
                  <w:noProof/>
                </w:rPr>
              </w:rPrChange>
            </w:rPr>
            <w:fldChar w:fldCharType="end"/>
          </w:r>
          <w:r w:rsidRPr="00B16E65" w:rsidDel="004A10A6">
            <w:rPr>
              <w:noProof/>
              <w:u w:val="single"/>
              <w:rPrChange w:id="1607" w:author="Luyu Liu" w:date="2019-12-17T16:13:00Z">
                <w:rPr>
                  <w:noProof/>
                </w:rPr>
              </w:rPrChange>
            </w:rPr>
            <w:delText>:</w:delText>
          </w:r>
          <w:r w:rsidRPr="00B16E65" w:rsidDel="004A10A6">
            <w:rPr>
              <w:u w:val="single"/>
              <w:rPrChange w:id="1608" w:author="Luyu Liu" w:date="2019-12-17T16:13:00Z">
                <w:rPr/>
              </w:rPrChange>
            </w:rPr>
            <w:delText xml:space="preserve"> PT optimal – ST waiting time difference according to different spatiotemporal division.</w:delText>
          </w:r>
          <w:commentRangeEnd w:id="1486"/>
          <w:r w:rsidRPr="00B16E65" w:rsidDel="004A10A6">
            <w:rPr>
              <w:rStyle w:val="CommentReference"/>
              <w:u w:val="single"/>
              <w:rPrChange w:id="1609" w:author="Luyu Liu" w:date="2019-12-17T16:13:00Z">
                <w:rPr>
                  <w:rStyle w:val="CommentReference"/>
                </w:rPr>
              </w:rPrChange>
            </w:rPr>
            <w:commentReference w:id="1486"/>
          </w:r>
        </w:del>
      </w:moveTo>
      <w:commentRangeEnd w:id="1487"/>
      <w:del w:id="1610" w:author="Liu, Luyu" w:date="2019-11-27T20:53:00Z">
        <w:r w:rsidR="00A616BD" w:rsidRPr="00B16E65" w:rsidDel="004A10A6">
          <w:rPr>
            <w:rStyle w:val="CommentReference"/>
            <w:u w:val="single"/>
            <w:rPrChange w:id="1611" w:author="Luyu Liu" w:date="2019-12-17T16:13:00Z">
              <w:rPr>
                <w:rStyle w:val="CommentReference"/>
              </w:rPr>
            </w:rPrChange>
          </w:rPr>
          <w:commentReference w:id="1487"/>
        </w:r>
        <w:commentRangeEnd w:id="1488"/>
        <w:r w:rsidR="002A7DAA" w:rsidRPr="00B16E65" w:rsidDel="004A10A6">
          <w:rPr>
            <w:rStyle w:val="CommentReference"/>
            <w:u w:val="single"/>
            <w:rPrChange w:id="1612" w:author="Luyu Liu" w:date="2019-12-17T16:13:00Z">
              <w:rPr>
                <w:rStyle w:val="CommentReference"/>
              </w:rPr>
            </w:rPrChange>
          </w:rPr>
          <w:commentReference w:id="1488"/>
        </w:r>
      </w:del>
    </w:p>
    <w:moveToRangeEnd w:id="1485"/>
    <w:p w14:paraId="2BA4BF05" w14:textId="41C47DA7" w:rsidR="006550FB" w:rsidRPr="00B16E65" w:rsidDel="004A10A6" w:rsidRDefault="006550FB" w:rsidP="006550FB">
      <w:pPr>
        <w:pStyle w:val="IndentTimesNewRoman"/>
        <w:ind w:firstLine="0"/>
        <w:rPr>
          <w:del w:id="1613" w:author="Liu, Luyu" w:date="2019-11-27T20:53:00Z"/>
          <w:u w:val="single"/>
          <w:rPrChange w:id="1614" w:author="Luyu Liu" w:date="2019-12-17T16:13:00Z">
            <w:rPr>
              <w:del w:id="1615" w:author="Liu, Luyu" w:date="2019-11-27T20:53:00Z"/>
            </w:rPr>
          </w:rPrChange>
        </w:rPr>
      </w:pPr>
    </w:p>
    <w:p w14:paraId="14ECEE2E" w14:textId="3CB70FAD" w:rsidR="006550FB" w:rsidRPr="00B16E65" w:rsidRDefault="008E3ACA">
      <w:pPr>
        <w:pStyle w:val="ListParagraph"/>
        <w:numPr>
          <w:ilvl w:val="0"/>
          <w:numId w:val="5"/>
        </w:numPr>
        <w:spacing w:line="256" w:lineRule="auto"/>
        <w:rPr>
          <w:rFonts w:ascii="Times New Roman" w:hAnsi="Times New Roman" w:cs="Times New Roman"/>
          <w:b/>
          <w:sz w:val="24"/>
          <w:szCs w:val="24"/>
          <w:u w:val="single"/>
          <w:rPrChange w:id="1616" w:author="Luyu Liu" w:date="2019-12-17T16:13:00Z">
            <w:rPr/>
          </w:rPrChange>
        </w:rPr>
        <w:pPrChange w:id="1617" w:author="Luyu Liu" w:date="2019-12-17T15:57:00Z">
          <w:pPr>
            <w:spacing w:line="256" w:lineRule="auto"/>
          </w:pPr>
        </w:pPrChange>
      </w:pPr>
      <w:del w:id="1618" w:author="Luyu Liu" w:date="2019-12-17T15:57:00Z">
        <w:r w:rsidRPr="00B16E65" w:rsidDel="00E055C5">
          <w:rPr>
            <w:rFonts w:ascii="Times New Roman" w:hAnsi="Times New Roman" w:cs="Times New Roman"/>
            <w:b/>
            <w:sz w:val="24"/>
            <w:szCs w:val="24"/>
            <w:u w:val="single"/>
            <w:rPrChange w:id="1619" w:author="Luyu Liu" w:date="2019-12-17T16:13:00Z">
              <w:rPr/>
            </w:rPrChange>
          </w:rPr>
          <w:delText xml:space="preserve">5. </w:delText>
        </w:r>
      </w:del>
      <w:r w:rsidR="006550FB" w:rsidRPr="00B16E65">
        <w:rPr>
          <w:rFonts w:ascii="Times New Roman" w:hAnsi="Times New Roman" w:cs="Times New Roman"/>
          <w:b/>
          <w:sz w:val="24"/>
          <w:szCs w:val="24"/>
          <w:u w:val="single"/>
          <w:rPrChange w:id="1620" w:author="Luyu Liu" w:date="2019-12-17T16:13:00Z">
            <w:rPr/>
          </w:rPrChange>
        </w:rPr>
        <w:t>Conclusion</w:t>
      </w:r>
    </w:p>
    <w:p w14:paraId="607A1A2C" w14:textId="013BDF8E"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ins w:id="1621" w:author="Miller, Harvey J." w:date="2019-12-10T14:09:00Z">
        <w:r w:rsidR="00F625BD">
          <w:rPr>
            <w:rFonts w:ascii="Times New Roman" w:hAnsi="Times New Roman" w:cs="Times New Roman"/>
            <w:sz w:val="24"/>
            <w:szCs w:val="24"/>
          </w:rPr>
          <w:t xml:space="preserve">suggests </w:t>
        </w:r>
      </w:ins>
      <w:del w:id="1622" w:author="Miller, Harvey J." w:date="2019-12-10T14:09:00Z">
        <w:r w:rsidR="009D6A04" w:rsidDel="00F625BD">
          <w:rPr>
            <w:rFonts w:ascii="Times New Roman" w:hAnsi="Times New Roman" w:cs="Times New Roman"/>
            <w:sz w:val="24"/>
            <w:szCs w:val="24"/>
          </w:rPr>
          <w:delText xml:space="preserve">argues </w:delText>
        </w:r>
      </w:del>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w:t>
      </w:r>
      <w:ins w:id="1623" w:author="Miller, Harvey J." w:date="2019-12-10T14:09:00Z">
        <w:r w:rsidR="00F625BD">
          <w:rPr>
            <w:rFonts w:ascii="Times New Roman" w:hAnsi="Times New Roman" w:cs="Times New Roman"/>
            <w:sz w:val="24"/>
            <w:szCs w:val="24"/>
          </w:rPr>
          <w:t xml:space="preserve">the </w:t>
        </w:r>
      </w:ins>
      <w:r w:rsidR="003131C1">
        <w:rPr>
          <w:rFonts w:ascii="Times New Roman" w:hAnsi="Times New Roman" w:cs="Times New Roman"/>
          <w:sz w:val="24"/>
          <w:szCs w:val="24"/>
        </w:rPr>
        <w:t xml:space="preserve">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performs roughly the same as a simple, follow</w:t>
      </w:r>
      <w:ins w:id="1624" w:author="Miller, Harvey J." w:date="2019-12-10T14:09:00Z">
        <w:r w:rsidR="00F625BD">
          <w:rPr>
            <w:rFonts w:ascii="Times New Roman" w:hAnsi="Times New Roman" w:cs="Times New Roman"/>
            <w:sz w:val="24"/>
            <w:szCs w:val="24"/>
          </w:rPr>
          <w:t>-</w:t>
        </w:r>
      </w:ins>
      <w:del w:id="1625"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the</w:t>
      </w:r>
      <w:ins w:id="1626" w:author="Miller, Harvey J." w:date="2019-12-10T14:09:00Z">
        <w:r w:rsidR="00F625BD">
          <w:rPr>
            <w:rFonts w:ascii="Times New Roman" w:hAnsi="Times New Roman" w:cs="Times New Roman"/>
            <w:sz w:val="24"/>
            <w:szCs w:val="24"/>
          </w:rPr>
          <w:t>-</w:t>
        </w:r>
      </w:ins>
      <w:del w:id="1627"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 xml:space="preserve">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w:t>
      </w:r>
      <w:ins w:id="1628" w:author="Miller, Harvey J." w:date="2019-12-10T14:10:00Z">
        <w:r w:rsidR="00F625BD">
          <w:rPr>
            <w:rFonts w:ascii="Times New Roman" w:hAnsi="Times New Roman" w:cs="Times New Roman"/>
            <w:sz w:val="24"/>
            <w:szCs w:val="24"/>
          </w:rPr>
          <w:t xml:space="preserve">(GT) </w:t>
        </w:r>
      </w:ins>
      <w:r w:rsidR="004D3C3D">
        <w:rPr>
          <w:rFonts w:ascii="Times New Roman" w:hAnsi="Times New Roman" w:cs="Times New Roman"/>
          <w:sz w:val="24"/>
          <w:szCs w:val="24"/>
        </w:rPr>
        <w:t xml:space="preserve">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5041708F" w:rsidR="006550FB" w:rsidRDefault="009D6A04" w:rsidP="0016636C">
      <w:pPr>
        <w:spacing w:line="256" w:lineRule="auto"/>
        <w:ind w:firstLine="720"/>
        <w:jc w:val="both"/>
        <w:rPr>
          <w:rFonts w:ascii="Times New Roman" w:hAnsi="Times New Roman" w:cs="Times New Roman"/>
          <w:sz w:val="24"/>
          <w:szCs w:val="24"/>
        </w:rPr>
      </w:pPr>
      <w:commentRangeStart w:id="1629"/>
      <w:commentRangeStart w:id="1630"/>
      <w:r>
        <w:rPr>
          <w:rFonts w:ascii="Times New Roman" w:hAnsi="Times New Roman" w:cs="Times New Roman"/>
          <w:sz w:val="24"/>
          <w:szCs w:val="24"/>
        </w:rPr>
        <w:t>This study provides v</w:t>
      </w:r>
      <w:ins w:id="1631" w:author="Miller, Harvey J." w:date="2019-12-10T14:10:00Z">
        <w:r w:rsidR="00F625BD">
          <w:rPr>
            <w:rFonts w:ascii="Times New Roman" w:hAnsi="Times New Roman" w:cs="Times New Roman"/>
            <w:sz w:val="24"/>
            <w:szCs w:val="24"/>
          </w:rPr>
          <w:t>aluable</w:t>
        </w:r>
      </w:ins>
      <w:del w:id="1632" w:author="Miller, Harvey J." w:date="2019-12-10T14:10:00Z">
        <w:r w:rsidDel="00F625BD">
          <w:rPr>
            <w:rFonts w:ascii="Times New Roman" w:hAnsi="Times New Roman" w:cs="Times New Roman"/>
            <w:sz w:val="24"/>
            <w:szCs w:val="24"/>
          </w:rPr>
          <w:delText>ital</w:delText>
        </w:r>
      </w:del>
      <w:r>
        <w:rPr>
          <w:rFonts w:ascii="Times New Roman" w:hAnsi="Times New Roman" w:cs="Times New Roman"/>
          <w:sz w:val="24"/>
          <w:szCs w:val="24"/>
        </w:rPr>
        <w:t xml:space="preserve"> insights</w:t>
      </w:r>
      <w:r w:rsidR="006550FB">
        <w:rPr>
          <w:rFonts w:ascii="Times New Roman" w:hAnsi="Times New Roman" w:cs="Times New Roman"/>
          <w:sz w:val="24"/>
          <w:szCs w:val="24"/>
        </w:rPr>
        <w:t xml:space="preserve"> for transit users, planners, and real-time transit app providers. With more access to real-time data, </w:t>
      </w:r>
      <w:ins w:id="1633" w:author="Miller, Harvey J." w:date="2019-12-10T14:10:00Z">
        <w:r w:rsidR="00F625BD">
          <w:rPr>
            <w:rFonts w:ascii="Times New Roman" w:hAnsi="Times New Roman" w:cs="Times New Roman"/>
            <w:sz w:val="24"/>
            <w:szCs w:val="24"/>
          </w:rPr>
          <w:t xml:space="preserve">it is understandable that </w:t>
        </w:r>
      </w:ins>
      <w:r w:rsidR="006550FB">
        <w:rPr>
          <w:rFonts w:ascii="Times New Roman" w:hAnsi="Times New Roman" w:cs="Times New Roman"/>
          <w:sz w:val="24"/>
          <w:szCs w:val="24"/>
        </w:rPr>
        <w:t xml:space="preserve">transit system </w:t>
      </w:r>
      <w:ins w:id="1634" w:author="Miller, Harvey J." w:date="2019-12-10T14:12:00Z">
        <w:r w:rsidR="00A92C7C">
          <w:rPr>
            <w:rFonts w:ascii="Times New Roman" w:hAnsi="Times New Roman" w:cs="Times New Roman"/>
            <w:sz w:val="24"/>
            <w:szCs w:val="24"/>
          </w:rPr>
          <w:t xml:space="preserve">navigation apps </w:t>
        </w:r>
      </w:ins>
      <w:del w:id="1635" w:author="Miller, Harvey J." w:date="2019-12-10T14:12:00Z">
        <w:r w:rsidR="006550FB" w:rsidDel="00A92C7C">
          <w:rPr>
            <w:rFonts w:ascii="Times New Roman" w:hAnsi="Times New Roman" w:cs="Times New Roman"/>
            <w:sz w:val="24"/>
            <w:szCs w:val="24"/>
          </w:rPr>
          <w:delText xml:space="preserve">planning </w:delText>
        </w:r>
      </w:del>
      <w:ins w:id="1636" w:author="Miller, Harvey J." w:date="2019-12-10T14:12:00Z">
        <w:r w:rsidR="00A92C7C">
          <w:rPr>
            <w:rFonts w:ascii="Times New Roman" w:hAnsi="Times New Roman" w:cs="Times New Roman"/>
            <w:sz w:val="24"/>
            <w:szCs w:val="24"/>
          </w:rPr>
          <w:t>w</w:t>
        </w:r>
      </w:ins>
      <w:del w:id="1637" w:author="Miller, Harvey J." w:date="2019-12-10T14:12:00Z">
        <w:r w:rsidR="006550FB" w:rsidDel="00A92C7C">
          <w:rPr>
            <w:rFonts w:ascii="Times New Roman" w:hAnsi="Times New Roman" w:cs="Times New Roman"/>
            <w:sz w:val="24"/>
            <w:szCs w:val="24"/>
          </w:rPr>
          <w:delText>sh</w:delText>
        </w:r>
      </w:del>
      <w:r w:rsidR="006550FB">
        <w:rPr>
          <w:rFonts w:ascii="Times New Roman" w:hAnsi="Times New Roman" w:cs="Times New Roman"/>
          <w:sz w:val="24"/>
          <w:szCs w:val="24"/>
        </w:rPr>
        <w:t xml:space="preserve">ould </w:t>
      </w:r>
      <w:del w:id="1638" w:author="Miller, Harvey J." w:date="2019-12-10T14:16:00Z">
        <w:r w:rsidR="006550FB" w:rsidDel="00A92C7C">
          <w:rPr>
            <w:rFonts w:ascii="Times New Roman" w:hAnsi="Times New Roman" w:cs="Times New Roman"/>
            <w:sz w:val="24"/>
            <w:szCs w:val="24"/>
          </w:rPr>
          <w:delText xml:space="preserve">not only </w:delText>
        </w:r>
      </w:del>
      <w:r w:rsidR="006550FB">
        <w:rPr>
          <w:rFonts w:ascii="Times New Roman" w:hAnsi="Times New Roman" w:cs="Times New Roman"/>
          <w:sz w:val="24"/>
          <w:szCs w:val="24"/>
        </w:rPr>
        <w:t xml:space="preserve">engage </w:t>
      </w:r>
      <w:ins w:id="1639" w:author="Miller, Harvey J." w:date="2019-12-10T14:15:00Z">
        <w:r w:rsidR="00A92C7C">
          <w:rPr>
            <w:rFonts w:ascii="Times New Roman" w:hAnsi="Times New Roman" w:cs="Times New Roman"/>
            <w:sz w:val="24"/>
            <w:szCs w:val="24"/>
          </w:rPr>
          <w:t xml:space="preserve">with </w:t>
        </w:r>
      </w:ins>
      <w:del w:id="1640" w:author="Miller, Harvey J." w:date="2019-12-10T14:15:00Z">
        <w:r w:rsidR="006550FB" w:rsidDel="00A92C7C">
          <w:rPr>
            <w:rFonts w:ascii="Times New Roman" w:hAnsi="Times New Roman" w:cs="Times New Roman"/>
            <w:sz w:val="24"/>
            <w:szCs w:val="24"/>
          </w:rPr>
          <w:delText xml:space="preserve">with </w:delText>
        </w:r>
      </w:del>
      <w:del w:id="1641" w:author="Miller, Harvey J." w:date="2019-12-10T14:12:00Z">
        <w:r w:rsidR="006550FB" w:rsidDel="00A92C7C">
          <w:rPr>
            <w:rFonts w:ascii="Times New Roman" w:hAnsi="Times New Roman" w:cs="Times New Roman"/>
            <w:sz w:val="24"/>
            <w:szCs w:val="24"/>
          </w:rPr>
          <w:delText xml:space="preserve">the </w:delText>
        </w:r>
      </w:del>
      <w:del w:id="1642" w:author="Miller, Harvey J." w:date="2019-12-10T14:15:00Z">
        <w:r w:rsidR="006550FB" w:rsidDel="00A92C7C">
          <w:rPr>
            <w:rFonts w:ascii="Times New Roman" w:hAnsi="Times New Roman" w:cs="Times New Roman"/>
            <w:sz w:val="24"/>
            <w:szCs w:val="24"/>
          </w:rPr>
          <w:delText>schedule</w:delText>
        </w:r>
        <w:r w:rsidDel="00A92C7C">
          <w:rPr>
            <w:rFonts w:ascii="Times New Roman" w:hAnsi="Times New Roman" w:cs="Times New Roman"/>
            <w:sz w:val="24"/>
            <w:szCs w:val="24"/>
          </w:rPr>
          <w:delText xml:space="preserve"> but also </w:delText>
        </w:r>
      </w:del>
      <w:r>
        <w:rPr>
          <w:rFonts w:ascii="Times New Roman" w:hAnsi="Times New Roman" w:cs="Times New Roman"/>
          <w:sz w:val="24"/>
          <w:szCs w:val="24"/>
        </w:rPr>
        <w:t>real-time performance</w:t>
      </w:r>
      <w:ins w:id="1643" w:author="Miller, Harvey J." w:date="2019-12-10T14:15:00Z">
        <w:r w:rsidR="00A92C7C">
          <w:rPr>
            <w:rFonts w:ascii="Times New Roman" w:hAnsi="Times New Roman" w:cs="Times New Roman"/>
            <w:sz w:val="24"/>
            <w:szCs w:val="24"/>
          </w:rPr>
          <w:t xml:space="preserve"> data in addition to the published schedules</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 </w:t>
      </w:r>
      <w:ins w:id="1644" w:author="Miller, Harvey J." w:date="2019-12-10T14:12:00Z">
        <w:r w:rsidR="00A92C7C">
          <w:rPr>
            <w:rFonts w:ascii="Times New Roman" w:hAnsi="Times New Roman" w:cs="Times New Roman"/>
            <w:sz w:val="24"/>
            <w:szCs w:val="24"/>
          </w:rPr>
          <w:t xml:space="preserve">However, </w:t>
        </w:r>
      </w:ins>
      <w:del w:id="1645" w:author="Miller, Harvey J." w:date="2019-12-10T14:12:00Z">
        <w:r w:rsidDel="00A92C7C">
          <w:rPr>
            <w:rFonts w:ascii="Times New Roman" w:hAnsi="Times New Roman" w:cs="Times New Roman"/>
            <w:sz w:val="24"/>
            <w:szCs w:val="24"/>
          </w:rPr>
          <w:delText>A</w:delText>
        </w:r>
      </w:del>
      <w:del w:id="1646" w:author="Miller, Harvey J." w:date="2019-12-10T14:15:00Z">
        <w:r w:rsidDel="00A92C7C">
          <w:rPr>
            <w:rFonts w:ascii="Times New Roman" w:hAnsi="Times New Roman" w:cs="Times New Roman"/>
            <w:sz w:val="24"/>
            <w:szCs w:val="24"/>
          </w:rPr>
          <w:delText xml:space="preserve">t the same time, </w:delText>
        </w:r>
      </w:del>
      <w:ins w:id="1647" w:author="Miller, Harvey J." w:date="2019-12-10T14:12:00Z">
        <w:r w:rsidR="00A92C7C">
          <w:rPr>
            <w:rFonts w:ascii="Times New Roman" w:hAnsi="Times New Roman" w:cs="Times New Roman"/>
            <w:sz w:val="24"/>
            <w:szCs w:val="24"/>
          </w:rPr>
          <w:t xml:space="preserve">our results suggest that </w:t>
        </w:r>
      </w:ins>
      <w:ins w:id="1648" w:author="Miller, Harvey J." w:date="2019-12-10T14:15:00Z">
        <w:r w:rsidR="00A92C7C">
          <w:rPr>
            <w:rFonts w:ascii="Times New Roman" w:hAnsi="Times New Roman" w:cs="Times New Roman"/>
            <w:sz w:val="24"/>
            <w:szCs w:val="24"/>
          </w:rPr>
          <w:t xml:space="preserve">real-time performance data is not sufficient: </w:t>
        </w:r>
      </w:ins>
      <w:r w:rsidR="006550FB">
        <w:rPr>
          <w:rFonts w:ascii="Times New Roman" w:hAnsi="Times New Roman" w:cs="Times New Roman"/>
          <w:sz w:val="24"/>
          <w:szCs w:val="24"/>
        </w:rPr>
        <w:t xml:space="preserve">RTI apps </w:t>
      </w:r>
      <w:del w:id="1649" w:author="Miller, Harvey J." w:date="2019-12-10T14:10:00Z">
        <w:r w:rsidR="006550FB" w:rsidDel="00F625BD">
          <w:rPr>
            <w:rFonts w:ascii="Times New Roman" w:hAnsi="Times New Roman" w:cs="Times New Roman"/>
            <w:sz w:val="24"/>
            <w:szCs w:val="24"/>
          </w:rPr>
          <w:delText xml:space="preserve">development </w:delText>
        </w:r>
      </w:del>
      <w:r w:rsidR="006550FB">
        <w:rPr>
          <w:rFonts w:ascii="Times New Roman" w:hAnsi="Times New Roman" w:cs="Times New Roman"/>
          <w:sz w:val="24"/>
          <w:szCs w:val="24"/>
        </w:rPr>
        <w:t xml:space="preserve">should </w:t>
      </w:r>
      <w:ins w:id="1650" w:author="Miller, Harvey J." w:date="2019-12-10T14:16:00Z">
        <w:r w:rsidR="00A92C7C">
          <w:rPr>
            <w:rFonts w:ascii="Times New Roman" w:hAnsi="Times New Roman" w:cs="Times New Roman"/>
            <w:sz w:val="24"/>
            <w:szCs w:val="24"/>
          </w:rPr>
          <w:t xml:space="preserve">also consider </w:t>
        </w:r>
      </w:ins>
      <w:del w:id="1651" w:author="Miller, Harvey J." w:date="2019-12-10T14:16:00Z">
        <w:r w:rsidR="006550FB" w:rsidDel="00A92C7C">
          <w:rPr>
            <w:rFonts w:ascii="Times New Roman" w:hAnsi="Times New Roman" w:cs="Times New Roman"/>
            <w:sz w:val="24"/>
            <w:szCs w:val="24"/>
          </w:rPr>
          <w:delText xml:space="preserve">not only engage with </w:delText>
        </w:r>
        <w:commentRangeStart w:id="1652"/>
        <w:commentRangeStart w:id="1653"/>
        <w:r w:rsidR="006550FB" w:rsidDel="00A92C7C">
          <w:rPr>
            <w:rFonts w:ascii="Times New Roman" w:hAnsi="Times New Roman" w:cs="Times New Roman"/>
            <w:sz w:val="24"/>
            <w:szCs w:val="24"/>
          </w:rPr>
          <w:delText xml:space="preserve">real-time performance </w:delText>
        </w:r>
        <w:r w:rsidDel="00A92C7C">
          <w:rPr>
            <w:rFonts w:ascii="Times New Roman" w:hAnsi="Times New Roman" w:cs="Times New Roman"/>
            <w:sz w:val="24"/>
            <w:szCs w:val="24"/>
          </w:rPr>
          <w:delText xml:space="preserve">but also </w:delText>
        </w:r>
      </w:del>
      <w:ins w:id="1654" w:author="Liu, Luyu" w:date="2019-11-27T16:51:00Z">
        <w:r w:rsidR="00874EA4">
          <w:rPr>
            <w:rFonts w:ascii="Times New Roman" w:hAnsi="Times New Roman" w:cs="Times New Roman"/>
            <w:sz w:val="24"/>
            <w:szCs w:val="24"/>
          </w:rPr>
          <w:t xml:space="preserve">historical </w:t>
        </w:r>
      </w:ins>
      <w:del w:id="1655" w:author="Miller, Harvey J." w:date="2019-12-10T14:13:00Z">
        <w:r w:rsidDel="00A92C7C">
          <w:rPr>
            <w:rFonts w:ascii="Times New Roman" w:hAnsi="Times New Roman" w:cs="Times New Roman"/>
            <w:sz w:val="24"/>
            <w:szCs w:val="24"/>
          </w:rPr>
          <w:delText xml:space="preserve">empirical </w:delText>
        </w:r>
      </w:del>
      <w:del w:id="1656" w:author="Miller, Harvey J." w:date="2019-12-10T14:18:00Z">
        <w:r w:rsidDel="00A92C7C">
          <w:rPr>
            <w:rFonts w:ascii="Times New Roman" w:hAnsi="Times New Roman" w:cs="Times New Roman"/>
            <w:sz w:val="24"/>
            <w:szCs w:val="24"/>
          </w:rPr>
          <w:delText>performance</w:delText>
        </w:r>
      </w:del>
      <w:ins w:id="1657" w:author="Miller, Harvey J." w:date="2019-12-10T14:14:00Z">
        <w:r w:rsidR="00A92C7C">
          <w:rPr>
            <w:rFonts w:ascii="Times New Roman" w:hAnsi="Times New Roman" w:cs="Times New Roman"/>
            <w:sz w:val="24"/>
            <w:szCs w:val="24"/>
          </w:rPr>
          <w:t xml:space="preserve">data </w:t>
        </w:r>
      </w:ins>
      <w:ins w:id="1658" w:author="Miller, Harvey J." w:date="2019-12-10T14:13:00Z">
        <w:r w:rsidR="00A92C7C">
          <w:rPr>
            <w:rFonts w:ascii="Times New Roman" w:hAnsi="Times New Roman" w:cs="Times New Roman"/>
            <w:sz w:val="24"/>
            <w:szCs w:val="24"/>
          </w:rPr>
          <w:t xml:space="preserve">to </w:t>
        </w:r>
      </w:ins>
      <w:ins w:id="1659" w:author="Miller, Harvey J." w:date="2019-12-10T14:18:00Z">
        <w:r w:rsidR="00A92C7C">
          <w:rPr>
            <w:rFonts w:ascii="Times New Roman" w:hAnsi="Times New Roman" w:cs="Times New Roman"/>
            <w:sz w:val="24"/>
            <w:szCs w:val="24"/>
          </w:rPr>
          <w:t xml:space="preserve">gauge </w:t>
        </w:r>
      </w:ins>
      <w:ins w:id="1660" w:author="Miller, Harvey J." w:date="2019-12-10T14:13:00Z">
        <w:r w:rsidR="00A92C7C">
          <w:rPr>
            <w:rFonts w:ascii="Times New Roman" w:hAnsi="Times New Roman" w:cs="Times New Roman"/>
            <w:sz w:val="24"/>
            <w:szCs w:val="24"/>
          </w:rPr>
          <w:t>the veracity of the RTI</w:t>
        </w:r>
      </w:ins>
      <w:ins w:id="1661" w:author="Miller, Harvey J." w:date="2019-12-10T14:19:00Z">
        <w:r w:rsidR="00A92C7C">
          <w:rPr>
            <w:rFonts w:ascii="Times New Roman" w:hAnsi="Times New Roman" w:cs="Times New Roman"/>
            <w:sz w:val="24"/>
            <w:szCs w:val="24"/>
          </w:rPr>
          <w:t xml:space="preserve"> in reducing waiting time</w:t>
        </w:r>
      </w:ins>
      <w:ins w:id="1662" w:author="Miller, Harvey J." w:date="2019-12-10T14:23:00Z">
        <w:r w:rsidR="009257B2">
          <w:rPr>
            <w:rFonts w:ascii="Times New Roman" w:hAnsi="Times New Roman" w:cs="Times New Roman"/>
            <w:sz w:val="24"/>
            <w:szCs w:val="24"/>
          </w:rPr>
          <w:t xml:space="preserve"> based on spatial and temporal context</w:t>
        </w:r>
      </w:ins>
      <w:r>
        <w:rPr>
          <w:rFonts w:ascii="Times New Roman" w:hAnsi="Times New Roman" w:cs="Times New Roman"/>
          <w:sz w:val="24"/>
          <w:szCs w:val="24"/>
        </w:rPr>
        <w:t>.</w:t>
      </w:r>
      <w:commentRangeEnd w:id="1652"/>
      <w:r>
        <w:rPr>
          <w:rStyle w:val="CommentReference"/>
        </w:rPr>
        <w:commentReference w:id="1652"/>
      </w:r>
      <w:commentRangeEnd w:id="1653"/>
      <w:r w:rsidR="00874EA4">
        <w:rPr>
          <w:rStyle w:val="CommentReference"/>
        </w:rPr>
        <w:commentReference w:id="1653"/>
      </w:r>
      <w:r>
        <w:rPr>
          <w:rFonts w:ascii="Times New Roman" w:hAnsi="Times New Roman" w:cs="Times New Roman"/>
          <w:sz w:val="24"/>
          <w:szCs w:val="24"/>
        </w:rPr>
        <w:t xml:space="preserve">  </w:t>
      </w:r>
      <w:del w:id="1663" w:author="Miller, Harvey J." w:date="2019-12-10T14:15:00Z">
        <w:r w:rsidDel="00A92C7C">
          <w:rPr>
            <w:rFonts w:ascii="Times New Roman" w:hAnsi="Times New Roman" w:cs="Times New Roman"/>
            <w:sz w:val="24"/>
            <w:szCs w:val="24"/>
          </w:rPr>
          <w:delText xml:space="preserve">Finally, </w:delText>
        </w:r>
      </w:del>
      <w:ins w:id="1664" w:author="Miller, Harvey J." w:date="2019-12-10T14:20:00Z">
        <w:r w:rsidR="00A92C7C">
          <w:rPr>
            <w:rFonts w:ascii="Times New Roman" w:hAnsi="Times New Roman" w:cs="Times New Roman"/>
            <w:sz w:val="24"/>
            <w:szCs w:val="24"/>
          </w:rPr>
          <w:t>U</w:t>
        </w:r>
      </w:ins>
      <w:del w:id="1665" w:author="Miller, Harvey J." w:date="2019-12-10T14:20:00Z">
        <w:r w:rsidDel="00A92C7C">
          <w:rPr>
            <w:rFonts w:ascii="Times New Roman" w:hAnsi="Times New Roman" w:cs="Times New Roman"/>
            <w:sz w:val="24"/>
            <w:szCs w:val="24"/>
          </w:rPr>
          <w:delText>u</w:delText>
        </w:r>
      </w:del>
      <w:r>
        <w:rPr>
          <w:rFonts w:ascii="Times New Roman" w:hAnsi="Times New Roman" w:cs="Times New Roman"/>
          <w:sz w:val="24"/>
          <w:szCs w:val="24"/>
        </w:rPr>
        <w:t>sers</w:t>
      </w:r>
      <w:del w:id="1666" w:author="Miller, Harvey J." w:date="2019-12-10T14:20:00Z">
        <w:r w:rsidDel="00A92C7C">
          <w:rPr>
            <w:rFonts w:ascii="Times New Roman" w:hAnsi="Times New Roman" w:cs="Times New Roman"/>
            <w:sz w:val="24"/>
            <w:szCs w:val="24"/>
          </w:rPr>
          <w:delText>’</w:delText>
        </w:r>
      </w:del>
      <w:r>
        <w:rPr>
          <w:rFonts w:ascii="Times New Roman" w:hAnsi="Times New Roman" w:cs="Times New Roman"/>
          <w:sz w:val="24"/>
          <w:szCs w:val="24"/>
        </w:rPr>
        <w:t xml:space="preserve"> </w:t>
      </w:r>
      <w:ins w:id="1667" w:author="Miller, Harvey J." w:date="2019-12-10T14:20:00Z">
        <w:r w:rsidR="00A92C7C">
          <w:rPr>
            <w:rFonts w:ascii="Times New Roman" w:hAnsi="Times New Roman" w:cs="Times New Roman"/>
            <w:sz w:val="24"/>
            <w:szCs w:val="24"/>
          </w:rPr>
          <w:t xml:space="preserve">should also have the option of specifying different TPS, including prudent </w:t>
        </w:r>
      </w:ins>
      <w:ins w:id="1668" w:author="Miller, Harvey J." w:date="2019-12-10T14:21:00Z">
        <w:r w:rsidR="00A92C7C">
          <w:rPr>
            <w:rFonts w:ascii="Times New Roman" w:hAnsi="Times New Roman" w:cs="Times New Roman"/>
            <w:sz w:val="24"/>
            <w:szCs w:val="24"/>
          </w:rPr>
          <w:t>strategies</w:t>
        </w:r>
      </w:ins>
      <w:ins w:id="1669" w:author="Miller, Harvey J." w:date="2019-12-10T14:20:00Z">
        <w:r w:rsidR="00A92C7C">
          <w:rPr>
            <w:rFonts w:ascii="Times New Roman" w:hAnsi="Times New Roman" w:cs="Times New Roman"/>
            <w:sz w:val="24"/>
            <w:szCs w:val="24"/>
          </w:rPr>
          <w:t xml:space="preserve"> with insurance time buffers</w:t>
        </w:r>
      </w:ins>
      <w:ins w:id="1670" w:author="Miller, Harvey J." w:date="2019-12-10T14:21:00Z">
        <w:r w:rsidR="00A92C7C">
          <w:rPr>
            <w:rFonts w:ascii="Times New Roman" w:hAnsi="Times New Roman" w:cs="Times New Roman"/>
            <w:sz w:val="24"/>
            <w:szCs w:val="24"/>
          </w:rPr>
          <w:t xml:space="preserve">.  At present, most RTI apps </w:t>
        </w:r>
      </w:ins>
      <w:ins w:id="1671" w:author="Luyu Liu" w:date="2019-12-17T16:02:00Z">
        <w:r w:rsidR="00C56AA2">
          <w:rPr>
            <w:rFonts w:ascii="Times New Roman" w:hAnsi="Times New Roman" w:cs="Times New Roman"/>
            <w:sz w:val="24"/>
            <w:szCs w:val="24"/>
          </w:rPr>
          <w:t xml:space="preserve">do not </w:t>
        </w:r>
      </w:ins>
      <w:ins w:id="1672" w:author="Luyu Liu" w:date="2019-12-17T16:03:00Z">
        <w:r w:rsidR="00C56AA2">
          <w:rPr>
            <w:rFonts w:ascii="Times New Roman" w:hAnsi="Times New Roman" w:cs="Times New Roman"/>
            <w:sz w:val="24"/>
            <w:szCs w:val="24"/>
          </w:rPr>
          <w:t xml:space="preserve">consider missed risk and </w:t>
        </w:r>
      </w:ins>
      <w:ins w:id="1673" w:author="Miller, Harvey J." w:date="2019-12-10T14:21:00Z">
        <w:r w:rsidR="00A92C7C">
          <w:rPr>
            <w:rFonts w:ascii="Times New Roman" w:hAnsi="Times New Roman" w:cs="Times New Roman"/>
            <w:sz w:val="24"/>
            <w:szCs w:val="24"/>
          </w:rPr>
          <w:t>implicitly promote a greedy strategy: as we have shown, this is a risky and poor performing strategy.</w:t>
        </w:r>
      </w:ins>
      <w:ins w:id="1674" w:author="Miller, Harvey J." w:date="2019-12-10T14:20:00Z">
        <w:r w:rsidR="00A92C7C">
          <w:rPr>
            <w:rFonts w:ascii="Times New Roman" w:hAnsi="Times New Roman" w:cs="Times New Roman"/>
            <w:sz w:val="24"/>
            <w:szCs w:val="24"/>
          </w:rPr>
          <w:t xml:space="preserve">  </w:t>
        </w:r>
      </w:ins>
      <w:ins w:id="1675" w:author="Miller, Harvey J." w:date="2019-12-10T14:22:00Z">
        <w:r w:rsidR="009257B2">
          <w:rPr>
            <w:rFonts w:ascii="Times New Roman" w:hAnsi="Times New Roman" w:cs="Times New Roman"/>
            <w:sz w:val="24"/>
            <w:szCs w:val="24"/>
          </w:rPr>
          <w:t>The techniques and measure we develop in this paper can help support a more holistic and sensitive approach to public transit RTI apps.</w:t>
        </w:r>
      </w:ins>
      <w:del w:id="1676" w:author="Miller, Harvey J." w:date="2019-12-10T14:20:00Z">
        <w:r w:rsidR="006550FB" w:rsidDel="00A92C7C">
          <w:rPr>
            <w:rFonts w:ascii="Times New Roman" w:hAnsi="Times New Roman" w:cs="Times New Roman"/>
            <w:sz w:val="24"/>
            <w:szCs w:val="24"/>
          </w:rPr>
          <w:delText>trip planning should not only engage with empirical performance but also all the information above. To achieve these three</w:delText>
        </w:r>
        <w:r w:rsidDel="00A92C7C">
          <w:rPr>
            <w:rFonts w:ascii="Times New Roman" w:hAnsi="Times New Roman" w:cs="Times New Roman"/>
            <w:sz w:val="24"/>
            <w:szCs w:val="24"/>
          </w:rPr>
          <w:delText xml:space="preserve"> goals, future RTI apps should </w:delText>
        </w:r>
        <w:r w:rsidR="006550FB" w:rsidDel="00A92C7C">
          <w:rPr>
            <w:rFonts w:ascii="Times New Roman" w:hAnsi="Times New Roman" w:cs="Times New Roman"/>
            <w:sz w:val="24"/>
            <w:szCs w:val="24"/>
          </w:rPr>
          <w:delText xml:space="preserve">combine schedule, real-time, and empirical </w:delText>
        </w:r>
        <w:r w:rsidDel="00A92C7C">
          <w:rPr>
            <w:rFonts w:ascii="Times New Roman" w:hAnsi="Times New Roman" w:cs="Times New Roman"/>
            <w:sz w:val="24"/>
            <w:szCs w:val="24"/>
          </w:rPr>
          <w:delText>data into a</w:delText>
        </w:r>
        <w:r w:rsidR="006550FB" w:rsidDel="00A92C7C">
          <w:rPr>
            <w:rFonts w:ascii="Times New Roman" w:hAnsi="Times New Roman" w:cs="Times New Roman"/>
            <w:sz w:val="24"/>
            <w:szCs w:val="24"/>
          </w:rPr>
          <w:delText xml:space="preserve"> holistic information</w:delText>
        </w:r>
        <w:r w:rsidDel="00A92C7C">
          <w:rPr>
            <w:rFonts w:ascii="Times New Roman" w:hAnsi="Times New Roman" w:cs="Times New Roman"/>
            <w:sz w:val="24"/>
            <w:szCs w:val="24"/>
          </w:rPr>
          <w:delText xml:space="preserve"> package</w:delText>
        </w:r>
        <w:r w:rsidR="006550FB" w:rsidDel="00A92C7C">
          <w:rPr>
            <w:rFonts w:ascii="Times New Roman" w:hAnsi="Times New Roman" w:cs="Times New Roman"/>
            <w:sz w:val="24"/>
            <w:szCs w:val="24"/>
          </w:rPr>
          <w:delText xml:space="preserve">, with corresponding computation and networking support. </w:delText>
        </w:r>
      </w:del>
      <w:commentRangeEnd w:id="1629"/>
      <w:r w:rsidR="009257B2">
        <w:rPr>
          <w:rStyle w:val="CommentReference"/>
        </w:rPr>
        <w:commentReference w:id="1629"/>
      </w:r>
      <w:commentRangeEnd w:id="1630"/>
      <w:r w:rsidR="00C56AA2">
        <w:rPr>
          <w:rStyle w:val="CommentReference"/>
        </w:rPr>
        <w:commentReference w:id="1630"/>
      </w:r>
    </w:p>
    <w:p w14:paraId="23F54F12" w14:textId="3E8690E1" w:rsidR="006550FB" w:rsidRDefault="009257B2" w:rsidP="0016636C">
      <w:pPr>
        <w:spacing w:line="256" w:lineRule="auto"/>
        <w:ind w:firstLine="720"/>
        <w:jc w:val="both"/>
        <w:rPr>
          <w:rFonts w:ascii="Times New Roman" w:hAnsi="Times New Roman" w:cs="Times New Roman"/>
          <w:sz w:val="24"/>
          <w:szCs w:val="24"/>
        </w:rPr>
      </w:pPr>
      <w:ins w:id="1677" w:author="Miller, Harvey J." w:date="2019-12-10T14:23:00Z">
        <w:r>
          <w:rPr>
            <w:rFonts w:ascii="Times New Roman" w:hAnsi="Times New Roman" w:cs="Times New Roman"/>
            <w:sz w:val="24"/>
            <w:szCs w:val="24"/>
          </w:rPr>
          <w:t xml:space="preserve">To </w:t>
        </w:r>
      </w:ins>
      <w:del w:id="1678" w:author="Miller, Harvey J." w:date="2019-12-10T14:23:00Z">
        <w:r w:rsidR="009D6A04" w:rsidDel="009257B2">
          <w:rPr>
            <w:rFonts w:ascii="Times New Roman" w:hAnsi="Times New Roman" w:cs="Times New Roman"/>
            <w:sz w:val="24"/>
            <w:szCs w:val="24"/>
          </w:rPr>
          <w:delText xml:space="preserve">There are other potential </w:delText>
        </w:r>
        <w:r w:rsidR="00F45B48" w:rsidDel="009257B2">
          <w:rPr>
            <w:rFonts w:ascii="Times New Roman" w:hAnsi="Times New Roman" w:cs="Times New Roman"/>
            <w:sz w:val="24"/>
            <w:szCs w:val="24"/>
          </w:rPr>
          <w:delText xml:space="preserve">avenues </w:delText>
        </w:r>
        <w:r w:rsidR="009D6A04" w:rsidDel="009257B2">
          <w:rPr>
            <w:rFonts w:ascii="Times New Roman" w:hAnsi="Times New Roman" w:cs="Times New Roman"/>
            <w:sz w:val="24"/>
            <w:szCs w:val="24"/>
          </w:rPr>
          <w:delText>for research and development.</w:delText>
        </w:r>
        <w:r w:rsidR="006550FB" w:rsidDel="009257B2">
          <w:rPr>
            <w:rFonts w:ascii="Times New Roman" w:hAnsi="Times New Roman" w:cs="Times New Roman"/>
            <w:sz w:val="24"/>
            <w:szCs w:val="24"/>
          </w:rPr>
          <w:delText xml:space="preserve"> For example, to </w:delText>
        </w:r>
      </w:del>
      <w:r w:rsidR="006550FB">
        <w:rPr>
          <w:rFonts w:ascii="Times New Roman" w:hAnsi="Times New Roman" w:cs="Times New Roman"/>
          <w:sz w:val="24"/>
          <w:szCs w:val="24"/>
        </w:rPr>
        <w:t>improve accuracy and reliability of RTI apps, transit authority or RTI apps providers can add pre-</w:t>
      </w:r>
      <w:r w:rsidR="00F45B48">
        <w:rPr>
          <w:rFonts w:ascii="Times New Roman" w:hAnsi="Times New Roman" w:cs="Times New Roman"/>
          <w:sz w:val="24"/>
          <w:szCs w:val="24"/>
        </w:rPr>
        <w:t>calculated insurance buffers</w:t>
      </w:r>
      <w:del w:id="1679" w:author="Miller, Harvey J." w:date="2019-12-10T14:24:00Z">
        <w:r w:rsidR="006550FB" w:rsidDel="009257B2">
          <w:rPr>
            <w:rFonts w:ascii="Times New Roman" w:hAnsi="Times New Roman" w:cs="Times New Roman"/>
            <w:sz w:val="24"/>
            <w:szCs w:val="24"/>
          </w:rPr>
          <w:delText xml:space="preserve"> </w:delText>
        </w:r>
      </w:del>
      <w:ins w:id="1680" w:author="Miller, Harvey J." w:date="2019-12-10T14:24:00Z">
        <w:r>
          <w:rPr>
            <w:rFonts w:ascii="Times New Roman" w:hAnsi="Times New Roman" w:cs="Times New Roman"/>
            <w:sz w:val="24"/>
            <w:szCs w:val="24"/>
          </w:rPr>
          <w:t xml:space="preserve"> based on stated or revealed risk attitudes of users</w:t>
        </w:r>
      </w:ins>
      <w:del w:id="1681" w:author="Miller, Harvey J." w:date="2019-12-10T14:24:00Z">
        <w:r w:rsidR="006550FB" w:rsidDel="009257B2">
          <w:rPr>
            <w:rFonts w:ascii="Times New Roman" w:hAnsi="Times New Roman" w:cs="Times New Roman"/>
            <w:sz w:val="24"/>
            <w:szCs w:val="24"/>
          </w:rPr>
          <w:delText>so that RTI apps’ trip</w:delText>
        </w:r>
        <w:r w:rsidR="00F45B48" w:rsidDel="009257B2">
          <w:rPr>
            <w:rFonts w:ascii="Times New Roman" w:hAnsi="Times New Roman" w:cs="Times New Roman"/>
            <w:sz w:val="24"/>
            <w:szCs w:val="24"/>
          </w:rPr>
          <w:delText xml:space="preserve"> suggestions do not result in high time penalties that can occur with a greedy strategy</w:delText>
        </w:r>
      </w:del>
      <w:r w:rsidR="00F45B48">
        <w:rPr>
          <w:rFonts w:ascii="Times New Roman" w:hAnsi="Times New Roman" w:cs="Times New Roman"/>
          <w:sz w:val="24"/>
          <w:szCs w:val="24"/>
        </w:rPr>
        <w:t xml:space="preserve">.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w:t>
      </w:r>
      <w:del w:id="1682" w:author="Miller, Harvey J." w:date="2019-12-10T14:24:00Z">
        <w:r w:rsidR="006550FB" w:rsidDel="009257B2">
          <w:rPr>
            <w:rFonts w:ascii="Times New Roman" w:hAnsi="Times New Roman" w:cs="Times New Roman"/>
            <w:sz w:val="24"/>
            <w:szCs w:val="24"/>
          </w:rPr>
          <w:delText xml:space="preserve">should and </w:delText>
        </w:r>
      </w:del>
      <w:r w:rsidR="006550FB">
        <w:rPr>
          <w:rFonts w:ascii="Times New Roman" w:hAnsi="Times New Roman" w:cs="Times New Roman"/>
          <w:sz w:val="24"/>
          <w:szCs w:val="24"/>
        </w:rPr>
        <w:t xml:space="preserve">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 xml:space="preserve">the backend of the RTI apps, </w:t>
      </w:r>
      <w:ins w:id="1683" w:author="Miller, Harvey J." w:date="2019-12-10T14:24:00Z">
        <w:r>
          <w:rPr>
            <w:rFonts w:ascii="Times New Roman" w:hAnsi="Times New Roman" w:cs="Times New Roman"/>
            <w:sz w:val="24"/>
            <w:szCs w:val="24"/>
          </w:rPr>
          <w:t xml:space="preserve">where </w:t>
        </w:r>
      </w:ins>
      <w:del w:id="1684" w:author="Miller, Harvey J." w:date="2019-12-10T14:24:00Z">
        <w:r w:rsidR="006550FB" w:rsidDel="009257B2">
          <w:rPr>
            <w:rFonts w:ascii="Times New Roman" w:hAnsi="Times New Roman" w:cs="Times New Roman"/>
            <w:sz w:val="24"/>
            <w:szCs w:val="24"/>
          </w:rPr>
          <w:delText xml:space="preserve">in which </w:delText>
        </w:r>
      </w:del>
      <w:r w:rsidR="006550FB">
        <w:rPr>
          <w:rFonts w:ascii="Times New Roman" w:hAnsi="Times New Roman" w:cs="Times New Roman"/>
          <w:sz w:val="24"/>
          <w:szCs w:val="24"/>
        </w:rPr>
        <w:t xml:space="preserve">more complicated and effective algorithms can be applied. </w:t>
      </w:r>
      <w:del w:id="1685" w:author="Miller, Harvey J." w:date="2019-12-10T14:25:00Z">
        <w:r w:rsidR="006550FB" w:rsidDel="009257B2">
          <w:rPr>
            <w:rFonts w:ascii="Times New Roman" w:hAnsi="Times New Roman" w:cs="Times New Roman"/>
            <w:sz w:val="24"/>
            <w:szCs w:val="24"/>
          </w:rPr>
          <w:delText xml:space="preserve">For example, with all the abundant auto-generated data, </w:delText>
        </w:r>
      </w:del>
      <w:ins w:id="1686" w:author="Miller, Harvey J." w:date="2019-12-10T14:25:00Z">
        <w:r>
          <w:rPr>
            <w:rFonts w:ascii="Times New Roman" w:hAnsi="Times New Roman" w:cs="Times New Roman"/>
            <w:sz w:val="24"/>
            <w:szCs w:val="24"/>
          </w:rPr>
          <w:t>Computational techniques such as m</w:t>
        </w:r>
      </w:ins>
      <w:del w:id="1687" w:author="Miller, Harvey J." w:date="2019-12-10T14:25:00Z">
        <w:r w:rsidR="006550FB" w:rsidDel="009257B2">
          <w:rPr>
            <w:rFonts w:ascii="Times New Roman" w:hAnsi="Times New Roman" w:cs="Times New Roman"/>
            <w:sz w:val="24"/>
            <w:szCs w:val="24"/>
          </w:rPr>
          <w:delText>m</w:delText>
        </w:r>
      </w:del>
      <w:r w:rsidR="006550FB">
        <w:rPr>
          <w:rFonts w:ascii="Times New Roman" w:hAnsi="Times New Roman" w:cs="Times New Roman"/>
          <w:sz w:val="24"/>
          <w:szCs w:val="24"/>
        </w:rPr>
        <w:t xml:space="preserve">achine learning and neural network </w:t>
      </w:r>
      <w:ins w:id="1688" w:author="Miller, Harvey J." w:date="2019-12-10T14:25:00Z">
        <w:r>
          <w:rPr>
            <w:rFonts w:ascii="Times New Roman" w:hAnsi="Times New Roman" w:cs="Times New Roman"/>
            <w:sz w:val="24"/>
            <w:szCs w:val="24"/>
          </w:rPr>
          <w:t xml:space="preserve">could be applied to empirical performance and user data to determine effective trip planning strathies based on context and user risk preferences.   </w:t>
        </w:r>
      </w:ins>
      <w:del w:id="1689" w:author="Miller, Harvey J." w:date="2019-12-10T14:25:00Z">
        <w:r w:rsidR="006550FB" w:rsidDel="009257B2">
          <w:rPr>
            <w:rFonts w:ascii="Times New Roman" w:hAnsi="Times New Roman" w:cs="Times New Roman"/>
            <w:sz w:val="24"/>
            <w:szCs w:val="24"/>
          </w:rPr>
          <w:delText>should be able to o</w:delText>
        </w:r>
        <w:r w:rsidR="00F45B48" w:rsidDel="009257B2">
          <w:rPr>
            <w:rFonts w:ascii="Times New Roman" w:hAnsi="Times New Roman" w:cs="Times New Roman"/>
            <w:sz w:val="24"/>
            <w:szCs w:val="24"/>
          </w:rPr>
          <w:delText>utperform traditional prediction</w:delText>
        </w:r>
        <w:r w:rsidR="006550FB" w:rsidDel="009257B2">
          <w:rPr>
            <w:rFonts w:ascii="Times New Roman" w:hAnsi="Times New Roman" w:cs="Times New Roman"/>
            <w:sz w:val="24"/>
            <w:szCs w:val="24"/>
          </w:rPr>
          <w:delText xml:space="preserve"> algorithms.</w:delText>
        </w:r>
      </w:del>
    </w:p>
    <w:p w14:paraId="14E722FC" w14:textId="7B22814A"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w:t>
      </w:r>
      <w:ins w:id="1690" w:author="Miller, Harvey J." w:date="2019-12-10T14:26:00Z">
        <w:r w:rsidR="009257B2">
          <w:rPr>
            <w:rFonts w:ascii="Times New Roman" w:hAnsi="Times New Roman" w:cs="Times New Roman"/>
            <w:sz w:val="24"/>
            <w:szCs w:val="24"/>
          </w:rPr>
          <w:t xml:space="preserve">empirically </w:t>
        </w:r>
      </w:ins>
      <w:r w:rsidR="006550FB">
        <w:rPr>
          <w:rFonts w:ascii="Times New Roman" w:hAnsi="Times New Roman" w:cs="Times New Roman"/>
          <w:sz w:val="24"/>
          <w:szCs w:val="24"/>
        </w:rPr>
        <w:t xml:space="preserve">investigate or simulate the proportions of each user </w:t>
      </w:r>
      <w:ins w:id="1691" w:author="Miller, Harvey J." w:date="2019-12-10T14:26:00Z">
        <w:r w:rsidR="009257B2">
          <w:rPr>
            <w:rFonts w:ascii="Times New Roman" w:hAnsi="Times New Roman" w:cs="Times New Roman"/>
            <w:sz w:val="24"/>
            <w:szCs w:val="24"/>
          </w:rPr>
          <w:t xml:space="preserve">type as in </w:t>
        </w:r>
      </w:ins>
      <w:del w:id="1692" w:author="Miller, Harvey J." w:date="2019-12-10T14:26:00Z">
        <w:r w:rsidR="006550FB" w:rsidDel="009257B2">
          <w:rPr>
            <w:rFonts w:ascii="Times New Roman" w:hAnsi="Times New Roman" w:cs="Times New Roman"/>
            <w:sz w:val="24"/>
            <w:szCs w:val="24"/>
          </w:rPr>
          <w:delText xml:space="preserve">group </w:delText>
        </w:r>
      </w:del>
      <w:r w:rsidR="006550FB">
        <w:rPr>
          <w:rFonts w:ascii="Times New Roman" w:hAnsi="Times New Roman" w:cs="Times New Roman"/>
          <w:sz w:val="24"/>
          <w:szCs w:val="24"/>
        </w:rPr>
        <w:t xml:space="preserve">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ins w:id="1693" w:author="Miller, Harvey J." w:date="2019-12-10T14:27:00Z">
        <w:r w:rsidR="009257B2">
          <w:rPr>
            <w:rFonts w:ascii="Times New Roman" w:hAnsi="Times New Roman" w:cs="Times New Roman"/>
            <w:noProof/>
            <w:sz w:val="24"/>
            <w:szCs w:val="24"/>
          </w:rPr>
          <w:t xml:space="preserve">.  </w:t>
        </w:r>
      </w:ins>
      <w:r w:rsidR="006550FB">
        <w:rPr>
          <w:rFonts w:ascii="Times New Roman" w:hAnsi="Times New Roman" w:cs="Times New Roman"/>
          <w:noProof/>
          <w:sz w:val="24"/>
          <w:szCs w:val="24"/>
        </w:rPr>
        <w:t xml:space="preserve"> </w:t>
      </w:r>
      <w:del w:id="1694" w:author="Miller, Harvey J." w:date="2019-12-10T14:27:00Z">
        <w:r w:rsidR="006550FB" w:rsidDel="009257B2">
          <w:rPr>
            <w:rFonts w:ascii="Times New Roman" w:hAnsi="Times New Roman" w:cs="Times New Roman"/>
            <w:sz w:val="24"/>
            <w:szCs w:val="24"/>
          </w:rPr>
          <w:delText>contributed to the classification and simulation of three classes of passengers with different incidence behaviors</w:delText>
        </w:r>
        <w:r w:rsidR="006550FB" w:rsidDel="009257B2">
          <w:rPr>
            <w:rFonts w:ascii="Times New Roman" w:hAnsi="Times New Roman" w:cs="Times New Roman"/>
            <w:noProof/>
            <w:sz w:val="24"/>
            <w:szCs w:val="24"/>
          </w:rPr>
          <w:delText xml:space="preserve">. </w:delText>
        </w:r>
      </w:del>
      <w:r w:rsidR="006550FB">
        <w:rPr>
          <w:rFonts w:ascii="Times New Roman" w:hAnsi="Times New Roman" w:cs="Times New Roman"/>
          <w:noProof/>
          <w:sz w:val="24"/>
          <w:szCs w:val="24"/>
        </w:rPr>
        <w:t xml:space="preserve">Future research </w:t>
      </w:r>
      <w:ins w:id="1695" w:author="Miller, Harvey J." w:date="2019-12-10T14:27:00Z">
        <w:r w:rsidR="009257B2">
          <w:rPr>
            <w:rFonts w:ascii="Times New Roman" w:hAnsi="Times New Roman" w:cs="Times New Roman"/>
            <w:noProof/>
            <w:sz w:val="24"/>
            <w:szCs w:val="24"/>
          </w:rPr>
          <w:t xml:space="preserve">should </w:t>
        </w:r>
      </w:ins>
      <w:del w:id="1696" w:author="Miller, Harvey J." w:date="2019-12-10T14:27:00Z">
        <w:r w:rsidR="006550FB" w:rsidDel="009257B2">
          <w:rPr>
            <w:rFonts w:ascii="Times New Roman" w:hAnsi="Times New Roman" w:cs="Times New Roman"/>
            <w:noProof/>
            <w:sz w:val="24"/>
            <w:szCs w:val="24"/>
          </w:rPr>
          <w:delText xml:space="preserve">may </w:delText>
        </w:r>
      </w:del>
      <w:r w:rsidR="006550FB">
        <w:rPr>
          <w:rFonts w:ascii="Times New Roman" w:hAnsi="Times New Roman" w:cs="Times New Roman"/>
          <w:noProof/>
          <w:sz w:val="24"/>
          <w:szCs w:val="24"/>
        </w:rPr>
        <w:t>survey the different user group</w:t>
      </w:r>
      <w:r>
        <w:rPr>
          <w:rFonts w:ascii="Times New Roman" w:hAnsi="Times New Roman" w:cs="Times New Roman"/>
          <w:noProof/>
          <w:sz w:val="24"/>
          <w:szCs w:val="24"/>
        </w:rPr>
        <w:t xml:space="preserve">s </w:t>
      </w:r>
      <w:ins w:id="1697" w:author="Miller, Harvey J." w:date="2019-12-10T14:27:00Z">
        <w:r w:rsidR="009257B2">
          <w:rPr>
            <w:rFonts w:ascii="Times New Roman" w:hAnsi="Times New Roman" w:cs="Times New Roman"/>
            <w:noProof/>
            <w:sz w:val="24"/>
            <w:szCs w:val="24"/>
          </w:rPr>
          <w:t xml:space="preserve">and </w:t>
        </w:r>
      </w:ins>
      <w:del w:id="1698" w:author="Miller, Harvey J." w:date="2019-12-10T14:27:00Z">
        <w:r w:rsidDel="009257B2">
          <w:rPr>
            <w:rFonts w:ascii="Times New Roman" w:hAnsi="Times New Roman" w:cs="Times New Roman"/>
            <w:noProof/>
            <w:sz w:val="24"/>
            <w:szCs w:val="24"/>
          </w:rPr>
          <w:delText xml:space="preserve">or </w:delText>
        </w:r>
      </w:del>
      <w:r>
        <w:rPr>
          <w:rFonts w:ascii="Times New Roman" w:hAnsi="Times New Roman" w:cs="Times New Roman"/>
          <w:noProof/>
          <w:sz w:val="24"/>
          <w:szCs w:val="24"/>
        </w:rPr>
        <w:t xml:space="preserve">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1699"/>
    <w:p w14:paraId="576F322B" w14:textId="32625443" w:rsidR="004B2578" w:rsidRPr="004B2578" w:rsidRDefault="006550FB"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 xml:space="preserve">Algers, S., Hansen, S., &amp; Tegner, G. (1975). Role of waiting time, comfort, and convenience in modal choice for work trip. </w:t>
      </w:r>
      <w:r w:rsidR="004B2578" w:rsidRPr="004B2578">
        <w:rPr>
          <w:rFonts w:ascii="Times New Roman" w:hAnsi="Times New Roman" w:cs="Times New Roman"/>
          <w:i/>
          <w:iCs/>
          <w:noProof/>
          <w:sz w:val="24"/>
          <w:szCs w:val="24"/>
        </w:rPr>
        <w:t>Transportation Research Record</w:t>
      </w:r>
      <w:r w:rsidR="004B2578" w:rsidRPr="004B2578">
        <w:rPr>
          <w:rFonts w:ascii="Times New Roman" w:hAnsi="Times New Roman" w:cs="Times New Roman"/>
          <w:noProof/>
          <w:sz w:val="24"/>
          <w:szCs w:val="24"/>
        </w:rPr>
        <w:t xml:space="preserve">, </w:t>
      </w:r>
      <w:r w:rsidR="004B2578" w:rsidRPr="004B2578">
        <w:rPr>
          <w:rFonts w:ascii="Times New Roman" w:hAnsi="Times New Roman" w:cs="Times New Roman"/>
          <w:i/>
          <w:iCs/>
          <w:noProof/>
          <w:sz w:val="24"/>
          <w:szCs w:val="24"/>
        </w:rPr>
        <w:t>534</w:t>
      </w:r>
      <w:r w:rsidR="004B2578" w:rsidRPr="004B2578">
        <w:rPr>
          <w:rFonts w:ascii="Times New Roman" w:hAnsi="Times New Roman" w:cs="Times New Roman"/>
          <w:noProof/>
          <w:sz w:val="24"/>
          <w:szCs w:val="24"/>
        </w:rPr>
        <w:t>(534), 38–51.</w:t>
      </w:r>
    </w:p>
    <w:p w14:paraId="5FE4765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Armstrong, J. S., &amp; Overton, T. S. (1977). Estimating nonresponse bias in mail surveys. </w:t>
      </w:r>
      <w:r w:rsidRPr="004B2578">
        <w:rPr>
          <w:rFonts w:ascii="Times New Roman" w:hAnsi="Times New Roman" w:cs="Times New Roman"/>
          <w:i/>
          <w:iCs/>
          <w:noProof/>
          <w:sz w:val="24"/>
          <w:szCs w:val="24"/>
        </w:rPr>
        <w:t>Journal of Marketing Research</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3), 396–402.</w:t>
      </w:r>
    </w:p>
    <w:p w14:paraId="5A9D7FF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owman, L. A., &amp; Turnquist, M. A. (1981). Service frequency, schedule reliability and passenger wait times at transit stops. </w:t>
      </w:r>
      <w:r w:rsidRPr="004B2578">
        <w:rPr>
          <w:rFonts w:ascii="Times New Roman" w:hAnsi="Times New Roman" w:cs="Times New Roman"/>
          <w:i/>
          <w:iCs/>
          <w:noProof/>
          <w:sz w:val="24"/>
          <w:szCs w:val="24"/>
        </w:rPr>
        <w:t>Transportation Research Part A: General</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5</w:t>
      </w:r>
      <w:r w:rsidRPr="004B2578">
        <w:rPr>
          <w:rFonts w:ascii="Times New Roman" w:hAnsi="Times New Roman" w:cs="Times New Roman"/>
          <w:noProof/>
          <w:sz w:val="24"/>
          <w:szCs w:val="24"/>
        </w:rPr>
        <w:t>(6), 465–471. https://doi.org/10.1016/0191-2607(81)90114-X</w:t>
      </w:r>
    </w:p>
    <w:p w14:paraId="6743DB35"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9</w:t>
      </w:r>
      <w:r w:rsidRPr="004B2578">
        <w:rPr>
          <w:rFonts w:ascii="Times New Roman" w:hAnsi="Times New Roman" w:cs="Times New Roman"/>
          <w:noProof/>
          <w:sz w:val="24"/>
          <w:szCs w:val="24"/>
        </w:rPr>
        <w:t>, 409–422. https://doi.org/10.1016/j.tra.2014.09.003</w:t>
      </w:r>
    </w:p>
    <w:p w14:paraId="313D795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Macfarlane, G. S., &amp; Watkins, K. (2015). The impact of real-time information on bus ridership in New York City. </w:t>
      </w:r>
      <w:r w:rsidRPr="004B2578">
        <w:rPr>
          <w:rFonts w:ascii="Times New Roman" w:hAnsi="Times New Roman" w:cs="Times New Roman"/>
          <w:i/>
          <w:iCs/>
          <w:noProof/>
          <w:sz w:val="24"/>
          <w:szCs w:val="24"/>
        </w:rPr>
        <w:t>Transportation Research Part C: Emerging Technologi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3</w:t>
      </w:r>
      <w:r w:rsidRPr="004B2578">
        <w:rPr>
          <w:rFonts w:ascii="Times New Roman" w:hAnsi="Times New Roman" w:cs="Times New Roman"/>
          <w:noProof/>
          <w:sz w:val="24"/>
          <w:szCs w:val="24"/>
        </w:rPr>
        <w:t>, 59–75. https://doi.org/10.1016/j.trc.2015.01.021</w:t>
      </w:r>
    </w:p>
    <w:p w14:paraId="1E64C67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Rojas, F., Zegras, P. C., Watkins, K., &amp; Robin, J. (2015). An analysis of commuter Rail real-time information in Bost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8</w:t>
      </w:r>
      <w:r w:rsidRPr="004B2578">
        <w:rPr>
          <w:rFonts w:ascii="Times New Roman" w:hAnsi="Times New Roman" w:cs="Times New Roman"/>
          <w:noProof/>
          <w:sz w:val="24"/>
          <w:szCs w:val="24"/>
        </w:rPr>
        <w:t>(1), 1–20. https://doi.org/10.5038/2375-0901.18.1.1</w:t>
      </w:r>
    </w:p>
    <w:p w14:paraId="1B1E7E2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amp; Watkins, K. (2019). A literature review of the passenger benefits of real-time transit information. </w:t>
      </w:r>
      <w:r w:rsidRPr="004B2578">
        <w:rPr>
          <w:rFonts w:ascii="Times New Roman" w:hAnsi="Times New Roman" w:cs="Times New Roman"/>
          <w:i/>
          <w:iCs/>
          <w:noProof/>
          <w:sz w:val="24"/>
          <w:szCs w:val="24"/>
        </w:rPr>
        <w:t>Transport Review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3), 327–356. https://doi.org/10.1080/01441647.2018.1472147</w:t>
      </w:r>
    </w:p>
    <w:p w14:paraId="7BD9629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B2578">
        <w:rPr>
          <w:rFonts w:ascii="Times New Roman" w:hAnsi="Times New Roman" w:cs="Times New Roman"/>
          <w:i/>
          <w:iCs/>
          <w:noProof/>
          <w:sz w:val="24"/>
          <w:szCs w:val="24"/>
        </w:rPr>
        <w:t>IEEE Conference on Intelligent Transportation Systems, Proceedings, ITSC</w:t>
      </w:r>
      <w:r w:rsidRPr="004B2578">
        <w:rPr>
          <w:rFonts w:ascii="Times New Roman" w:hAnsi="Times New Roman" w:cs="Times New Roman"/>
          <w:noProof/>
          <w:sz w:val="24"/>
          <w:szCs w:val="24"/>
        </w:rPr>
        <w:t xml:space="preserve"> (Vol. 2018-Novem, pp. 2589–2594). IEEE. https://doi.org/10.1109/ITSC.2018.8569758</w:t>
      </w:r>
    </w:p>
    <w:p w14:paraId="5DA9552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B2578">
        <w:rPr>
          <w:rFonts w:ascii="Times New Roman" w:hAnsi="Times New Roman" w:cs="Times New Roman"/>
          <w:i/>
          <w:iCs/>
          <w:noProof/>
          <w:sz w:val="24"/>
          <w:szCs w:val="24"/>
        </w:rPr>
        <w:t>EURO Journal on Transportation and Logist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w:t>
      </w:r>
      <w:r w:rsidRPr="004B2578">
        <w:rPr>
          <w:rFonts w:ascii="Times New Roman" w:hAnsi="Times New Roman" w:cs="Times New Roman"/>
          <w:noProof/>
          <w:sz w:val="24"/>
          <w:szCs w:val="24"/>
        </w:rPr>
        <w:t>(3), 247–270. https://doi.org/10.1007/s13676-014-0070-4</w:t>
      </w:r>
    </w:p>
    <w:p w14:paraId="4434F936"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419</w:t>
      </w:r>
      <w:r w:rsidRPr="004B2578">
        <w:rPr>
          <w:rFonts w:ascii="Times New Roman" w:hAnsi="Times New Roman" w:cs="Times New Roman"/>
          <w:noProof/>
          <w:sz w:val="24"/>
          <w:szCs w:val="24"/>
        </w:rPr>
        <w:t>(1), 1–10. https://doi.org/10.3114/2419-01</w:t>
      </w:r>
    </w:p>
    <w:p w14:paraId="3F49550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COTA. (2013). C. E. Main. https://doi.org/10.1136/vr.f612</w:t>
      </w:r>
    </w:p>
    <w:p w14:paraId="7B4EA64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134EFF3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Dziekan, K., &amp; Vermeulen, A. (2006). Psychological effects of and design preferences for real-time information displays.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1), 1–19. https://doi.org/10.5038/2375-0901.9.1.1</w:t>
      </w:r>
    </w:p>
    <w:p w14:paraId="58A1A4A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88</w:t>
      </w:r>
      <w:r w:rsidRPr="004B2578">
        <w:rPr>
          <w:rFonts w:ascii="Times New Roman" w:hAnsi="Times New Roman" w:cs="Times New Roman"/>
          <w:noProof/>
          <w:sz w:val="24"/>
          <w:szCs w:val="24"/>
        </w:rPr>
        <w:t>, 251–264. https://doi.org/10.1016/j.tra.2016.04.012</w:t>
      </w:r>
    </w:p>
    <w:p w14:paraId="4C36023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erris, B., Watkins, K., &amp; Borning, A. (2010). OneBusAway: Results from providing real-time arrival information for public transit. In </w:t>
      </w:r>
      <w:r w:rsidRPr="004B2578">
        <w:rPr>
          <w:rFonts w:ascii="Times New Roman" w:hAnsi="Times New Roman" w:cs="Times New Roman"/>
          <w:i/>
          <w:iCs/>
          <w:noProof/>
          <w:sz w:val="24"/>
          <w:szCs w:val="24"/>
        </w:rPr>
        <w:t>Conference on Human Factors in Computing Systems - Proceedings</w:t>
      </w:r>
      <w:r w:rsidRPr="004B2578">
        <w:rPr>
          <w:rFonts w:ascii="Times New Roman" w:hAnsi="Times New Roman" w:cs="Times New Roman"/>
          <w:noProof/>
          <w:sz w:val="24"/>
          <w:szCs w:val="24"/>
        </w:rPr>
        <w:t xml:space="preserve"> (Vol. 3, pp. 1807–1816). ACM. https://doi.org/10.1145/1753326.1753597</w:t>
      </w:r>
    </w:p>
    <w:p w14:paraId="4F00D61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onzone, A., Schmöcker, J. D., &amp; Liu, R. (2015). A Model of Bus Bunching under Reliability-based Passenger Arrival Patterns. </w:t>
      </w:r>
      <w:r w:rsidRPr="004B2578">
        <w:rPr>
          <w:rFonts w:ascii="Times New Roman" w:hAnsi="Times New Roman" w:cs="Times New Roman"/>
          <w:i/>
          <w:iCs/>
          <w:noProof/>
          <w:sz w:val="24"/>
          <w:szCs w:val="24"/>
        </w:rPr>
        <w:t>Transportation Research Procedia</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7</w:t>
      </w:r>
      <w:r w:rsidRPr="004B2578">
        <w:rPr>
          <w:rFonts w:ascii="Times New Roman" w:hAnsi="Times New Roman" w:cs="Times New Roman"/>
          <w:noProof/>
          <w:sz w:val="24"/>
          <w:szCs w:val="24"/>
        </w:rPr>
        <w:t>, 276–299. https://doi.org/10.1016/j.trpro.2015.06.015</w:t>
      </w:r>
    </w:p>
    <w:p w14:paraId="6E2335A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ies, R. N., Dunning, A. E., &amp; Chowdhury, M. A. (2011). University traveler value of potential </w:t>
      </w:r>
      <w:r w:rsidRPr="004B2578">
        <w:rPr>
          <w:rFonts w:ascii="Times New Roman" w:hAnsi="Times New Roman" w:cs="Times New Roman"/>
          <w:noProof/>
          <w:sz w:val="24"/>
          <w:szCs w:val="24"/>
        </w:rPr>
        <w:lastRenderedPageBreak/>
        <w:t xml:space="preserve">real-time transit informati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2), 29–50. https://doi.org/10.5038/2375-0901.14.2.2</w:t>
      </w:r>
    </w:p>
    <w:p w14:paraId="57CF4CEB"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274</w:t>
      </w:r>
      <w:r w:rsidRPr="004B2578">
        <w:rPr>
          <w:rFonts w:ascii="Times New Roman" w:hAnsi="Times New Roman" w:cs="Times New Roman"/>
          <w:noProof/>
          <w:sz w:val="24"/>
          <w:szCs w:val="24"/>
        </w:rPr>
        <w:t>(2274), 52–60. https://doi.org/10.3141/2274-05</w:t>
      </w:r>
    </w:p>
    <w:p w14:paraId="46C6C53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kioulou, Z. (2013). Evaluating the impact of waiting time uncertainty on passengers´ decisions.</w:t>
      </w:r>
    </w:p>
    <w:p w14:paraId="528798E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01C74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8). Trip Updates. Retrieved April 8, 2019, from https://developers.google.com/transit/gtfs-realtime/guides/trip-updates</w:t>
      </w:r>
    </w:p>
    <w:p w14:paraId="5A470E8A"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Goyder, J. (1986). Surveys on surveys: limitations and potentialities. </w:t>
      </w:r>
      <w:r w:rsidRPr="004B2578">
        <w:rPr>
          <w:rFonts w:ascii="Times New Roman" w:hAnsi="Times New Roman" w:cs="Times New Roman"/>
          <w:i/>
          <w:iCs/>
          <w:noProof/>
          <w:sz w:val="24"/>
          <w:szCs w:val="24"/>
        </w:rPr>
        <w:t>Public Opinion Quarterl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0</w:t>
      </w:r>
      <w:r w:rsidRPr="004B2578">
        <w:rPr>
          <w:rFonts w:ascii="Times New Roman" w:hAnsi="Times New Roman" w:cs="Times New Roman"/>
          <w:noProof/>
          <w:sz w:val="24"/>
          <w:szCs w:val="24"/>
        </w:rPr>
        <w:t>(1), 27. https://doi.org/10.1086/268957</w:t>
      </w:r>
    </w:p>
    <w:p w14:paraId="7305A7D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B2578">
        <w:rPr>
          <w:rFonts w:ascii="Times New Roman" w:hAnsi="Times New Roman" w:cs="Times New Roman"/>
          <w:i/>
          <w:iCs/>
          <w:noProof/>
          <w:sz w:val="24"/>
          <w:szCs w:val="24"/>
        </w:rPr>
        <w:t>Transportation Scien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3), 248–282. https://doi.org/10.1287/trsc.9.3.248</w:t>
      </w:r>
    </w:p>
    <w:p w14:paraId="3B059A0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arsen, O. I., &amp; Sunde, Ø. (2008). Waiting time and the role and value of information in scheduled transport. </w:t>
      </w:r>
      <w:r w:rsidRPr="004B2578">
        <w:rPr>
          <w:rFonts w:ascii="Times New Roman" w:hAnsi="Times New Roman" w:cs="Times New Roman"/>
          <w:i/>
          <w:iCs/>
          <w:noProof/>
          <w:sz w:val="24"/>
          <w:szCs w:val="24"/>
        </w:rPr>
        <w:t>Research in Transportation Econom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3</w:t>
      </w:r>
      <w:r w:rsidRPr="004B2578">
        <w:rPr>
          <w:rFonts w:ascii="Times New Roman" w:hAnsi="Times New Roman" w:cs="Times New Roman"/>
          <w:noProof/>
          <w:sz w:val="24"/>
          <w:szCs w:val="24"/>
        </w:rPr>
        <w:t>(1), 41–52. https://doi.org/10.1016/j.retrec.2008.10.005</w:t>
      </w:r>
    </w:p>
    <w:p w14:paraId="60F4041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B2578">
        <w:rPr>
          <w:rFonts w:ascii="Times New Roman" w:hAnsi="Times New Roman" w:cs="Times New Roman"/>
          <w:i/>
          <w:iCs/>
          <w:noProof/>
          <w:sz w:val="24"/>
          <w:szCs w:val="24"/>
        </w:rPr>
        <w:t>Manuscript Submitted for Publication.</w:t>
      </w:r>
    </w:p>
    <w:p w14:paraId="0C4DF3F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B2578">
        <w:rPr>
          <w:rFonts w:ascii="Times New Roman" w:hAnsi="Times New Roman" w:cs="Times New Roman"/>
          <w:i/>
          <w:iCs/>
          <w:noProof/>
          <w:sz w:val="24"/>
          <w:szCs w:val="24"/>
        </w:rPr>
        <w:t>Journal of Advanced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017</w:t>
      </w:r>
      <w:r w:rsidRPr="004B2578">
        <w:rPr>
          <w:rFonts w:ascii="Times New Roman" w:hAnsi="Times New Roman" w:cs="Times New Roman"/>
          <w:noProof/>
          <w:sz w:val="24"/>
          <w:szCs w:val="24"/>
        </w:rPr>
        <w:t>. https://doi.org/10.1155/2017/8652053</w:t>
      </w:r>
    </w:p>
    <w:p w14:paraId="2595567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Neuman, W. L., &amp; Robson, K. (2004). </w:t>
      </w:r>
      <w:r w:rsidRPr="004B2578">
        <w:rPr>
          <w:rFonts w:ascii="Times New Roman" w:hAnsi="Times New Roman" w:cs="Times New Roman"/>
          <w:i/>
          <w:iCs/>
          <w:noProof/>
          <w:sz w:val="24"/>
          <w:szCs w:val="24"/>
        </w:rPr>
        <w:t>“Basics of social research. Pearson.”</w:t>
      </w:r>
      <w:r w:rsidRPr="004B2578">
        <w:rPr>
          <w:rFonts w:ascii="Times New Roman" w:hAnsi="Times New Roman" w:cs="Times New Roman"/>
          <w:noProof/>
          <w:sz w:val="24"/>
          <w:szCs w:val="24"/>
        </w:rPr>
        <w:t xml:space="preserve"> Pearson Canada Toronto.</w:t>
      </w:r>
    </w:p>
    <w:p w14:paraId="6D23309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pangelis, K., Nelson, J. D., Sripada, S., &amp; Beecroft, M. (2016). The effects of mobile real-time information on rural passengers. </w:t>
      </w:r>
      <w:r w:rsidRPr="004B2578">
        <w:rPr>
          <w:rFonts w:ascii="Times New Roman" w:hAnsi="Times New Roman" w:cs="Times New Roman"/>
          <w:i/>
          <w:iCs/>
          <w:noProof/>
          <w:sz w:val="24"/>
          <w:szCs w:val="24"/>
        </w:rPr>
        <w:t>Transportation Planning and Technolog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1), 97–114. https://doi.org/10.1080/03081060.2015.1108085</w:t>
      </w:r>
    </w:p>
    <w:p w14:paraId="7A0B88A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B2578">
        <w:rPr>
          <w:rFonts w:ascii="Times New Roman" w:hAnsi="Times New Roman" w:cs="Times New Roman"/>
          <w:i/>
          <w:iCs/>
          <w:noProof/>
          <w:sz w:val="24"/>
          <w:szCs w:val="24"/>
        </w:rPr>
        <w:t>International Journal of Geographical Information Science</w:t>
      </w:r>
      <w:r w:rsidRPr="004B2578">
        <w:rPr>
          <w:rFonts w:ascii="Times New Roman" w:hAnsi="Times New Roman" w:cs="Times New Roman"/>
          <w:noProof/>
          <w:sz w:val="24"/>
          <w:szCs w:val="24"/>
        </w:rPr>
        <w:t>, 1–26. https://doi.org/10.1080/13658816.2019.1608997</w:t>
      </w:r>
    </w:p>
    <w:p w14:paraId="2787A992"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4B2578">
        <w:rPr>
          <w:rFonts w:ascii="Times New Roman" w:hAnsi="Times New Roman" w:cs="Times New Roman"/>
          <w:i/>
          <w:iCs/>
          <w:noProof/>
          <w:sz w:val="24"/>
          <w:szCs w:val="24"/>
        </w:rPr>
        <w:t>Vehicle Navigation and Information Systems Conference (VNIS)</w:t>
      </w:r>
      <w:r w:rsidRPr="004B2578">
        <w:rPr>
          <w:rFonts w:ascii="Times New Roman" w:hAnsi="Times New Roman" w:cs="Times New Roman"/>
          <w:noProof/>
          <w:sz w:val="24"/>
          <w:szCs w:val="24"/>
        </w:rPr>
        <w:t xml:space="preserve"> (pp. 83–89). IEEE.</w:t>
      </w:r>
    </w:p>
    <w:p w14:paraId="1A81139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w:t>
      </w:r>
      <w:r w:rsidRPr="004B2578">
        <w:rPr>
          <w:rFonts w:ascii="Times New Roman" w:hAnsi="Times New Roman" w:cs="Times New Roman"/>
          <w:noProof/>
          <w:sz w:val="24"/>
          <w:szCs w:val="24"/>
        </w:rPr>
        <w:lastRenderedPageBreak/>
        <w:t>84984ca56663</w:t>
      </w:r>
    </w:p>
    <w:p w14:paraId="64D9619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lker, J. (2012).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Island Press.</w:t>
      </w:r>
    </w:p>
    <w:p w14:paraId="0282DB7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45</w:t>
      </w:r>
      <w:r w:rsidRPr="004B2578">
        <w:rPr>
          <w:rFonts w:ascii="Times New Roman" w:hAnsi="Times New Roman" w:cs="Times New Roman"/>
          <w:noProof/>
          <w:sz w:val="24"/>
          <w:szCs w:val="24"/>
        </w:rPr>
        <w:t>(8), 839–848. https://doi.org/10.1016/j.tra.2011.06.010</w:t>
      </w:r>
    </w:p>
    <w:p w14:paraId="712A41BD"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rPr>
      </w:pPr>
      <w:r w:rsidRPr="004B2578">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B2578">
        <w:rPr>
          <w:rFonts w:ascii="Times New Roman" w:hAnsi="Times New Roman" w:cs="Times New Roman"/>
          <w:i/>
          <w:iCs/>
          <w:noProof/>
          <w:sz w:val="24"/>
          <w:szCs w:val="24"/>
        </w:rPr>
        <w:t>Journal of Computer-Mediated Communic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0</w:t>
      </w:r>
      <w:r w:rsidRPr="004B2578">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1699"/>
      <w:r w:rsidR="009D6A04">
        <w:rPr>
          <w:rStyle w:val="CommentReference"/>
        </w:rPr>
        <w:commentReference w:id="1699"/>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Miller, Harvey J." w:date="2019-11-06T11:09:00Z" w:initials="MHJ">
    <w:p w14:paraId="54718D13" w14:textId="77777777" w:rsidR="007A1286" w:rsidRDefault="007A1286" w:rsidP="006550FB">
      <w:pPr>
        <w:pStyle w:val="CommentText"/>
      </w:pPr>
      <w:r>
        <w:rPr>
          <w:rStyle w:val="CommentReference"/>
        </w:rPr>
        <w:annotationRef/>
      </w:r>
      <w:r>
        <w:t>We’ll need to check if we can use this screenshot, or do we need permission</w:t>
      </w:r>
    </w:p>
  </w:comment>
  <w:comment w:id="73" w:author="Liu, Luyu" w:date="2019-11-07T17:02:00Z" w:initials="LL">
    <w:p w14:paraId="233DFFF9" w14:textId="77777777" w:rsidR="007A1286" w:rsidRDefault="007A1286"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7A1286" w:rsidRDefault="007A1286" w:rsidP="006550FB">
      <w:pPr>
        <w:pStyle w:val="CommentText"/>
      </w:pPr>
    </w:p>
    <w:p w14:paraId="1F839989" w14:textId="77777777" w:rsidR="007A1286" w:rsidRDefault="007A1286" w:rsidP="006550FB">
      <w:pPr>
        <w:pStyle w:val="CommentText"/>
      </w:pPr>
      <w:r>
        <w:t>I quote from Wikipedia.</w:t>
      </w:r>
    </w:p>
    <w:p w14:paraId="16A5DD10" w14:textId="77777777" w:rsidR="007A1286" w:rsidRDefault="007A1286"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7A1286" w:rsidRDefault="007A1286" w:rsidP="006550FB">
      <w:pPr>
        <w:pStyle w:val="CommentText"/>
      </w:pPr>
      <w:r>
        <w:t xml:space="preserve"> </w:t>
      </w:r>
    </w:p>
  </w:comment>
  <w:comment w:id="75" w:author="Miller, Harvey J." w:date="2019-12-10T10:54:00Z" w:initials="MHJ">
    <w:p w14:paraId="63140723" w14:textId="5BBF0628" w:rsidR="007A1286" w:rsidRDefault="007A1286">
      <w:pPr>
        <w:pStyle w:val="CommentText"/>
      </w:pPr>
      <w:r>
        <w:rPr>
          <w:rStyle w:val="CommentReference"/>
        </w:rPr>
        <w:annotationRef/>
      </w:r>
      <w:r>
        <w:t>Note how I snuck that in; helps make a subtle case for doing this research in Columbus)</w:t>
      </w:r>
    </w:p>
  </w:comment>
  <w:comment w:id="87" w:author="Miller, Harvey J." w:date="2019-12-10T10:59:00Z" w:initials="MHJ">
    <w:p w14:paraId="6D59460A" w14:textId="5A0DFE46" w:rsidR="007A1286" w:rsidRDefault="007A1286">
      <w:pPr>
        <w:pStyle w:val="CommentText"/>
      </w:pPr>
      <w:r>
        <w:rPr>
          <w:rStyle w:val="CommentReference"/>
        </w:rPr>
        <w:annotationRef/>
      </w:r>
      <w:r>
        <w:t>More general, less specific that the 30 vs 2 minute headway example.</w:t>
      </w:r>
    </w:p>
  </w:comment>
  <w:comment w:id="118" w:author="Miller, Harvey J." w:date="2019-12-10T09:17:00Z" w:initials="MHJ">
    <w:p w14:paraId="6AE8D0FC" w14:textId="77777777" w:rsidR="007A1286" w:rsidRDefault="007A1286">
      <w:pPr>
        <w:pStyle w:val="CommentText"/>
      </w:pPr>
      <w:r>
        <w:rPr>
          <w:rStyle w:val="CommentReference"/>
        </w:rPr>
        <w:annotationRef/>
      </w:r>
      <w:r>
        <w:t xml:space="preserve">Note that I foreshadow our theory and results in the paper about reclaimed and discontinuity delays.  </w:t>
      </w:r>
    </w:p>
    <w:p w14:paraId="046CA697" w14:textId="77777777" w:rsidR="007A1286" w:rsidRDefault="007A1286">
      <w:pPr>
        <w:pStyle w:val="CommentText"/>
      </w:pPr>
    </w:p>
    <w:p w14:paraId="625F76FB" w14:textId="0C8A5D5D" w:rsidR="007A1286" w:rsidRDefault="007A1286">
      <w:pPr>
        <w:pStyle w:val="CommentText"/>
      </w:pPr>
      <w:r>
        <w:t>I also don't think the next paragraph (now deleted) was necessary.  Note how our message is now much "punchier" (concise, focused)</w:t>
      </w:r>
    </w:p>
  </w:comment>
  <w:comment w:id="237" w:author="Miller, Harvey J." w:date="2019-12-10T11:07:00Z" w:initials="MHJ">
    <w:p w14:paraId="7E5B790C" w14:textId="09B4CF4E" w:rsidR="007A1286" w:rsidRDefault="007A1286">
      <w:pPr>
        <w:pStyle w:val="CommentText"/>
      </w:pPr>
      <w:r>
        <w:rPr>
          <w:rStyle w:val="CommentReference"/>
        </w:rPr>
        <w:annotationRef/>
      </w:r>
      <w:r>
        <w:t>Yes, this is a word.</w:t>
      </w:r>
    </w:p>
  </w:comment>
  <w:comment w:id="259" w:author="Miller, Harvey J." w:date="2019-12-10T13:33:00Z" w:initials="MHJ">
    <w:p w14:paraId="21143226" w14:textId="52BBF2A9" w:rsidR="007A1286" w:rsidRDefault="007A1286">
      <w:pPr>
        <w:pStyle w:val="CommentText"/>
      </w:pPr>
      <w:r>
        <w:rPr>
          <w:rStyle w:val="CommentReference"/>
        </w:rPr>
        <w:annotationRef/>
      </w:r>
      <w:r>
        <w:t>I note from the TR-A webpage that they want all sections numbered.</w:t>
      </w:r>
    </w:p>
  </w:comment>
  <w:comment w:id="430" w:author="Miller, Harvey J." w:date="2019-11-08T13:12:00Z" w:initials="MHJ">
    <w:p w14:paraId="7B37EF0D" w14:textId="57668237" w:rsidR="007A1286" w:rsidRDefault="007A1286">
      <w:pPr>
        <w:pStyle w:val="CommentText"/>
      </w:pPr>
      <w:r>
        <w:rPr>
          <w:rStyle w:val="CommentReference"/>
        </w:rPr>
        <w:annotationRef/>
      </w:r>
      <w:r>
        <w:t xml:space="preserve">Shouldn’t ETA and ATA be ETD and ATD </w:t>
      </w:r>
    </w:p>
  </w:comment>
  <w:comment w:id="445" w:author="Miller, Harvey J." w:date="2019-11-08T10:37:00Z" w:initials="MHJ">
    <w:p w14:paraId="74C8879A" w14:textId="7CD332DC" w:rsidR="007A1286" w:rsidRDefault="007A1286">
      <w:pPr>
        <w:pStyle w:val="CommentText"/>
      </w:pPr>
      <w:r>
        <w:rPr>
          <w:rStyle w:val="CommentReference"/>
        </w:rPr>
        <w:annotationRef/>
      </w:r>
      <w:r>
        <w:t>Good call to move this section</w:t>
      </w:r>
    </w:p>
  </w:comment>
  <w:comment w:id="591" w:author="Miller, Harvey J." w:date="2019-12-10T13:32:00Z" w:initials="MHJ">
    <w:p w14:paraId="75E366F0" w14:textId="77777777" w:rsidR="007843C1" w:rsidRDefault="007843C1" w:rsidP="007843C1">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592" w:author="Luyu Liu" w:date="2019-12-17T15:51:00Z" w:initials="LL">
    <w:p w14:paraId="2FF109D0" w14:textId="77777777" w:rsidR="007843C1" w:rsidRDefault="007843C1" w:rsidP="007843C1">
      <w:pPr>
        <w:pStyle w:val="CommentText"/>
      </w:pPr>
      <w:r>
        <w:rPr>
          <w:rStyle w:val="CommentReference"/>
        </w:rPr>
        <w:annotationRef/>
      </w:r>
    </w:p>
  </w:comment>
  <w:comment w:id="598" w:author="Miller, Harvey J." w:date="2019-11-08T10:37:00Z" w:initials="MHJ">
    <w:p w14:paraId="4D123785" w14:textId="77777777" w:rsidR="007843C1" w:rsidRDefault="007843C1" w:rsidP="007843C1">
      <w:pPr>
        <w:pStyle w:val="CommentText"/>
      </w:pPr>
      <w:r>
        <w:rPr>
          <w:rStyle w:val="CommentReference"/>
        </w:rPr>
        <w:annotationRef/>
      </w:r>
      <w:r>
        <w:t>Good call to move this section</w:t>
      </w:r>
    </w:p>
  </w:comment>
  <w:comment w:id="729" w:author="Miller, Harvey J." w:date="2019-12-10T13:15:00Z" w:initials="MHJ">
    <w:p w14:paraId="708F8C29" w14:textId="0B1E6ECA" w:rsidR="007A1286" w:rsidRDefault="007A1286">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730" w:author="Luyu Liu" w:date="2019-12-17T15:50:00Z" w:initials="LL">
    <w:p w14:paraId="0C9AE515" w14:textId="4442A820" w:rsidR="007A1286" w:rsidRDefault="007A1286">
      <w:pPr>
        <w:pStyle w:val="CommentText"/>
      </w:pPr>
      <w:r>
        <w:rPr>
          <w:rStyle w:val="CommentReference"/>
        </w:rPr>
        <w:annotationRef/>
      </w:r>
      <w:r>
        <w:t>Yes it did causes some issue.</w:t>
      </w:r>
      <w:r w:rsidR="00B06E02">
        <w:t xml:space="preserve"> I </w:t>
      </w:r>
      <w:r w:rsidR="00B02472">
        <w:t>revert the change.</w:t>
      </w:r>
    </w:p>
  </w:comment>
  <w:comment w:id="830" w:author="Miller, Harvey J." w:date="2019-11-11T10:43:00Z" w:initials="MHJ">
    <w:p w14:paraId="6DCC467D" w14:textId="09DC82AB" w:rsidR="007A1286" w:rsidRDefault="007A1286">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838" w:author="Miller, Harvey J." w:date="2019-11-11T11:03:00Z" w:initials="MHJ">
    <w:p w14:paraId="0EBB101B" w14:textId="58CECDE8" w:rsidR="007A1286" w:rsidRDefault="007A1286">
      <w:pPr>
        <w:pStyle w:val="CommentText"/>
      </w:pPr>
      <w:r>
        <w:rPr>
          <w:rStyle w:val="CommentReference"/>
        </w:rPr>
        <w:annotationRef/>
      </w:r>
      <w:r>
        <w:t>Can we be more specific wrt the input parameters?</w:t>
      </w:r>
    </w:p>
  </w:comment>
  <w:comment w:id="839" w:author="Liu, Luyu" w:date="2019-11-18T12:24:00Z" w:initials="LL">
    <w:p w14:paraId="1C098AC0" w14:textId="26A9D92D" w:rsidR="007A1286" w:rsidRDefault="007A1286">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7A1286" w:rsidRDefault="007A1286">
      <w:pPr>
        <w:pStyle w:val="CommentText"/>
      </w:pPr>
    </w:p>
    <w:p w14:paraId="29517E3C" w14:textId="62F4D3E0" w:rsidR="007A1286" w:rsidRDefault="007A1286">
      <w:pPr>
        <w:pStyle w:val="CommentText"/>
      </w:pPr>
      <w:r>
        <w:t>Let’s think about this. If there is a solid reason why we should keep it, I can definitely add it.</w:t>
      </w:r>
    </w:p>
  </w:comment>
  <w:comment w:id="836" w:author="Miller, Harvey J." w:date="2019-11-11T11:19:00Z" w:initials="MHJ">
    <w:p w14:paraId="5166FA38" w14:textId="408C8D37" w:rsidR="007A1286" w:rsidRDefault="007A1286">
      <w:pPr>
        <w:pStyle w:val="CommentText"/>
      </w:pPr>
      <w:r>
        <w:rPr>
          <w:rStyle w:val="CommentReference"/>
        </w:rPr>
        <w:annotationRef/>
      </w:r>
      <w:r>
        <w:t>I wonder how to smooth the tension between these two paragraphs – it can be done in practice but we could only do one route.  OTOH, Moore's Law.</w:t>
      </w:r>
    </w:p>
  </w:comment>
  <w:comment w:id="837" w:author="Liu, Luyu" w:date="2019-11-18T12:23:00Z" w:initials="LL">
    <w:p w14:paraId="24FCADDF" w14:textId="67A76639" w:rsidR="007A1286" w:rsidRDefault="007A1286">
      <w:pPr>
        <w:pStyle w:val="CommentText"/>
      </w:pPr>
      <w:r>
        <w:rPr>
          <w:rStyle w:val="CommentReference"/>
        </w:rPr>
        <w:annotationRef/>
      </w:r>
      <w:r>
        <w:t>Made several adjustments.</w:t>
      </w:r>
    </w:p>
  </w:comment>
  <w:comment w:id="846" w:author="Miller, Harvey J." w:date="2019-12-10T13:32:00Z" w:initials="MHJ">
    <w:p w14:paraId="28E68653" w14:textId="07247172" w:rsidR="007A1286" w:rsidRDefault="007A1286">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858" w:author="Miller, Harvey J." w:date="2019-11-08T10:37:00Z" w:initials="MHJ">
    <w:p w14:paraId="42E28B4B" w14:textId="77777777" w:rsidR="007A1286" w:rsidRDefault="007A1286" w:rsidP="0014352B">
      <w:pPr>
        <w:pStyle w:val="CommentText"/>
      </w:pPr>
      <w:r>
        <w:rPr>
          <w:rStyle w:val="CommentReference"/>
        </w:rPr>
        <w:annotationRef/>
      </w:r>
      <w:r>
        <w:t>Good call to move this section</w:t>
      </w:r>
    </w:p>
  </w:comment>
  <w:comment w:id="996" w:author="Miller, Harvey J." w:date="2019-12-10T13:37:00Z" w:initials="MHJ">
    <w:p w14:paraId="0B3DD96C" w14:textId="6BDCFE9C" w:rsidR="007A1286" w:rsidRDefault="007A1286">
      <w:pPr>
        <w:pStyle w:val="CommentText"/>
      </w:pPr>
      <w:r>
        <w:rPr>
          <w:rStyle w:val="CommentReference"/>
        </w:rPr>
        <w:annotationRef/>
      </w:r>
      <w:r>
        <w:t>I specified the section number manually; you may want to insert automatic fields.</w:t>
      </w:r>
    </w:p>
  </w:comment>
  <w:comment w:id="1042" w:author="Miller, Harvey J." w:date="2019-11-11T12:16:00Z" w:initials="MHJ">
    <w:p w14:paraId="12EEC3A1" w14:textId="14148F58" w:rsidR="007A1286" w:rsidRDefault="007A1286">
      <w:pPr>
        <w:pStyle w:val="CommentText"/>
      </w:pPr>
      <w:r>
        <w:rPr>
          <w:rStyle w:val="CommentReference"/>
        </w:rPr>
        <w:annotationRef/>
      </w:r>
      <w:r>
        <w:t xml:space="preserve">Why doesn't AT have a waiting time SD and a risk mean and SD?  It should. </w:t>
      </w:r>
    </w:p>
  </w:comment>
  <w:comment w:id="1041" w:author="Liu, Luyu" w:date="2019-11-11T15:12:00Z" w:initials="LL">
    <w:p w14:paraId="3DE2D40D" w14:textId="39DA1C0E" w:rsidR="007A1286" w:rsidRDefault="007A1286">
      <w:pPr>
        <w:pStyle w:val="CommentText"/>
      </w:pPr>
      <w:r>
        <w:rPr>
          <w:rStyle w:val="CommentReference"/>
        </w:rPr>
        <w:annotationRef/>
      </w:r>
      <w:r>
        <w:t xml:space="preserve">I added an explanation above. </w:t>
      </w:r>
    </w:p>
    <w:p w14:paraId="162C4E71" w14:textId="74321A8A" w:rsidR="007A1286" w:rsidRDefault="007A1286">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7A1286" w:rsidRDefault="007A1286">
      <w:pPr>
        <w:pStyle w:val="CommentText"/>
      </w:pPr>
    </w:p>
    <w:p w14:paraId="13E42F7A" w14:textId="7F7981AA" w:rsidR="007A1286" w:rsidRDefault="007A1286" w:rsidP="00D704CB">
      <w:pPr>
        <w:pStyle w:val="CommentText"/>
      </w:pPr>
      <w:r>
        <w:t>So for missed risk: In the sense of my computation, AT’s missed risk is always 0, but in reality it’s definitely not.</w:t>
      </w:r>
    </w:p>
    <w:p w14:paraId="737062CC" w14:textId="77777777" w:rsidR="007A1286" w:rsidRDefault="007A1286" w:rsidP="00D704CB">
      <w:pPr>
        <w:pStyle w:val="CommentText"/>
      </w:pPr>
    </w:p>
    <w:p w14:paraId="57369CA8" w14:textId="749737AD" w:rsidR="007A1286" w:rsidRDefault="007A1286">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7A1286" w:rsidRDefault="007A1286">
      <w:pPr>
        <w:pStyle w:val="CommentText"/>
      </w:pPr>
    </w:p>
  </w:comment>
  <w:comment w:id="1056" w:author="Miller, Harvey J." w:date="2019-11-11T14:56:00Z" w:initials="MHJ">
    <w:p w14:paraId="0662E0D1" w14:textId="77777777" w:rsidR="007A1286" w:rsidRDefault="007A1286" w:rsidP="00774C49">
      <w:pPr>
        <w:pStyle w:val="CommentText"/>
      </w:pPr>
      <w:r>
        <w:rPr>
          <w:rStyle w:val="CommentReference"/>
        </w:rPr>
        <w:annotationRef/>
      </w:r>
      <w:r>
        <w:t>Change "Average X change rate" to "Rate of change"</w:t>
      </w:r>
    </w:p>
  </w:comment>
  <w:comment w:id="1068" w:author="Miller, Harvey J." w:date="2019-11-11T13:56:00Z" w:initials="MHJ">
    <w:p w14:paraId="2A9A3DB5" w14:textId="0F1C27A7" w:rsidR="007A1286" w:rsidRDefault="007A1286">
      <w:pPr>
        <w:pStyle w:val="CommentText"/>
      </w:pPr>
      <w:r>
        <w:rPr>
          <w:rStyle w:val="CommentReference"/>
        </w:rPr>
        <w:annotationRef/>
      </w:r>
      <w:r>
        <w:t>Agree?</w:t>
      </w:r>
    </w:p>
  </w:comment>
  <w:comment w:id="1074" w:author="Miller, Harvey J." w:date="2019-11-26T12:07:00Z" w:initials="MHJ">
    <w:p w14:paraId="519BE334" w14:textId="1A64C813" w:rsidR="007A1286" w:rsidRDefault="007A1286">
      <w:pPr>
        <w:pStyle w:val="CommentText"/>
      </w:pPr>
      <w:r>
        <w:rPr>
          <w:rStyle w:val="CommentReference"/>
        </w:rPr>
        <w:annotationRef/>
      </w:r>
      <w:r>
        <w:t>In the figure, use “PT” rather than “PT optimal “ for consistency</w:t>
      </w:r>
    </w:p>
  </w:comment>
  <w:comment w:id="1080" w:author="Miller, Harvey J." w:date="2019-11-26T12:06:00Z" w:initials="MHJ">
    <w:p w14:paraId="58EC8DC1" w14:textId="1D4CE43F" w:rsidR="007A1286" w:rsidRDefault="007A1286">
      <w:pPr>
        <w:pStyle w:val="CommentText"/>
      </w:pPr>
      <w:r>
        <w:rPr>
          <w:rStyle w:val="CommentReference"/>
        </w:rPr>
        <w:annotationRef/>
      </w:r>
      <w:r>
        <w:t xml:space="preserve">In the figure, use “PT” rather than “PT optimal” for consistency </w:t>
      </w:r>
    </w:p>
  </w:comment>
  <w:comment w:id="1103" w:author="Miller, Harvey J." w:date="2019-11-26T13:16:00Z" w:initials="MHJ">
    <w:p w14:paraId="558EDDB4" w14:textId="5EC9C955" w:rsidR="007A1286" w:rsidRDefault="007A1286">
      <w:pPr>
        <w:pStyle w:val="CommentText"/>
      </w:pPr>
      <w:r>
        <w:rPr>
          <w:rStyle w:val="CommentReference"/>
        </w:rPr>
        <w:annotationRef/>
      </w:r>
      <w:r>
        <w:t>What does “headway of each hour” mean?</w:t>
      </w:r>
    </w:p>
  </w:comment>
  <w:comment w:id="1104" w:author="Liu, Luyu" w:date="2019-11-26T17:25:00Z" w:initials="LL">
    <w:p w14:paraId="1A1CED83" w14:textId="5FCA1AA1" w:rsidR="007A1286" w:rsidRDefault="007A1286">
      <w:pPr>
        <w:pStyle w:val="CommentText"/>
      </w:pPr>
      <w:r>
        <w:rPr>
          <w:rStyle w:val="CommentReference"/>
        </w:rPr>
        <w:annotationRef/>
      </w:r>
      <w:r>
        <w:t>It means the buses’ headway within each hour.</w:t>
      </w:r>
    </w:p>
    <w:p w14:paraId="676C6F5C" w14:textId="45F90EEA" w:rsidR="007A1286" w:rsidRDefault="007A1286">
      <w:pPr>
        <w:pStyle w:val="CommentText"/>
      </w:pPr>
    </w:p>
    <w:p w14:paraId="7EBDEF76" w14:textId="34359D7C" w:rsidR="007A1286" w:rsidRDefault="007A1286">
      <w:pPr>
        <w:pStyle w:val="CommentText"/>
      </w:pPr>
      <w:r>
        <w:t xml:space="preserve">I </w:t>
      </w:r>
      <w:r>
        <w:rPr>
          <w:rFonts w:hint="eastAsia"/>
        </w:rPr>
        <w:t>added</w:t>
      </w:r>
      <w:r>
        <w:t xml:space="preserve"> another sentence in the beginning of this paragraph</w:t>
      </w:r>
    </w:p>
  </w:comment>
  <w:comment w:id="1172" w:author="Miller, Harvey J." w:date="2019-12-10T13:57:00Z" w:initials="MHJ">
    <w:p w14:paraId="3FF86723" w14:textId="7684426B" w:rsidR="007A1286" w:rsidRDefault="007A1286">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173" w:author="Luyu Liu" w:date="2019-12-17T20:02:00Z" w:initials="LL">
    <w:p w14:paraId="057A0F5B" w14:textId="31D683AF" w:rsidR="00BB1A42" w:rsidRDefault="00BB1A42">
      <w:pPr>
        <w:pStyle w:val="CommentText"/>
      </w:pPr>
      <w:r>
        <w:rPr>
          <w:rStyle w:val="CommentReference"/>
        </w:rPr>
        <w:annotationRef/>
      </w:r>
      <w:r w:rsidR="002D1BCC">
        <w:t xml:space="preserve">How about this time? </w:t>
      </w:r>
    </w:p>
  </w:comment>
  <w:comment w:id="1135" w:author="Liu, Luyu" w:date="2019-11-27T14:55:00Z" w:initials="LL">
    <w:p w14:paraId="4609FDC6" w14:textId="5BB440E8" w:rsidR="007A1286" w:rsidRDefault="007A1286">
      <w:pPr>
        <w:pStyle w:val="CommentText"/>
      </w:pPr>
      <w:r>
        <w:rPr>
          <w:rStyle w:val="CommentReference"/>
        </w:rPr>
        <w:annotationRef/>
      </w:r>
      <w:r>
        <w:t>Can you understand? If not, let’s consider other way to express this.</w:t>
      </w:r>
    </w:p>
  </w:comment>
  <w:comment w:id="1136" w:author="Miller, Harvey J." w:date="2019-12-10T13:54:00Z" w:initials="MHJ">
    <w:p w14:paraId="098B73C6" w14:textId="72A85CAE" w:rsidR="007A1286" w:rsidRDefault="007A1286">
      <w:pPr>
        <w:pStyle w:val="CommentText"/>
      </w:pPr>
      <w:r>
        <w:rPr>
          <w:rStyle w:val="CommentReference"/>
        </w:rPr>
        <w:annotationRef/>
      </w:r>
      <w:r>
        <w:t>I get the PT argument, but not the GT.</w:t>
      </w:r>
    </w:p>
  </w:comment>
  <w:comment w:id="1256" w:author="Miller, Harvey J." w:date="2019-11-26T12:18:00Z" w:initials="MHJ">
    <w:p w14:paraId="7D1F3042" w14:textId="5807584F" w:rsidR="007A1286" w:rsidRDefault="007A1286">
      <w:pPr>
        <w:pStyle w:val="CommentText"/>
      </w:pPr>
      <w:r>
        <w:rPr>
          <w:rStyle w:val="CommentReference"/>
        </w:rPr>
        <w:annotationRef/>
      </w:r>
      <w:r>
        <w:t>Again just use PT in the figure</w:t>
      </w:r>
    </w:p>
  </w:comment>
  <w:comment w:id="1261" w:author="Miller, Harvey J." w:date="2019-11-26T12:33:00Z" w:initials="MHJ">
    <w:p w14:paraId="6DBA16F2" w14:textId="1B47065D" w:rsidR="007A1286" w:rsidRDefault="007A1286">
      <w:pPr>
        <w:pStyle w:val="CommentText"/>
      </w:pPr>
      <w:r>
        <w:rPr>
          <w:rStyle w:val="CommentReference"/>
        </w:rPr>
        <w:annotationRef/>
      </w:r>
      <w:r>
        <w:t>Same as above</w:t>
      </w:r>
    </w:p>
  </w:comment>
  <w:comment w:id="1275" w:author="Miller, Harvey J." w:date="2019-11-26T14:18:00Z" w:initials="MHJ">
    <w:p w14:paraId="5D5D7A59" w14:textId="77777777" w:rsidR="007A1286" w:rsidRDefault="007A1286" w:rsidP="003F1A27">
      <w:pPr>
        <w:pStyle w:val="CommentText"/>
      </w:pPr>
      <w:r>
        <w:rPr>
          <w:rStyle w:val="CommentReference"/>
        </w:rPr>
        <w:annotationRef/>
      </w:r>
      <w:r>
        <w:t>Provide the distance (in meters)</w:t>
      </w:r>
    </w:p>
  </w:comment>
  <w:comment w:id="1305" w:author="Miller, Harvey J." w:date="2019-11-26T13:54:00Z" w:initials="MHJ">
    <w:p w14:paraId="22E72A1F" w14:textId="77777777" w:rsidR="007A1286" w:rsidRDefault="007A1286" w:rsidP="00591497">
      <w:pPr>
        <w:pStyle w:val="CommentText"/>
      </w:pPr>
      <w:r>
        <w:rPr>
          <w:rStyle w:val="CommentReference"/>
        </w:rPr>
        <w:annotationRef/>
      </w:r>
      <w:r>
        <w:t xml:space="preserve">I don’t understand this.  </w:t>
      </w:r>
    </w:p>
  </w:comment>
  <w:comment w:id="1309" w:author="Miller, Harvey J." w:date="2019-11-26T13:18:00Z" w:initials="MHJ">
    <w:p w14:paraId="26257915" w14:textId="383B8952" w:rsidR="007A1286" w:rsidRDefault="007A1286">
      <w:pPr>
        <w:pStyle w:val="CommentText"/>
      </w:pPr>
      <w:r>
        <w:rPr>
          <w:rStyle w:val="CommentReference"/>
        </w:rPr>
        <w:annotationRef/>
      </w:r>
      <w:r>
        <w:t>Add red ovals indicating change in headway</w:t>
      </w:r>
    </w:p>
  </w:comment>
  <w:comment w:id="1319" w:author="Miller, Harvey J." w:date="2019-11-26T13:19:00Z" w:initials="MHJ">
    <w:p w14:paraId="5F0FD838" w14:textId="290C49D9" w:rsidR="007A1286" w:rsidRDefault="007A1286">
      <w:pPr>
        <w:pStyle w:val="CommentText"/>
      </w:pPr>
      <w:r>
        <w:rPr>
          <w:rStyle w:val="CommentReference"/>
        </w:rPr>
        <w:annotationRef/>
      </w:r>
      <w:r>
        <w:t>Rearrange this figure so it matches the figure above (leave a blank panel in the upper left corner corresponding to AT)</w:t>
      </w:r>
    </w:p>
  </w:comment>
  <w:comment w:id="1339" w:author="Miller, Harvey J." w:date="2019-11-26T12:40:00Z" w:initials="MHJ">
    <w:p w14:paraId="6A291D25" w14:textId="332E8978" w:rsidR="007A1286" w:rsidRDefault="007A1286">
      <w:pPr>
        <w:pStyle w:val="CommentText"/>
      </w:pPr>
      <w:r>
        <w:rPr>
          <w:rStyle w:val="CommentReference"/>
        </w:rPr>
        <w:annotationRef/>
      </w:r>
      <w:r>
        <w:t>Again, just “PT” in the figure</w:t>
      </w:r>
    </w:p>
  </w:comment>
  <w:comment w:id="1382" w:author="Miller, Harvey J." w:date="2019-11-26T13:54:00Z" w:initials="MHJ">
    <w:p w14:paraId="3F585A84" w14:textId="20FDFA0B" w:rsidR="007A1286" w:rsidRDefault="007A1286">
      <w:pPr>
        <w:pStyle w:val="CommentText"/>
      </w:pPr>
      <w:r>
        <w:rPr>
          <w:rStyle w:val="CommentReference"/>
        </w:rPr>
        <w:annotationRef/>
      </w:r>
      <w:r>
        <w:t xml:space="preserve">I don’t understand this.  </w:t>
      </w:r>
    </w:p>
  </w:comment>
  <w:comment w:id="1383" w:author="Liu, Luyu" w:date="2019-11-27T20:41:00Z" w:initials="LL">
    <w:p w14:paraId="3078DC37" w14:textId="5EC1668D" w:rsidR="007A1286" w:rsidRDefault="007A1286">
      <w:pPr>
        <w:pStyle w:val="CommentText"/>
      </w:pPr>
      <w:r>
        <w:rPr>
          <w:rStyle w:val="CommentReference"/>
        </w:rPr>
        <w:annotationRef/>
      </w:r>
      <w:r>
        <w:t>I deleted that part.</w:t>
      </w:r>
    </w:p>
  </w:comment>
  <w:comment w:id="1394" w:author="Miller, Harvey J." w:date="2019-11-26T13:23:00Z" w:initials="MHJ">
    <w:p w14:paraId="78061349" w14:textId="2D5EDECB" w:rsidR="007A1286" w:rsidRDefault="007A1286">
      <w:pPr>
        <w:pStyle w:val="CommentText"/>
      </w:pPr>
      <w:r>
        <w:rPr>
          <w:rStyle w:val="CommentReference"/>
        </w:rPr>
        <w:annotationRef/>
      </w:r>
      <w:r>
        <w:t>Not sure what you are trying to say here.</w:t>
      </w:r>
    </w:p>
  </w:comment>
  <w:comment w:id="1481" w:author="Miller, Harvey J." w:date="2019-11-26T13:52:00Z" w:initials="MHJ">
    <w:p w14:paraId="6628AAC7" w14:textId="32E90047" w:rsidR="007A1286" w:rsidRDefault="007A1286">
      <w:pPr>
        <w:pStyle w:val="CommentText"/>
      </w:pPr>
      <w:r>
        <w:rPr>
          <w:rStyle w:val="CommentReference"/>
        </w:rPr>
        <w:annotationRef/>
      </w:r>
      <w:r>
        <w:t>Again, only use “PT” in the figure</w:t>
      </w:r>
    </w:p>
  </w:comment>
  <w:comment w:id="1486" w:author="Miller, Harvey J." w:date="2019-11-26T13:23:00Z" w:initials="MHJ">
    <w:p w14:paraId="34292223" w14:textId="77777777" w:rsidR="007A1286" w:rsidRDefault="007A1286" w:rsidP="00B44330">
      <w:pPr>
        <w:pStyle w:val="CommentText"/>
      </w:pPr>
      <w:r>
        <w:rPr>
          <w:rStyle w:val="CommentReference"/>
        </w:rPr>
        <w:annotationRef/>
      </w:r>
      <w:r>
        <w:t>Not sure what you are trying to say here.</w:t>
      </w:r>
    </w:p>
  </w:comment>
  <w:comment w:id="1487" w:author="Liu, Luyu" w:date="2019-11-27T17:24:00Z" w:initials="LL">
    <w:p w14:paraId="7F756F4D" w14:textId="28E99F28" w:rsidR="007A1286" w:rsidRDefault="007A1286">
      <w:pPr>
        <w:pStyle w:val="CommentText"/>
      </w:pPr>
      <w:r>
        <w:rPr>
          <w:rStyle w:val="CommentReference"/>
        </w:rPr>
        <w:annotationRef/>
      </w:r>
      <w:r>
        <w:t>I moved it to here and adjusted some wordings.</w:t>
      </w:r>
    </w:p>
  </w:comment>
  <w:comment w:id="1488" w:author="Liu, Luyu" w:date="2019-11-27T20:31:00Z" w:initials="LL">
    <w:p w14:paraId="7FA8819E" w14:textId="178E70B9" w:rsidR="007A1286" w:rsidRDefault="007A1286">
      <w:pPr>
        <w:pStyle w:val="CommentText"/>
      </w:pPr>
      <w:r>
        <w:rPr>
          <w:rStyle w:val="CommentReference"/>
        </w:rPr>
        <w:annotationRef/>
      </w:r>
      <w:r>
        <w:t>I remove the  temporal part.</w:t>
      </w:r>
    </w:p>
  </w:comment>
  <w:comment w:id="1652" w:author="Miller, Harvey J." w:date="2019-11-26T14:24:00Z" w:initials="MHJ">
    <w:p w14:paraId="67578CC9" w14:textId="719AC982" w:rsidR="007A1286" w:rsidRDefault="007A1286">
      <w:pPr>
        <w:pStyle w:val="CommentText"/>
      </w:pPr>
      <w:r>
        <w:rPr>
          <w:rStyle w:val="CommentReference"/>
        </w:rPr>
        <w:annotationRef/>
      </w:r>
      <w:r>
        <w:t>What is the difference between these two?</w:t>
      </w:r>
    </w:p>
  </w:comment>
  <w:comment w:id="1653" w:author="Liu, Luyu" w:date="2019-11-27T16:50:00Z" w:initials="LL">
    <w:p w14:paraId="2E6AABCC" w14:textId="6C7CA8AF" w:rsidR="007A1286" w:rsidRDefault="007A1286">
      <w:pPr>
        <w:pStyle w:val="CommentText"/>
      </w:pPr>
      <w:r>
        <w:rPr>
          <w:rStyle w:val="CommentReference"/>
        </w:rPr>
        <w:annotationRef/>
      </w:r>
      <w:r>
        <w:t>One is real-time, which is the performance in the present;</w:t>
      </w:r>
    </w:p>
    <w:p w14:paraId="5FBB1A2B" w14:textId="0D978C61" w:rsidR="007A1286" w:rsidRDefault="007A1286">
      <w:pPr>
        <w:pStyle w:val="CommentText"/>
      </w:pPr>
      <w:r>
        <w:t>One is historical, which is the performance is the past.</w:t>
      </w:r>
    </w:p>
  </w:comment>
  <w:comment w:id="1629" w:author="Miller, Harvey J." w:date="2019-12-10T14:22:00Z" w:initials="MHJ">
    <w:p w14:paraId="37C644EE" w14:textId="74D079BA" w:rsidR="007A1286" w:rsidRDefault="007A1286">
      <w:pPr>
        <w:pStyle w:val="CommentText"/>
      </w:pPr>
      <w:r>
        <w:rPr>
          <w:rStyle w:val="CommentReference"/>
        </w:rPr>
        <w:annotationRef/>
      </w:r>
      <w:r>
        <w:t>What do you think?</w:t>
      </w:r>
    </w:p>
  </w:comment>
  <w:comment w:id="1630" w:author="Luyu Liu" w:date="2019-12-17T15:58:00Z" w:initials="LL">
    <w:p w14:paraId="0DEE07B0" w14:textId="75034910" w:rsidR="00C56AA2" w:rsidRDefault="00C56AA2">
      <w:pPr>
        <w:pStyle w:val="CommentText"/>
      </w:pPr>
      <w:r>
        <w:rPr>
          <w:rStyle w:val="CommentReference"/>
        </w:rPr>
        <w:annotationRef/>
      </w:r>
      <w:r>
        <w:t>Good for me.</w:t>
      </w:r>
    </w:p>
  </w:comment>
  <w:comment w:id="1699" w:author="Miller, Harvey J." w:date="2019-11-26T14:20:00Z" w:initials="MHJ">
    <w:p w14:paraId="4E599B36" w14:textId="46E5CC4C" w:rsidR="007A1286" w:rsidRDefault="007A1286">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718D13" w15:done="1"/>
  <w15:commentEx w15:paraId="741E5C71" w15:paraIdParent="54718D13" w15:done="1"/>
  <w15:commentEx w15:paraId="63140723" w15:done="1"/>
  <w15:commentEx w15:paraId="6D59460A" w15:done="1"/>
  <w15:commentEx w15:paraId="625F76FB" w15:done="1"/>
  <w15:commentEx w15:paraId="7E5B790C" w15:done="1"/>
  <w15:commentEx w15:paraId="21143226" w15:done="1"/>
  <w15:commentEx w15:paraId="7B37EF0D" w15:done="1"/>
  <w15:commentEx w15:paraId="74C8879A" w15:done="1"/>
  <w15:commentEx w15:paraId="75E366F0" w15:done="1"/>
  <w15:commentEx w15:paraId="2FF109D0" w15:paraIdParent="75E366F0" w15:done="1"/>
  <w15:commentEx w15:paraId="4D123785" w15:done="1"/>
  <w15:commentEx w15:paraId="708F8C29" w15:done="0"/>
  <w15:commentEx w15:paraId="0C9AE515" w15:paraIdParent="708F8C29" w15:done="0"/>
  <w15:commentEx w15:paraId="6DCC467D" w15:done="1"/>
  <w15:commentEx w15:paraId="0EBB101B" w15:done="1"/>
  <w15:commentEx w15:paraId="29517E3C" w15:paraIdParent="0EBB101B" w15:done="1"/>
  <w15:commentEx w15:paraId="5166FA38" w15:done="1"/>
  <w15:commentEx w15:paraId="24FCADDF" w15:paraIdParent="5166FA38" w15:done="1"/>
  <w15:commentEx w15:paraId="28E68653" w15:done="0"/>
  <w15:commentEx w15:paraId="42E28B4B" w15:done="1"/>
  <w15:commentEx w15:paraId="0B3DD96C"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1"/>
  <w15:commentEx w15:paraId="7EBDEF76" w15:paraIdParent="558EDDB4" w15:done="1"/>
  <w15:commentEx w15:paraId="3FF86723" w15:done="0"/>
  <w15:commentEx w15:paraId="057A0F5B" w15:paraIdParent="3FF86723" w15:done="0"/>
  <w15:commentEx w15:paraId="4609FDC6" w15:done="1"/>
  <w15:commentEx w15:paraId="098B73C6" w15:paraIdParent="4609FDC6" w15:done="1"/>
  <w15:commentEx w15:paraId="7D1F3042" w15:done="1"/>
  <w15:commentEx w15:paraId="6DBA16F2" w15:done="1"/>
  <w15:commentEx w15:paraId="5D5D7A59" w15:done="1"/>
  <w15:commentEx w15:paraId="22E72A1F" w15:done="1"/>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1"/>
  <w15:commentEx w15:paraId="5FBB1A2B" w15:paraIdParent="67578CC9" w15:done="1"/>
  <w15:commentEx w15:paraId="37C644EE" w15:done="1"/>
  <w15:commentEx w15:paraId="0DEE07B0" w15:paraIdParent="37C644EE" w15:done="1"/>
  <w15:commentEx w15:paraId="4E599B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718D13" w16cid:durableId="216F0CFA"/>
  <w16cid:commentId w16cid:paraId="741E5C71" w16cid:durableId="216F0CFB"/>
  <w16cid:commentId w16cid:paraId="63140723" w16cid:durableId="21A351F6"/>
  <w16cid:commentId w16cid:paraId="6D59460A" w16cid:durableId="21A351F7"/>
  <w16cid:commentId w16cid:paraId="625F76FB" w16cid:durableId="21A351F8"/>
  <w16cid:commentId w16cid:paraId="7E5B790C" w16cid:durableId="21A351F9"/>
  <w16cid:commentId w16cid:paraId="21143226" w16cid:durableId="21A351FA"/>
  <w16cid:commentId w16cid:paraId="7B37EF0D" w16cid:durableId="217BAFDB"/>
  <w16cid:commentId w16cid:paraId="74C8879A" w16cid:durableId="217BAFDC"/>
  <w16cid:commentId w16cid:paraId="75E366F0" w16cid:durableId="21A377EB"/>
  <w16cid:commentId w16cid:paraId="2FF109D0" w16cid:durableId="21A3780A"/>
  <w16cid:commentId w16cid:paraId="4D123785" w16cid:durableId="21A377EA"/>
  <w16cid:commentId w16cid:paraId="708F8C29" w16cid:durableId="21A351FD"/>
  <w16cid:commentId w16cid:paraId="0C9AE515" w16cid:durableId="21A377B6"/>
  <w16cid:commentId w16cid:paraId="6DCC467D" w16cid:durableId="217BAFDE"/>
  <w16cid:commentId w16cid:paraId="0EBB101B" w16cid:durableId="217BAFDF"/>
  <w16cid:commentId w16cid:paraId="29517E3C" w16cid:durableId="21A35200"/>
  <w16cid:commentId w16cid:paraId="5166FA38" w16cid:durableId="217BAFE0"/>
  <w16cid:commentId w16cid:paraId="24FCADDF" w16cid:durableId="21A35202"/>
  <w16cid:commentId w16cid:paraId="28E68653" w16cid:durableId="21A35203"/>
  <w16cid:commentId w16cid:paraId="42E28B4B" w16cid:durableId="21A35204"/>
  <w16cid:commentId w16cid:paraId="0B3DD96C" w16cid:durableId="21A35205"/>
  <w16cid:commentId w16cid:paraId="12EEC3A1" w16cid:durableId="217BAFE1"/>
  <w16cid:commentId w16cid:paraId="4591AEB8" w16cid:durableId="21A35207"/>
  <w16cid:commentId w16cid:paraId="0662E0D1" w16cid:durableId="217BAFE5"/>
  <w16cid:commentId w16cid:paraId="2A9A3DB5" w16cid:durableId="217BAFE4"/>
  <w16cid:commentId w16cid:paraId="519BE334" w16cid:durableId="21A3520A"/>
  <w16cid:commentId w16cid:paraId="58EC8DC1" w16cid:durableId="21A3520B"/>
  <w16cid:commentId w16cid:paraId="558EDDB4" w16cid:durableId="21A3520C"/>
  <w16cid:commentId w16cid:paraId="7EBDEF76" w16cid:durableId="21A3520D"/>
  <w16cid:commentId w16cid:paraId="3FF86723" w16cid:durableId="21A3520E"/>
  <w16cid:commentId w16cid:paraId="057A0F5B" w16cid:durableId="21A3B2E4"/>
  <w16cid:commentId w16cid:paraId="4609FDC6" w16cid:durableId="21A3520F"/>
  <w16cid:commentId w16cid:paraId="098B73C6" w16cid:durableId="21A35210"/>
  <w16cid:commentId w16cid:paraId="7D1F3042" w16cid:durableId="21A35211"/>
  <w16cid:commentId w16cid:paraId="6DBA16F2" w16cid:durableId="21A35212"/>
  <w16cid:commentId w16cid:paraId="5D5D7A59" w16cid:durableId="21A35213"/>
  <w16cid:commentId w16cid:paraId="22E72A1F" w16cid:durableId="21A35214"/>
  <w16cid:commentId w16cid:paraId="26257915" w16cid:durableId="21A35215"/>
  <w16cid:commentId w16cid:paraId="5F0FD838" w16cid:durableId="21A35216"/>
  <w16cid:commentId w16cid:paraId="6A291D25" w16cid:durableId="21A35217"/>
  <w16cid:commentId w16cid:paraId="3F585A84" w16cid:durableId="21A35218"/>
  <w16cid:commentId w16cid:paraId="3078DC37" w16cid:durableId="21A35219"/>
  <w16cid:commentId w16cid:paraId="78061349" w16cid:durableId="21A3521A"/>
  <w16cid:commentId w16cid:paraId="6628AAC7" w16cid:durableId="21A3521B"/>
  <w16cid:commentId w16cid:paraId="34292223" w16cid:durableId="21A3521C"/>
  <w16cid:commentId w16cid:paraId="7F756F4D" w16cid:durableId="21A3521D"/>
  <w16cid:commentId w16cid:paraId="7FA8819E" w16cid:durableId="21A3521E"/>
  <w16cid:commentId w16cid:paraId="67578CC9" w16cid:durableId="21A3521F"/>
  <w16cid:commentId w16cid:paraId="5FBB1A2B" w16cid:durableId="21A35220"/>
  <w16cid:commentId w16cid:paraId="37C644EE" w16cid:durableId="21A35221"/>
  <w16cid:commentId w16cid:paraId="0DEE07B0" w16cid:durableId="21A37994"/>
  <w16cid:commentId w16cid:paraId="4E599B36" w16cid:durableId="21A352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27B8A" w14:textId="77777777" w:rsidR="00297DD5" w:rsidRDefault="00297DD5" w:rsidP="006550FB">
      <w:pPr>
        <w:spacing w:after="0" w:line="240" w:lineRule="auto"/>
      </w:pPr>
      <w:r>
        <w:separator/>
      </w:r>
    </w:p>
  </w:endnote>
  <w:endnote w:type="continuationSeparator" w:id="0">
    <w:p w14:paraId="4B75A673" w14:textId="77777777" w:rsidR="00297DD5" w:rsidRDefault="00297DD5"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34733" w14:textId="77777777" w:rsidR="00297DD5" w:rsidRDefault="00297DD5" w:rsidP="006550FB">
      <w:pPr>
        <w:spacing w:after="0" w:line="240" w:lineRule="auto"/>
      </w:pPr>
      <w:r>
        <w:separator/>
      </w:r>
    </w:p>
  </w:footnote>
  <w:footnote w:type="continuationSeparator" w:id="0">
    <w:p w14:paraId="3B5D2958" w14:textId="77777777" w:rsidR="00297DD5" w:rsidRDefault="00297DD5"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7"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0"/>
  </w:num>
  <w:num w:numId="5">
    <w:abstractNumId w:val="7"/>
  </w:num>
  <w:num w:numId="6">
    <w:abstractNumId w:val="19"/>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6"/>
  </w:num>
  <w:num w:numId="12">
    <w:abstractNumId w:val="9"/>
  </w:num>
  <w:num w:numId="13">
    <w:abstractNumId w:val="10"/>
  </w:num>
  <w:num w:numId="14">
    <w:abstractNumId w:val="6"/>
  </w:num>
  <w:num w:numId="15">
    <w:abstractNumId w:val="14"/>
  </w:num>
  <w:num w:numId="16">
    <w:abstractNumId w:val="4"/>
  </w:num>
  <w:num w:numId="17">
    <w:abstractNumId w:val="17"/>
  </w:num>
  <w:num w:numId="18">
    <w:abstractNumId w:val="18"/>
  </w:num>
  <w:num w:numId="19">
    <w:abstractNumId w:val="11"/>
  </w:num>
  <w:num w:numId="20">
    <w:abstractNumId w:val="5"/>
  </w:num>
  <w:num w:numId="21">
    <w:abstractNumId w:val="12"/>
  </w:num>
  <w:num w:numId="2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rson w15:author="Luyu Liu">
    <w15:presenceInfo w15:providerId="Windows Live" w15:userId="3cff0f5b7d879135"/>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ED0"/>
    <w:rsid w:val="00000F55"/>
    <w:rsid w:val="0001461D"/>
    <w:rsid w:val="00021D1A"/>
    <w:rsid w:val="00030AFD"/>
    <w:rsid w:val="000321D6"/>
    <w:rsid w:val="00041ED0"/>
    <w:rsid w:val="0004690A"/>
    <w:rsid w:val="00053D07"/>
    <w:rsid w:val="000545CA"/>
    <w:rsid w:val="000619C8"/>
    <w:rsid w:val="00067FD4"/>
    <w:rsid w:val="000819D8"/>
    <w:rsid w:val="000831FD"/>
    <w:rsid w:val="000925B2"/>
    <w:rsid w:val="00092F3A"/>
    <w:rsid w:val="000A0DD4"/>
    <w:rsid w:val="000A3851"/>
    <w:rsid w:val="000A6427"/>
    <w:rsid w:val="000B39FB"/>
    <w:rsid w:val="000B5EDC"/>
    <w:rsid w:val="000C58CC"/>
    <w:rsid w:val="000D0C3A"/>
    <w:rsid w:val="000D4113"/>
    <w:rsid w:val="00106F95"/>
    <w:rsid w:val="00110C7D"/>
    <w:rsid w:val="00115F7F"/>
    <w:rsid w:val="00122355"/>
    <w:rsid w:val="00123927"/>
    <w:rsid w:val="00125961"/>
    <w:rsid w:val="0013372A"/>
    <w:rsid w:val="00134131"/>
    <w:rsid w:val="001343EF"/>
    <w:rsid w:val="0014352B"/>
    <w:rsid w:val="00153B3F"/>
    <w:rsid w:val="00157EFB"/>
    <w:rsid w:val="0016243D"/>
    <w:rsid w:val="0016636C"/>
    <w:rsid w:val="00176AB6"/>
    <w:rsid w:val="00177AEA"/>
    <w:rsid w:val="00181839"/>
    <w:rsid w:val="00186EE1"/>
    <w:rsid w:val="00190379"/>
    <w:rsid w:val="00193849"/>
    <w:rsid w:val="001A0DDD"/>
    <w:rsid w:val="001A4566"/>
    <w:rsid w:val="001B381E"/>
    <w:rsid w:val="001C3968"/>
    <w:rsid w:val="001D19D8"/>
    <w:rsid w:val="001D489C"/>
    <w:rsid w:val="001D5524"/>
    <w:rsid w:val="00203DA0"/>
    <w:rsid w:val="0020554D"/>
    <w:rsid w:val="00206A33"/>
    <w:rsid w:val="00206F34"/>
    <w:rsid w:val="00211006"/>
    <w:rsid w:val="002142A3"/>
    <w:rsid w:val="0021518F"/>
    <w:rsid w:val="002211E9"/>
    <w:rsid w:val="00222293"/>
    <w:rsid w:val="00225EED"/>
    <w:rsid w:val="00226C75"/>
    <w:rsid w:val="00233B4A"/>
    <w:rsid w:val="002371AE"/>
    <w:rsid w:val="00244C3E"/>
    <w:rsid w:val="00246A84"/>
    <w:rsid w:val="00247FE5"/>
    <w:rsid w:val="002501BF"/>
    <w:rsid w:val="00250901"/>
    <w:rsid w:val="00250E7E"/>
    <w:rsid w:val="00253290"/>
    <w:rsid w:val="00263F5A"/>
    <w:rsid w:val="0026611A"/>
    <w:rsid w:val="00272D44"/>
    <w:rsid w:val="00274819"/>
    <w:rsid w:val="00283110"/>
    <w:rsid w:val="00283B6A"/>
    <w:rsid w:val="00283D20"/>
    <w:rsid w:val="002852EF"/>
    <w:rsid w:val="00291929"/>
    <w:rsid w:val="0029322E"/>
    <w:rsid w:val="00295C2B"/>
    <w:rsid w:val="00297DD5"/>
    <w:rsid w:val="002A032E"/>
    <w:rsid w:val="002A7DAA"/>
    <w:rsid w:val="002D1BCC"/>
    <w:rsid w:val="002D3C9F"/>
    <w:rsid w:val="002E009D"/>
    <w:rsid w:val="002E237C"/>
    <w:rsid w:val="002E61E4"/>
    <w:rsid w:val="002F0CDD"/>
    <w:rsid w:val="002F75D0"/>
    <w:rsid w:val="00306438"/>
    <w:rsid w:val="00306485"/>
    <w:rsid w:val="003131C1"/>
    <w:rsid w:val="00314EAF"/>
    <w:rsid w:val="0031733F"/>
    <w:rsid w:val="0032347C"/>
    <w:rsid w:val="00327821"/>
    <w:rsid w:val="00343793"/>
    <w:rsid w:val="00344E22"/>
    <w:rsid w:val="00345785"/>
    <w:rsid w:val="00347F4B"/>
    <w:rsid w:val="00351DC4"/>
    <w:rsid w:val="00361FA1"/>
    <w:rsid w:val="0036214E"/>
    <w:rsid w:val="00362715"/>
    <w:rsid w:val="00364356"/>
    <w:rsid w:val="00370AE9"/>
    <w:rsid w:val="00370B52"/>
    <w:rsid w:val="003717AC"/>
    <w:rsid w:val="00375DA4"/>
    <w:rsid w:val="00377CE0"/>
    <w:rsid w:val="003803CA"/>
    <w:rsid w:val="0038416A"/>
    <w:rsid w:val="00385969"/>
    <w:rsid w:val="00396C89"/>
    <w:rsid w:val="003A0C66"/>
    <w:rsid w:val="003A492D"/>
    <w:rsid w:val="003A76C4"/>
    <w:rsid w:val="003B2EF7"/>
    <w:rsid w:val="003C4313"/>
    <w:rsid w:val="003D3E3B"/>
    <w:rsid w:val="003D74ED"/>
    <w:rsid w:val="003E045A"/>
    <w:rsid w:val="003E3AB2"/>
    <w:rsid w:val="003F1A27"/>
    <w:rsid w:val="003F7785"/>
    <w:rsid w:val="00400E0A"/>
    <w:rsid w:val="0040511B"/>
    <w:rsid w:val="0040687A"/>
    <w:rsid w:val="00407077"/>
    <w:rsid w:val="004153C2"/>
    <w:rsid w:val="00415B5C"/>
    <w:rsid w:val="00430864"/>
    <w:rsid w:val="0044009C"/>
    <w:rsid w:val="004458BB"/>
    <w:rsid w:val="00451033"/>
    <w:rsid w:val="00453E0B"/>
    <w:rsid w:val="004552C1"/>
    <w:rsid w:val="004657C2"/>
    <w:rsid w:val="00473BDA"/>
    <w:rsid w:val="00480E7E"/>
    <w:rsid w:val="00482EDD"/>
    <w:rsid w:val="004904E4"/>
    <w:rsid w:val="004906B5"/>
    <w:rsid w:val="00492706"/>
    <w:rsid w:val="00494C8F"/>
    <w:rsid w:val="00497F38"/>
    <w:rsid w:val="004A10A6"/>
    <w:rsid w:val="004A112A"/>
    <w:rsid w:val="004A316C"/>
    <w:rsid w:val="004A45CC"/>
    <w:rsid w:val="004A4D57"/>
    <w:rsid w:val="004A6E55"/>
    <w:rsid w:val="004A7F9A"/>
    <w:rsid w:val="004B0C44"/>
    <w:rsid w:val="004B1A87"/>
    <w:rsid w:val="004B2578"/>
    <w:rsid w:val="004B267D"/>
    <w:rsid w:val="004B4A44"/>
    <w:rsid w:val="004C032B"/>
    <w:rsid w:val="004C0488"/>
    <w:rsid w:val="004C3E38"/>
    <w:rsid w:val="004D2FE8"/>
    <w:rsid w:val="004D3C3D"/>
    <w:rsid w:val="004D59F3"/>
    <w:rsid w:val="004D6113"/>
    <w:rsid w:val="004E2E1E"/>
    <w:rsid w:val="004F114F"/>
    <w:rsid w:val="004F36C7"/>
    <w:rsid w:val="004F539A"/>
    <w:rsid w:val="00502546"/>
    <w:rsid w:val="00507B6D"/>
    <w:rsid w:val="0051021A"/>
    <w:rsid w:val="00510EE4"/>
    <w:rsid w:val="005160DF"/>
    <w:rsid w:val="00521DE7"/>
    <w:rsid w:val="00522385"/>
    <w:rsid w:val="00522C6E"/>
    <w:rsid w:val="00526D86"/>
    <w:rsid w:val="00531192"/>
    <w:rsid w:val="00533128"/>
    <w:rsid w:val="00540393"/>
    <w:rsid w:val="00543ABC"/>
    <w:rsid w:val="005474C8"/>
    <w:rsid w:val="00551FD4"/>
    <w:rsid w:val="005650D1"/>
    <w:rsid w:val="005772AE"/>
    <w:rsid w:val="00591497"/>
    <w:rsid w:val="005915AE"/>
    <w:rsid w:val="005A01A7"/>
    <w:rsid w:val="005A1DA2"/>
    <w:rsid w:val="005B36EE"/>
    <w:rsid w:val="005C0F82"/>
    <w:rsid w:val="005D6518"/>
    <w:rsid w:val="005E0FA8"/>
    <w:rsid w:val="005F2F2B"/>
    <w:rsid w:val="005F6743"/>
    <w:rsid w:val="006052B9"/>
    <w:rsid w:val="00610D75"/>
    <w:rsid w:val="00613F2A"/>
    <w:rsid w:val="0061593E"/>
    <w:rsid w:val="006411BB"/>
    <w:rsid w:val="00641699"/>
    <w:rsid w:val="00642308"/>
    <w:rsid w:val="00647148"/>
    <w:rsid w:val="00654DF6"/>
    <w:rsid w:val="006550FB"/>
    <w:rsid w:val="00655D3E"/>
    <w:rsid w:val="0066051E"/>
    <w:rsid w:val="00664F31"/>
    <w:rsid w:val="00665C1E"/>
    <w:rsid w:val="00681310"/>
    <w:rsid w:val="00691BB4"/>
    <w:rsid w:val="006A404B"/>
    <w:rsid w:val="006D03C5"/>
    <w:rsid w:val="006D5AFB"/>
    <w:rsid w:val="006E518B"/>
    <w:rsid w:val="006E6507"/>
    <w:rsid w:val="006F272D"/>
    <w:rsid w:val="00706486"/>
    <w:rsid w:val="00716E7E"/>
    <w:rsid w:val="0071750A"/>
    <w:rsid w:val="00727092"/>
    <w:rsid w:val="00740BD1"/>
    <w:rsid w:val="0074139D"/>
    <w:rsid w:val="00744EFF"/>
    <w:rsid w:val="00745E73"/>
    <w:rsid w:val="00747B08"/>
    <w:rsid w:val="007631AA"/>
    <w:rsid w:val="00764220"/>
    <w:rsid w:val="00764E49"/>
    <w:rsid w:val="0076776E"/>
    <w:rsid w:val="00770332"/>
    <w:rsid w:val="00770D45"/>
    <w:rsid w:val="00774C49"/>
    <w:rsid w:val="00783AC3"/>
    <w:rsid w:val="007843C1"/>
    <w:rsid w:val="007873CE"/>
    <w:rsid w:val="0078784C"/>
    <w:rsid w:val="007964AD"/>
    <w:rsid w:val="007A1286"/>
    <w:rsid w:val="007A298B"/>
    <w:rsid w:val="007A4F44"/>
    <w:rsid w:val="007B087E"/>
    <w:rsid w:val="007B318F"/>
    <w:rsid w:val="007B3E89"/>
    <w:rsid w:val="007B4D4D"/>
    <w:rsid w:val="007B5281"/>
    <w:rsid w:val="007B75F3"/>
    <w:rsid w:val="007C5F37"/>
    <w:rsid w:val="007C66AE"/>
    <w:rsid w:val="007D073E"/>
    <w:rsid w:val="007D09E9"/>
    <w:rsid w:val="007F0791"/>
    <w:rsid w:val="007F135D"/>
    <w:rsid w:val="00801DE0"/>
    <w:rsid w:val="00810EED"/>
    <w:rsid w:val="00816A10"/>
    <w:rsid w:val="00820DE8"/>
    <w:rsid w:val="00825E77"/>
    <w:rsid w:val="00827812"/>
    <w:rsid w:val="00830CD1"/>
    <w:rsid w:val="00840128"/>
    <w:rsid w:val="00846DD6"/>
    <w:rsid w:val="00846FF6"/>
    <w:rsid w:val="00855803"/>
    <w:rsid w:val="00863093"/>
    <w:rsid w:val="0087115B"/>
    <w:rsid w:val="008728F6"/>
    <w:rsid w:val="00874EA4"/>
    <w:rsid w:val="008809DB"/>
    <w:rsid w:val="008A4135"/>
    <w:rsid w:val="008A75F8"/>
    <w:rsid w:val="008B167C"/>
    <w:rsid w:val="008B2770"/>
    <w:rsid w:val="008B6555"/>
    <w:rsid w:val="008C1A7C"/>
    <w:rsid w:val="008C25D1"/>
    <w:rsid w:val="008C50B5"/>
    <w:rsid w:val="008C77AC"/>
    <w:rsid w:val="008D02D7"/>
    <w:rsid w:val="008D1279"/>
    <w:rsid w:val="008E0177"/>
    <w:rsid w:val="008E173D"/>
    <w:rsid w:val="008E3ACA"/>
    <w:rsid w:val="008E79D1"/>
    <w:rsid w:val="008F5D79"/>
    <w:rsid w:val="008F71EA"/>
    <w:rsid w:val="00901273"/>
    <w:rsid w:val="0090269B"/>
    <w:rsid w:val="00902B48"/>
    <w:rsid w:val="00903EE6"/>
    <w:rsid w:val="0090471C"/>
    <w:rsid w:val="00907DD7"/>
    <w:rsid w:val="00910859"/>
    <w:rsid w:val="00922BCA"/>
    <w:rsid w:val="00923318"/>
    <w:rsid w:val="009257B2"/>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91E33"/>
    <w:rsid w:val="009A118E"/>
    <w:rsid w:val="009B7776"/>
    <w:rsid w:val="009C1C2E"/>
    <w:rsid w:val="009C2E07"/>
    <w:rsid w:val="009D090D"/>
    <w:rsid w:val="009D6A04"/>
    <w:rsid w:val="009F1880"/>
    <w:rsid w:val="00A00AFF"/>
    <w:rsid w:val="00A12188"/>
    <w:rsid w:val="00A1601A"/>
    <w:rsid w:val="00A165B3"/>
    <w:rsid w:val="00A21222"/>
    <w:rsid w:val="00A360DB"/>
    <w:rsid w:val="00A40E20"/>
    <w:rsid w:val="00A4727E"/>
    <w:rsid w:val="00A50D2B"/>
    <w:rsid w:val="00A53748"/>
    <w:rsid w:val="00A56F2C"/>
    <w:rsid w:val="00A616BD"/>
    <w:rsid w:val="00A671C8"/>
    <w:rsid w:val="00A67400"/>
    <w:rsid w:val="00A76080"/>
    <w:rsid w:val="00A87B3B"/>
    <w:rsid w:val="00A92C7C"/>
    <w:rsid w:val="00AA0092"/>
    <w:rsid w:val="00AA2619"/>
    <w:rsid w:val="00AB159A"/>
    <w:rsid w:val="00AB4295"/>
    <w:rsid w:val="00AC37E5"/>
    <w:rsid w:val="00AD0CEF"/>
    <w:rsid w:val="00AD7066"/>
    <w:rsid w:val="00AF1C7C"/>
    <w:rsid w:val="00AF5D99"/>
    <w:rsid w:val="00B02472"/>
    <w:rsid w:val="00B05586"/>
    <w:rsid w:val="00B06E02"/>
    <w:rsid w:val="00B15470"/>
    <w:rsid w:val="00B16E65"/>
    <w:rsid w:val="00B20302"/>
    <w:rsid w:val="00B2390C"/>
    <w:rsid w:val="00B23E29"/>
    <w:rsid w:val="00B44330"/>
    <w:rsid w:val="00B51F32"/>
    <w:rsid w:val="00B62BAD"/>
    <w:rsid w:val="00B76536"/>
    <w:rsid w:val="00B770EE"/>
    <w:rsid w:val="00B774C3"/>
    <w:rsid w:val="00B93E3D"/>
    <w:rsid w:val="00B942D8"/>
    <w:rsid w:val="00BA0088"/>
    <w:rsid w:val="00BB1A42"/>
    <w:rsid w:val="00BB3EC7"/>
    <w:rsid w:val="00BB465E"/>
    <w:rsid w:val="00BC2FF2"/>
    <w:rsid w:val="00BD7212"/>
    <w:rsid w:val="00BE31B1"/>
    <w:rsid w:val="00BE4A6A"/>
    <w:rsid w:val="00BE5A68"/>
    <w:rsid w:val="00BE78D3"/>
    <w:rsid w:val="00BF4947"/>
    <w:rsid w:val="00BF5588"/>
    <w:rsid w:val="00C033FC"/>
    <w:rsid w:val="00C036FA"/>
    <w:rsid w:val="00C0727E"/>
    <w:rsid w:val="00C21E64"/>
    <w:rsid w:val="00C24854"/>
    <w:rsid w:val="00C27406"/>
    <w:rsid w:val="00C421AD"/>
    <w:rsid w:val="00C4677A"/>
    <w:rsid w:val="00C562C2"/>
    <w:rsid w:val="00C56AA2"/>
    <w:rsid w:val="00C57395"/>
    <w:rsid w:val="00C6312C"/>
    <w:rsid w:val="00C812A5"/>
    <w:rsid w:val="00C900E9"/>
    <w:rsid w:val="00C905DE"/>
    <w:rsid w:val="00CA19A2"/>
    <w:rsid w:val="00CB456C"/>
    <w:rsid w:val="00CC2042"/>
    <w:rsid w:val="00CC4C41"/>
    <w:rsid w:val="00CC583B"/>
    <w:rsid w:val="00CF319F"/>
    <w:rsid w:val="00D01535"/>
    <w:rsid w:val="00D05978"/>
    <w:rsid w:val="00D077D3"/>
    <w:rsid w:val="00D10CBB"/>
    <w:rsid w:val="00D322A9"/>
    <w:rsid w:val="00D3608E"/>
    <w:rsid w:val="00D3641E"/>
    <w:rsid w:val="00D456E3"/>
    <w:rsid w:val="00D46DAC"/>
    <w:rsid w:val="00D474DB"/>
    <w:rsid w:val="00D50DD6"/>
    <w:rsid w:val="00D5173A"/>
    <w:rsid w:val="00D53600"/>
    <w:rsid w:val="00D619A7"/>
    <w:rsid w:val="00D61E1E"/>
    <w:rsid w:val="00D622FE"/>
    <w:rsid w:val="00D704CB"/>
    <w:rsid w:val="00D81372"/>
    <w:rsid w:val="00D8622C"/>
    <w:rsid w:val="00D91579"/>
    <w:rsid w:val="00D972FD"/>
    <w:rsid w:val="00DA7744"/>
    <w:rsid w:val="00DB4509"/>
    <w:rsid w:val="00DD16AE"/>
    <w:rsid w:val="00DE4E96"/>
    <w:rsid w:val="00DE6E9A"/>
    <w:rsid w:val="00E025DD"/>
    <w:rsid w:val="00E0434C"/>
    <w:rsid w:val="00E055C5"/>
    <w:rsid w:val="00E108BF"/>
    <w:rsid w:val="00E119ED"/>
    <w:rsid w:val="00E15888"/>
    <w:rsid w:val="00E37F54"/>
    <w:rsid w:val="00E41883"/>
    <w:rsid w:val="00E46E69"/>
    <w:rsid w:val="00E505F7"/>
    <w:rsid w:val="00E5090F"/>
    <w:rsid w:val="00E844EA"/>
    <w:rsid w:val="00E845D3"/>
    <w:rsid w:val="00E85D73"/>
    <w:rsid w:val="00E96AD4"/>
    <w:rsid w:val="00EA5C6A"/>
    <w:rsid w:val="00EC12F2"/>
    <w:rsid w:val="00ED03DD"/>
    <w:rsid w:val="00ED1FBB"/>
    <w:rsid w:val="00ED7D1E"/>
    <w:rsid w:val="00ED7F3C"/>
    <w:rsid w:val="00EE572F"/>
    <w:rsid w:val="00EF21A3"/>
    <w:rsid w:val="00EF3EDC"/>
    <w:rsid w:val="00EF3F1A"/>
    <w:rsid w:val="00EF3FF6"/>
    <w:rsid w:val="00EF48D1"/>
    <w:rsid w:val="00EF740C"/>
    <w:rsid w:val="00F00CF3"/>
    <w:rsid w:val="00F02FEE"/>
    <w:rsid w:val="00F1535F"/>
    <w:rsid w:val="00F208B5"/>
    <w:rsid w:val="00F216AE"/>
    <w:rsid w:val="00F234DA"/>
    <w:rsid w:val="00F351BE"/>
    <w:rsid w:val="00F4276A"/>
    <w:rsid w:val="00F45B48"/>
    <w:rsid w:val="00F4778C"/>
    <w:rsid w:val="00F625BD"/>
    <w:rsid w:val="00F651B3"/>
    <w:rsid w:val="00F82824"/>
    <w:rsid w:val="00F832FE"/>
    <w:rsid w:val="00F852F0"/>
    <w:rsid w:val="00F86AF0"/>
    <w:rsid w:val="00F946E1"/>
    <w:rsid w:val="00F96710"/>
    <w:rsid w:val="00F97C93"/>
    <w:rsid w:val="00FB002D"/>
    <w:rsid w:val="00FB0CF6"/>
    <w:rsid w:val="00FB2BC3"/>
    <w:rsid w:val="00FB33A9"/>
    <w:rsid w:val="00FB746A"/>
    <w:rsid w:val="00FC1D11"/>
    <w:rsid w:val="00FC4A61"/>
    <w:rsid w:val="00FC4DA7"/>
    <w:rsid w:val="00FC4F8C"/>
    <w:rsid w:val="00FD0487"/>
    <w:rsid w:val="00FE2291"/>
    <w:rsid w:val="00FE6324"/>
    <w:rsid w:val="00FF0162"/>
    <w:rsid w:val="00FF295D"/>
    <w:rsid w:val="00FF443A"/>
    <w:rsid w:val="00FF77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chart" Target="charts/chart6.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3.xml"/><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chart" Target="charts/chart5.xml"/><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1.png"/><Relationship Id="rId36" Type="http://schemas.openxmlformats.org/officeDocument/2006/relationships/image" Target="media/image17.png"/><Relationship Id="rId10" Type="http://schemas.microsoft.com/office/2011/relationships/commentsExtended" Target="commentsExtended.xml"/><Relationship Id="rId19" Type="http://schemas.openxmlformats.org/officeDocument/2006/relationships/chart" Target="charts/chart2.xml"/><Relationship Id="rId31"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1.xml"/><Relationship Id="rId22" Type="http://schemas.openxmlformats.org/officeDocument/2006/relationships/chart" Target="charts/chart4.xml"/><Relationship Id="rId27" Type="http://schemas.openxmlformats.org/officeDocument/2006/relationships/chart" Target="charts/chart7.xml"/><Relationship Id="rId30" Type="http://schemas.openxmlformats.org/officeDocument/2006/relationships/image" Target="media/image12.png"/><Relationship Id="rId35"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158A7-5EEA-43FB-A804-539A2CA2C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TotalTime>
  <Pages>30</Pages>
  <Words>32868</Words>
  <Characters>187354</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87</cp:revision>
  <dcterms:created xsi:type="dcterms:W3CDTF">2019-12-09T21:41:00Z</dcterms:created>
  <dcterms:modified xsi:type="dcterms:W3CDTF">2019-12-18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